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77777777"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des 2013 – 2016</w:t>
      </w:r>
      <w:r w:rsidRPr="00E5577F">
        <w:rPr>
          <w:rFonts w:cs="Times New Roman"/>
          <w:szCs w:val="24"/>
        </w:rPr>
        <w:br/>
        <w:t>Travail restitué en 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77777777" w:rsidR="00E5577F" w:rsidRPr="00E5577F" w:rsidRDefault="00E5577F" w:rsidP="00E5577F">
      <w:pPr>
        <w:spacing w:after="480"/>
        <w:rPr>
          <w:rFonts w:cs="Times New Roman"/>
        </w:rPr>
      </w:pPr>
      <w:r w:rsidRPr="00E5577F">
        <w:rPr>
          <w:rFonts w:cs="Times New Roman"/>
        </w:rPr>
        <w:t>Candidat : Anthony Tomat</w:t>
      </w:r>
      <w:r w:rsidRPr="00E5577F">
        <w:rPr>
          <w:rFonts w:cs="Times New Roman"/>
        </w:rPr>
        <w:br/>
        <w:t>Directeur : Boris Fritscher</w:t>
      </w:r>
      <w:r w:rsidRPr="00E5577F">
        <w:rPr>
          <w:rFonts w:cs="Times New Roman"/>
        </w:rPr>
        <w:br/>
        <w:t>Filière informatique de gestion, HEG ARC – Haute Ecole Arc – Gestion, Neuchâtel, Suisse</w:t>
      </w:r>
      <w:r w:rsidRPr="00E5577F">
        <w:rPr>
          <w:rFonts w:cs="Times New Roman"/>
        </w:rPr>
        <w:br/>
        <w:t>anthony.tomat@(he-arc.ch)|(gmail.com), boris.fritscher@he-arc.ch</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E5577F" w14:paraId="39CED2F6" w14:textId="77777777" w:rsidTr="00F928A5">
        <w:tc>
          <w:tcPr>
            <w:tcW w:w="1295" w:type="dxa"/>
          </w:tcPr>
          <w:p w14:paraId="39170B4F" w14:textId="77777777" w:rsidR="00E5577F" w:rsidRPr="00E5577F" w:rsidRDefault="00E5577F" w:rsidP="00F928A5">
            <w:pPr>
              <w:spacing w:after="60"/>
              <w:outlineLvl w:val="0"/>
              <w:rPr>
                <w:rFonts w:cs="Times New Roman"/>
                <w:b/>
                <w:i/>
                <w:sz w:val="22"/>
              </w:rPr>
            </w:pPr>
            <w:r w:rsidRPr="00E5577F">
              <w:rPr>
                <w:rFonts w:cs="Times New Roman"/>
                <w:b/>
                <w:i/>
                <w:sz w:val="22"/>
              </w:rPr>
              <w:t>Résumé</w:t>
            </w:r>
          </w:p>
        </w:tc>
        <w:tc>
          <w:tcPr>
            <w:tcW w:w="5491" w:type="dxa"/>
          </w:tcPr>
          <w:p w14:paraId="4419B528" w14:textId="77777777" w:rsidR="00E5577F" w:rsidRPr="00E5577F" w:rsidRDefault="00E5577F" w:rsidP="00F928A5">
            <w:pPr>
              <w:spacing w:after="60"/>
              <w:outlineLvl w:val="0"/>
              <w:rPr>
                <w:rFonts w:cs="Times New Roman"/>
                <w:i/>
                <w:sz w:val="22"/>
              </w:rPr>
            </w:pPr>
            <w:r w:rsidRPr="00E5577F">
              <w:rPr>
                <w:rFonts w:cs="Times New Roman"/>
                <w:i/>
                <w:sz w:val="22"/>
              </w:rPr>
              <w:t>Ce travail constitue l’apogée de la formation d’informatique de gestion au niveau Bachelor, des Hautes Ecoles de Suisse occidentale. Il conjugue les domaines de la gestion et de l’informatique.</w:t>
            </w:r>
          </w:p>
          <w:p w14:paraId="2947A91B" w14:textId="77777777" w:rsidR="00E5577F" w:rsidRPr="00E5577F" w:rsidRDefault="00E5577F" w:rsidP="00F928A5">
            <w:pPr>
              <w:spacing w:after="60"/>
              <w:outlineLvl w:val="0"/>
              <w:rPr>
                <w:rFonts w:cs="Times New Roman"/>
                <w:i/>
                <w:sz w:val="22"/>
              </w:rPr>
            </w:pPr>
            <w:r w:rsidRPr="00E5577F">
              <w:rPr>
                <w:rFonts w:cs="Times New Roman"/>
                <w:i/>
                <w:sz w:val="22"/>
              </w:rPr>
              <w:t>Il apporte un certain lot de réponse quant aux démarches à entreprendre pour la réalisation d’un nouveau scénario de jeu. Les problématiques liées ainsi que les résultats sont présentés au lecteur.</w:t>
            </w:r>
          </w:p>
          <w:p w14:paraId="3D2F4807" w14:textId="77777777" w:rsidR="00E5577F" w:rsidRPr="00E5577F" w:rsidRDefault="00E5577F" w:rsidP="00F928A5">
            <w:pPr>
              <w:spacing w:after="60"/>
              <w:outlineLvl w:val="0"/>
              <w:rPr>
                <w:rFonts w:cs="Times New Roman"/>
                <w:i/>
                <w:sz w:val="22"/>
              </w:rPr>
            </w:pPr>
            <w:r w:rsidRPr="00E5577F">
              <w:rPr>
                <w:rFonts w:cs="Times New Roman"/>
                <w:i/>
                <w:sz w:val="22"/>
              </w:rPr>
              <w:t>Le contexte consiste à simuler une entreprise, dans une économie de marché et la plupart des interactions avec les différents agents et les contraintes inhérentes.</w:t>
            </w:r>
          </w:p>
          <w:p w14:paraId="59EAF880" w14:textId="77777777" w:rsidR="00E5577F" w:rsidRPr="00E5577F" w:rsidRDefault="00E5577F" w:rsidP="00F928A5">
            <w:pPr>
              <w:spacing w:after="60"/>
              <w:outlineLvl w:val="0"/>
              <w:rPr>
                <w:rFonts w:cs="Times New Roman"/>
                <w:i/>
                <w:sz w:val="22"/>
              </w:rPr>
            </w:pPr>
            <w:r w:rsidRPr="00E5577F">
              <w:rPr>
                <w:rFonts w:cs="Times New Roman"/>
                <w:i/>
                <w:sz w:val="22"/>
              </w:rPr>
              <w:t>Le but recherché est de sensibiliser le participant aux décisions et aux principales opérations à exécuter dans la réalisation du pilotage d’une société de commercialisation de produits à l’aide d’un progiciel de gestion (PGI). Ainsi, l’étudiant capitalise à la fois des compétences métiers et des compétences sur un outil informatique.</w:t>
            </w:r>
          </w:p>
          <w:p w14:paraId="264C3D0A" w14:textId="77777777" w:rsidR="00E5577F" w:rsidRPr="00E5577F" w:rsidRDefault="00E5577F" w:rsidP="00F928A5">
            <w:pPr>
              <w:spacing w:after="60"/>
              <w:outlineLvl w:val="0"/>
              <w:rPr>
                <w:rFonts w:cs="Times New Roman"/>
                <w:i/>
                <w:sz w:val="22"/>
              </w:rPr>
            </w:pPr>
            <w:r w:rsidRPr="00E5577F">
              <w:rPr>
                <w:rFonts w:cs="Times New Roman"/>
                <w:i/>
                <w:sz w:val="22"/>
              </w:rPr>
              <w:t>Afin de mener à bien ce projet, une revue de littérature rigoureuse est menée en vue de faire un état de l’art du domaine. Ensuite, une scénarisation et ses principales opérations sont choisies et critiquées sur deux axes bien distincts. D’une part, les apports pédagogiques. De l’autre, son impact en terme de réalisation technique.</w:t>
            </w:r>
          </w:p>
          <w:p w14:paraId="55CE69BF" w14:textId="77777777" w:rsidR="00E5577F" w:rsidRPr="00E5577F" w:rsidRDefault="00E5577F" w:rsidP="00F928A5">
            <w:pPr>
              <w:spacing w:after="60"/>
              <w:outlineLvl w:val="0"/>
              <w:rPr>
                <w:rFonts w:cs="Times New Roman"/>
                <w:i/>
                <w:sz w:val="22"/>
              </w:rPr>
            </w:pPr>
            <w:r w:rsidRPr="00E5577F">
              <w:rPr>
                <w:rFonts w:cs="Times New Roman"/>
                <w:i/>
                <w:sz w:val="22"/>
              </w:rPr>
              <w:t>Finalement, une étude de faisabilité est menée afin de répondre à l’une des interrogations initiales, qui était « Est-ce que le PGI Odoo est exploitable et si oui, de quelle manière ? ». Cette étude se base sur un artéfact logiciel concret développé grâce à une méthodologie agile de gestion de projet.</w:t>
            </w:r>
          </w:p>
          <w:p w14:paraId="6ABB984E" w14:textId="77777777" w:rsidR="00E5577F" w:rsidRPr="00E5577F" w:rsidRDefault="00E5577F" w:rsidP="00F928A5">
            <w:pPr>
              <w:spacing w:after="60"/>
              <w:outlineLvl w:val="0"/>
              <w:rPr>
                <w:rFonts w:cs="Times New Roman"/>
                <w:i/>
                <w:sz w:val="22"/>
              </w:rPr>
            </w:pPr>
          </w:p>
        </w:tc>
      </w:tr>
      <w:tr w:rsidR="00E5577F" w:rsidRPr="00E5577F" w14:paraId="08C75BE7" w14:textId="77777777" w:rsidTr="00F928A5">
        <w:trPr>
          <w:trHeight w:val="1097"/>
        </w:trPr>
        <w:tc>
          <w:tcPr>
            <w:tcW w:w="1295" w:type="dxa"/>
          </w:tcPr>
          <w:p w14:paraId="4E7FED0D" w14:textId="77777777" w:rsidR="00E5577F" w:rsidRPr="00E5577F" w:rsidRDefault="00E5577F" w:rsidP="00F928A5">
            <w:pPr>
              <w:spacing w:after="60"/>
              <w:outlineLvl w:val="0"/>
              <w:rPr>
                <w:rFonts w:cs="Times New Roman"/>
                <w:b/>
                <w:i/>
                <w:sz w:val="22"/>
              </w:rPr>
            </w:pPr>
            <w:r w:rsidRPr="00E5577F">
              <w:rPr>
                <w:rFonts w:cs="Times New Roman"/>
                <w:b/>
                <w:i/>
                <w:sz w:val="22"/>
              </w:rPr>
              <w:t>Mots-clés</w:t>
            </w:r>
          </w:p>
        </w:tc>
        <w:tc>
          <w:tcPr>
            <w:tcW w:w="5491" w:type="dxa"/>
          </w:tcPr>
          <w:p w14:paraId="1CB5E2B8" w14:textId="77777777" w:rsidR="00E5577F" w:rsidRPr="00E5577F" w:rsidRDefault="00E5577F" w:rsidP="00F928A5">
            <w:pPr>
              <w:spacing w:after="60"/>
              <w:outlineLvl w:val="0"/>
              <w:rPr>
                <w:rFonts w:cs="Times New Roman"/>
                <w:i/>
                <w:sz w:val="22"/>
              </w:rPr>
            </w:pPr>
            <w:r w:rsidRPr="00E5577F">
              <w:rPr>
                <w:rFonts w:cs="Times New Roman"/>
                <w:i/>
                <w:sz w:val="22"/>
              </w:rPr>
              <w:t>Jeux sérieux – Ludique - Apprentissage – PGI/ERP – Gestion d’entreprise – Processus –Loi des marchés– Simulateur – Programmation Java – Gestion de projet.</w:t>
            </w:r>
          </w:p>
        </w:tc>
      </w:tr>
    </w:tbl>
    <w:p w14:paraId="631D6317" w14:textId="77777777" w:rsidR="00E5577F" w:rsidRDefault="00E5577F" w:rsidP="00F2693B">
      <w:pPr>
        <w:pStyle w:val="tbnormal"/>
        <w:sectPr w:rsidR="00E5577F" w:rsidSect="00F2693B">
          <w:pgSz w:w="11906" w:h="16838"/>
          <w:pgMar w:top="1418" w:right="2268" w:bottom="1418" w:left="2268" w:header="709" w:footer="709" w:gutter="0"/>
          <w:cols w:space="708"/>
          <w:docGrid w:linePitch="360"/>
        </w:sectPr>
      </w:pPr>
    </w:p>
    <w:p w14:paraId="796F4FB4" w14:textId="77777777" w:rsidR="00F2693B" w:rsidRDefault="00F2693B" w:rsidP="00851178">
      <w:pPr>
        <w:pStyle w:val="tbhorstable"/>
      </w:pPr>
      <w:r>
        <w:lastRenderedPageBreak/>
        <w:t>Acronymes</w:t>
      </w:r>
    </w:p>
    <w:p w14:paraId="3E51B13D" w14:textId="77777777" w:rsidR="00F2693B" w:rsidRDefault="00F2693B" w:rsidP="00851178">
      <w:pPr>
        <w:pStyle w:val="tbnormal"/>
      </w:pPr>
      <w:r>
        <w:t>RPC : Remote Procedure Call</w:t>
      </w:r>
    </w:p>
    <w:p w14:paraId="5F094CF2" w14:textId="77777777" w:rsidR="00F2693B" w:rsidRDefault="00F2693B" w:rsidP="00851178">
      <w:pPr>
        <w:pStyle w:val="tbnormal"/>
      </w:pPr>
      <w:r>
        <w:t>WSAPI : Web Service API</w:t>
      </w:r>
    </w:p>
    <w:p w14:paraId="02D9CD50" w14:textId="77777777" w:rsidR="00F2693B" w:rsidRDefault="00F2693B" w:rsidP="00851178">
      <w:pPr>
        <w:pStyle w:val="tbnormal"/>
      </w:pPr>
      <w:r>
        <w:t>PGI : Progiciel de gestion intégré</w:t>
      </w:r>
    </w:p>
    <w:p w14:paraId="78A63107" w14:textId="77777777" w:rsidR="00F2693B" w:rsidRDefault="00F2693B" w:rsidP="00851178">
      <w:pPr>
        <w:pStyle w:val="tbnormal"/>
      </w:pPr>
      <w:r>
        <w:t>ERP : Entreprise Ressources Planning</w:t>
      </w:r>
    </w:p>
    <w:p w14:paraId="1AB3D7E1" w14:textId="77777777" w:rsidR="00F2693B" w:rsidRPr="00F2693B" w:rsidRDefault="00F2693B" w:rsidP="00851178">
      <w:pPr>
        <w:pStyle w:val="tbnormal"/>
        <w:rPr>
          <w:lang w:val="de-CH"/>
        </w:rPr>
      </w:pPr>
      <w:r w:rsidRPr="00F2693B">
        <w:rPr>
          <w:lang w:val="de-CH"/>
        </w:rPr>
        <w:t>MTS : Make To Stock</w:t>
      </w:r>
    </w:p>
    <w:p w14:paraId="006D8060" w14:textId="77777777" w:rsidR="00F2693B" w:rsidRPr="00F2693B" w:rsidRDefault="00F2693B" w:rsidP="00851178">
      <w:pPr>
        <w:pStyle w:val="tbnormal"/>
        <w:rPr>
          <w:lang w:val="de-CH"/>
        </w:rPr>
      </w:pPr>
      <w:r w:rsidRPr="00F2693B">
        <w:rPr>
          <w:lang w:val="de-CH"/>
        </w:rPr>
        <w:t>MTO : Make To Order</w:t>
      </w:r>
    </w:p>
    <w:p w14:paraId="03E287BE" w14:textId="77777777" w:rsidR="00F2693B" w:rsidRPr="00F2693B" w:rsidRDefault="00F2693B" w:rsidP="00851178">
      <w:pPr>
        <w:pStyle w:val="tbnormal"/>
        <w:rPr>
          <w:lang w:val="de-CH"/>
        </w:rPr>
      </w:pPr>
      <w:r w:rsidRPr="00F2693B">
        <w:rPr>
          <w:lang w:val="de-CH"/>
        </w:rPr>
        <w:t>SMART : Small, M…, A…, R…, T…</w:t>
      </w:r>
    </w:p>
    <w:p w14:paraId="247E4597" w14:textId="77777777" w:rsidR="00F2693B" w:rsidRDefault="00F2693B" w:rsidP="00851178">
      <w:pPr>
        <w:pStyle w:val="tbnormal"/>
      </w:pPr>
      <w:r>
        <w:t>MOI : Main d’œuvre indirect</w:t>
      </w:r>
    </w:p>
    <w:p w14:paraId="1B406E5C" w14:textId="77777777" w:rsidR="00F2693B" w:rsidRDefault="00F2693B" w:rsidP="00851178">
      <w:pPr>
        <w:pStyle w:val="tbnormal"/>
      </w:pPr>
      <w:r>
        <w:t>MOD : Main d’œuvre direct</w:t>
      </w:r>
    </w:p>
    <w:p w14:paraId="677F8BF8" w14:textId="0F8179CC" w:rsidR="005647D2" w:rsidRDefault="005647D2" w:rsidP="00851178">
      <w:pPr>
        <w:pStyle w:val="tbnormal"/>
      </w:pPr>
      <w:r>
        <w:t>MOA : Maîtrise d’ouvrage ou Maître d’ouvrage</w:t>
      </w:r>
    </w:p>
    <w:p w14:paraId="6C763FFB" w14:textId="1A57214B" w:rsidR="005647D2" w:rsidRDefault="005647D2" w:rsidP="00851178">
      <w:pPr>
        <w:pStyle w:val="tbnormal"/>
      </w:pPr>
      <w:r>
        <w:t>MOE : Maîtrise d’œuvre ou Maître d’œuvre</w:t>
      </w:r>
    </w:p>
    <w:p w14:paraId="11D671F7" w14:textId="77777777" w:rsidR="00F2693B" w:rsidRDefault="00F2693B" w:rsidP="00851178">
      <w:pPr>
        <w:pStyle w:val="tbhorstable"/>
      </w:pPr>
      <w:r>
        <w:t>Abréviations</w:t>
      </w:r>
    </w:p>
    <w:p w14:paraId="6ADEC4D7" w14:textId="77777777" w:rsidR="00F2693B" w:rsidRDefault="00F2693B" w:rsidP="00F2693B">
      <w:pPr>
        <w:pStyle w:val="tbnormal"/>
        <w:spacing w:before="120" w:after="120"/>
      </w:pPr>
      <w:r>
        <w:t>i.e. : C’est-à-dire</w:t>
      </w:r>
    </w:p>
    <w:p w14:paraId="7F3265D3" w14:textId="77777777" w:rsidR="00E5577F" w:rsidRDefault="00E5577F" w:rsidP="00E5577F">
      <w:pPr>
        <w:pStyle w:val="tbnormal"/>
        <w:sectPr w:rsidR="00E5577F" w:rsidSect="00F2693B">
          <w:pgSz w:w="11906" w:h="16838"/>
          <w:pgMar w:top="1418" w:right="2268" w:bottom="1418" w:left="2268" w:header="709" w:footer="709" w:gutter="0"/>
          <w:cols w:space="708"/>
          <w:docGrid w:linePitch="360"/>
        </w:sectPr>
      </w:pPr>
      <w:r>
        <w:t>ndlr : Note de la rédaction</w:t>
      </w:r>
    </w:p>
    <w:p w14:paraId="5BD36FFE" w14:textId="597C4594" w:rsidR="00684F41" w:rsidRDefault="00684F41" w:rsidP="00851178">
      <w:pPr>
        <w:pStyle w:val="tbhorstable"/>
      </w:pPr>
      <w:r>
        <w:lastRenderedPageBreak/>
        <w:t>Table des matières</w:t>
      </w:r>
    </w:p>
    <w:p w14:paraId="3EB01282" w14:textId="3C59D1E8" w:rsidR="007B1611" w:rsidRDefault="007B1611" w:rsidP="00684F41">
      <w:pPr>
        <w:rPr>
          <w:rFonts w:asciiTheme="minorHAnsi" w:hAnsiTheme="minorHAnsi"/>
          <w:noProof/>
          <w:sz w:val="22"/>
        </w:rPr>
      </w:pPr>
    </w:p>
    <w:p w14:paraId="425570C4" w14:textId="77777777" w:rsidR="0052677D" w:rsidRDefault="004B7247">
      <w:pPr>
        <w:pStyle w:val="TM1"/>
        <w:tabs>
          <w:tab w:val="right" w:leader="dot" w:pos="7360"/>
        </w:tabs>
        <w:rPr>
          <w:rFonts w:eastAsiaTheme="minorEastAsia" w:cstheme="minorBidi"/>
          <w:b w:val="0"/>
          <w:bCs w:val="0"/>
          <w:caps w:val="0"/>
          <w:noProof/>
          <w:sz w:val="24"/>
          <w:szCs w:val="24"/>
          <w:lang w:val="fr-FR" w:eastAsia="fr-FR"/>
        </w:rPr>
      </w:pPr>
      <w:r>
        <w:fldChar w:fldCharType="begin"/>
      </w:r>
      <w:r>
        <w:instrText xml:space="preserve"> TOC \o "1-7" </w:instrText>
      </w:r>
      <w:r>
        <w:fldChar w:fldCharType="separate"/>
      </w:r>
      <w:bookmarkStart w:id="0" w:name="_GoBack"/>
      <w:bookmarkEnd w:id="0"/>
      <w:r w:rsidR="0052677D">
        <w:rPr>
          <w:noProof/>
        </w:rPr>
        <w:t>Partie introductive</w:t>
      </w:r>
      <w:r w:rsidR="0052677D">
        <w:rPr>
          <w:noProof/>
        </w:rPr>
        <w:tab/>
      </w:r>
      <w:r w:rsidR="0052677D">
        <w:rPr>
          <w:noProof/>
        </w:rPr>
        <w:fldChar w:fldCharType="begin"/>
      </w:r>
      <w:r w:rsidR="0052677D">
        <w:rPr>
          <w:noProof/>
        </w:rPr>
        <w:instrText xml:space="preserve"> PAGEREF _Toc452557069 \h </w:instrText>
      </w:r>
      <w:r w:rsidR="0052677D">
        <w:rPr>
          <w:noProof/>
        </w:rPr>
      </w:r>
      <w:r w:rsidR="0052677D">
        <w:rPr>
          <w:noProof/>
        </w:rPr>
        <w:fldChar w:fldCharType="separate"/>
      </w:r>
      <w:r w:rsidR="0052677D">
        <w:rPr>
          <w:noProof/>
        </w:rPr>
        <w:t>7</w:t>
      </w:r>
      <w:r w:rsidR="0052677D">
        <w:rPr>
          <w:noProof/>
        </w:rPr>
        <w:fldChar w:fldCharType="end"/>
      </w:r>
    </w:p>
    <w:p w14:paraId="62D3DFF9"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2557070 \h </w:instrText>
      </w:r>
      <w:r>
        <w:rPr>
          <w:noProof/>
        </w:rPr>
      </w:r>
      <w:r>
        <w:rPr>
          <w:noProof/>
        </w:rPr>
        <w:fldChar w:fldCharType="separate"/>
      </w:r>
      <w:r>
        <w:rPr>
          <w:noProof/>
        </w:rPr>
        <w:t>8</w:t>
      </w:r>
      <w:r>
        <w:rPr>
          <w:noProof/>
        </w:rPr>
        <w:fldChar w:fldCharType="end"/>
      </w:r>
    </w:p>
    <w:p w14:paraId="75444C50"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Pourquoi Odoo®</w:t>
      </w:r>
      <w:r>
        <w:rPr>
          <w:noProof/>
        </w:rPr>
        <w:tab/>
      </w:r>
      <w:r>
        <w:rPr>
          <w:noProof/>
        </w:rPr>
        <w:fldChar w:fldCharType="begin"/>
      </w:r>
      <w:r>
        <w:rPr>
          <w:noProof/>
        </w:rPr>
        <w:instrText xml:space="preserve"> PAGEREF _Toc452557071 \h </w:instrText>
      </w:r>
      <w:r>
        <w:rPr>
          <w:noProof/>
        </w:rPr>
      </w:r>
      <w:r>
        <w:rPr>
          <w:noProof/>
        </w:rPr>
        <w:fldChar w:fldCharType="separate"/>
      </w:r>
      <w:r>
        <w:rPr>
          <w:noProof/>
        </w:rPr>
        <w:t>9</w:t>
      </w:r>
      <w:r>
        <w:rPr>
          <w:noProof/>
        </w:rPr>
        <w:fldChar w:fldCharType="end"/>
      </w:r>
    </w:p>
    <w:p w14:paraId="583098BD"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2557072 \h </w:instrText>
      </w:r>
      <w:r>
        <w:rPr>
          <w:noProof/>
        </w:rPr>
      </w:r>
      <w:r>
        <w:rPr>
          <w:noProof/>
        </w:rPr>
        <w:fldChar w:fldCharType="separate"/>
      </w:r>
      <w:r>
        <w:rPr>
          <w:noProof/>
        </w:rPr>
        <w:t>10</w:t>
      </w:r>
      <w:r>
        <w:rPr>
          <w:noProof/>
        </w:rPr>
        <w:fldChar w:fldCharType="end"/>
      </w:r>
    </w:p>
    <w:p w14:paraId="5B607847"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2557073 \h </w:instrText>
      </w:r>
      <w:r>
        <w:rPr>
          <w:noProof/>
        </w:rPr>
      </w:r>
      <w:r>
        <w:rPr>
          <w:noProof/>
        </w:rPr>
        <w:fldChar w:fldCharType="separate"/>
      </w:r>
      <w:r>
        <w:rPr>
          <w:noProof/>
        </w:rPr>
        <w:t>13</w:t>
      </w:r>
      <w:r>
        <w:rPr>
          <w:noProof/>
        </w:rPr>
        <w:fldChar w:fldCharType="end"/>
      </w:r>
    </w:p>
    <w:p w14:paraId="1EF33208"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Hypothèses préalable</w:t>
      </w:r>
      <w:r>
        <w:rPr>
          <w:noProof/>
        </w:rPr>
        <w:tab/>
      </w:r>
      <w:r>
        <w:rPr>
          <w:noProof/>
        </w:rPr>
        <w:fldChar w:fldCharType="begin"/>
      </w:r>
      <w:r>
        <w:rPr>
          <w:noProof/>
        </w:rPr>
        <w:instrText xml:space="preserve"> PAGEREF _Toc452557074 \h </w:instrText>
      </w:r>
      <w:r>
        <w:rPr>
          <w:noProof/>
        </w:rPr>
      </w:r>
      <w:r>
        <w:rPr>
          <w:noProof/>
        </w:rPr>
        <w:fldChar w:fldCharType="separate"/>
      </w:r>
      <w:r>
        <w:rPr>
          <w:noProof/>
        </w:rPr>
        <w:t>15</w:t>
      </w:r>
      <w:r>
        <w:rPr>
          <w:noProof/>
        </w:rPr>
        <w:fldChar w:fldCharType="end"/>
      </w:r>
    </w:p>
    <w:p w14:paraId="72D32882"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Axe pédagogique</w:t>
      </w:r>
      <w:r>
        <w:rPr>
          <w:noProof/>
        </w:rPr>
        <w:tab/>
      </w:r>
      <w:r>
        <w:rPr>
          <w:noProof/>
        </w:rPr>
        <w:fldChar w:fldCharType="begin"/>
      </w:r>
      <w:r>
        <w:rPr>
          <w:noProof/>
        </w:rPr>
        <w:instrText xml:space="preserve"> PAGEREF _Toc452557075 \h </w:instrText>
      </w:r>
      <w:r>
        <w:rPr>
          <w:noProof/>
        </w:rPr>
      </w:r>
      <w:r>
        <w:rPr>
          <w:noProof/>
        </w:rPr>
        <w:fldChar w:fldCharType="separate"/>
      </w:r>
      <w:r>
        <w:rPr>
          <w:noProof/>
        </w:rPr>
        <w:t>15</w:t>
      </w:r>
      <w:r>
        <w:rPr>
          <w:noProof/>
        </w:rPr>
        <w:fldChar w:fldCharType="end"/>
      </w:r>
    </w:p>
    <w:p w14:paraId="29C5E7A2"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Axe métier</w:t>
      </w:r>
      <w:r>
        <w:rPr>
          <w:noProof/>
        </w:rPr>
        <w:tab/>
      </w:r>
      <w:r>
        <w:rPr>
          <w:noProof/>
        </w:rPr>
        <w:fldChar w:fldCharType="begin"/>
      </w:r>
      <w:r>
        <w:rPr>
          <w:noProof/>
        </w:rPr>
        <w:instrText xml:space="preserve"> PAGEREF _Toc452557076 \h </w:instrText>
      </w:r>
      <w:r>
        <w:rPr>
          <w:noProof/>
        </w:rPr>
      </w:r>
      <w:r>
        <w:rPr>
          <w:noProof/>
        </w:rPr>
        <w:fldChar w:fldCharType="separate"/>
      </w:r>
      <w:r>
        <w:rPr>
          <w:noProof/>
        </w:rPr>
        <w:t>16</w:t>
      </w:r>
      <w:r>
        <w:rPr>
          <w:noProof/>
        </w:rPr>
        <w:fldChar w:fldCharType="end"/>
      </w:r>
    </w:p>
    <w:p w14:paraId="2853F49D"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Axe technique</w:t>
      </w:r>
      <w:r>
        <w:rPr>
          <w:noProof/>
        </w:rPr>
        <w:tab/>
      </w:r>
      <w:r>
        <w:rPr>
          <w:noProof/>
        </w:rPr>
        <w:fldChar w:fldCharType="begin"/>
      </w:r>
      <w:r>
        <w:rPr>
          <w:noProof/>
        </w:rPr>
        <w:instrText xml:space="preserve"> PAGEREF _Toc452557077 \h </w:instrText>
      </w:r>
      <w:r>
        <w:rPr>
          <w:noProof/>
        </w:rPr>
      </w:r>
      <w:r>
        <w:rPr>
          <w:noProof/>
        </w:rPr>
        <w:fldChar w:fldCharType="separate"/>
      </w:r>
      <w:r>
        <w:rPr>
          <w:noProof/>
        </w:rPr>
        <w:t>16</w:t>
      </w:r>
      <w:r>
        <w:rPr>
          <w:noProof/>
        </w:rPr>
        <w:fldChar w:fldCharType="end"/>
      </w:r>
    </w:p>
    <w:p w14:paraId="37DBFECE" w14:textId="77777777" w:rsidR="0052677D" w:rsidRDefault="0052677D">
      <w:pPr>
        <w:pStyle w:val="TM1"/>
        <w:tabs>
          <w:tab w:val="right" w:leader="dot" w:pos="7360"/>
        </w:tabs>
        <w:rPr>
          <w:rFonts w:eastAsiaTheme="minorEastAsia" w:cstheme="minorBidi"/>
          <w:b w:val="0"/>
          <w:bCs w:val="0"/>
          <w:caps w:val="0"/>
          <w:noProof/>
          <w:sz w:val="24"/>
          <w:szCs w:val="24"/>
          <w:lang w:val="fr-FR" w:eastAsia="fr-FR"/>
        </w:rPr>
      </w:pPr>
      <w:r>
        <w:rPr>
          <w:noProof/>
        </w:rPr>
        <w:t>Partie théorique</w:t>
      </w:r>
      <w:r>
        <w:rPr>
          <w:noProof/>
        </w:rPr>
        <w:tab/>
      </w:r>
      <w:r>
        <w:rPr>
          <w:noProof/>
        </w:rPr>
        <w:fldChar w:fldCharType="begin"/>
      </w:r>
      <w:r>
        <w:rPr>
          <w:noProof/>
        </w:rPr>
        <w:instrText xml:space="preserve"> PAGEREF _Toc452557078 \h </w:instrText>
      </w:r>
      <w:r>
        <w:rPr>
          <w:noProof/>
        </w:rPr>
      </w:r>
      <w:r>
        <w:rPr>
          <w:noProof/>
        </w:rPr>
        <w:fldChar w:fldCharType="separate"/>
      </w:r>
      <w:r>
        <w:rPr>
          <w:noProof/>
        </w:rPr>
        <w:t>17</w:t>
      </w:r>
      <w:r>
        <w:rPr>
          <w:noProof/>
        </w:rPr>
        <w:fldChar w:fldCharType="end"/>
      </w:r>
    </w:p>
    <w:p w14:paraId="0DCB0187"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Les jeux sérieux</w:t>
      </w:r>
      <w:r>
        <w:rPr>
          <w:noProof/>
        </w:rPr>
        <w:tab/>
      </w:r>
      <w:r>
        <w:rPr>
          <w:noProof/>
        </w:rPr>
        <w:fldChar w:fldCharType="begin"/>
      </w:r>
      <w:r>
        <w:rPr>
          <w:noProof/>
        </w:rPr>
        <w:instrText xml:space="preserve"> PAGEREF _Toc452557079 \h </w:instrText>
      </w:r>
      <w:r>
        <w:rPr>
          <w:noProof/>
        </w:rPr>
      </w:r>
      <w:r>
        <w:rPr>
          <w:noProof/>
        </w:rPr>
        <w:fldChar w:fldCharType="separate"/>
      </w:r>
      <w:r>
        <w:rPr>
          <w:noProof/>
        </w:rPr>
        <w:t>17</w:t>
      </w:r>
      <w:r>
        <w:rPr>
          <w:noProof/>
        </w:rPr>
        <w:fldChar w:fldCharType="end"/>
      </w:r>
    </w:p>
    <w:p w14:paraId="40063F9B"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Facteurs clés de succès</w:t>
      </w:r>
      <w:r>
        <w:rPr>
          <w:noProof/>
        </w:rPr>
        <w:tab/>
      </w:r>
      <w:r>
        <w:rPr>
          <w:noProof/>
        </w:rPr>
        <w:fldChar w:fldCharType="begin"/>
      </w:r>
      <w:r>
        <w:rPr>
          <w:noProof/>
        </w:rPr>
        <w:instrText xml:space="preserve"> PAGEREF _Toc452557080 \h </w:instrText>
      </w:r>
      <w:r>
        <w:rPr>
          <w:noProof/>
        </w:rPr>
      </w:r>
      <w:r>
        <w:rPr>
          <w:noProof/>
        </w:rPr>
        <w:fldChar w:fldCharType="separate"/>
      </w:r>
      <w:r>
        <w:rPr>
          <w:noProof/>
        </w:rPr>
        <w:t>17</w:t>
      </w:r>
      <w:r>
        <w:rPr>
          <w:noProof/>
        </w:rPr>
        <w:fldChar w:fldCharType="end"/>
      </w:r>
    </w:p>
    <w:p w14:paraId="4AC2F38D"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Démarche de réalisation</w:t>
      </w:r>
      <w:r>
        <w:rPr>
          <w:noProof/>
        </w:rPr>
        <w:tab/>
      </w:r>
      <w:r>
        <w:rPr>
          <w:noProof/>
        </w:rPr>
        <w:fldChar w:fldCharType="begin"/>
      </w:r>
      <w:r>
        <w:rPr>
          <w:noProof/>
        </w:rPr>
        <w:instrText xml:space="preserve"> PAGEREF _Toc452557081 \h </w:instrText>
      </w:r>
      <w:r>
        <w:rPr>
          <w:noProof/>
        </w:rPr>
      </w:r>
      <w:r>
        <w:rPr>
          <w:noProof/>
        </w:rPr>
        <w:fldChar w:fldCharType="separate"/>
      </w:r>
      <w:r>
        <w:rPr>
          <w:noProof/>
        </w:rPr>
        <w:t>17</w:t>
      </w:r>
      <w:r>
        <w:rPr>
          <w:noProof/>
        </w:rPr>
        <w:fldChar w:fldCharType="end"/>
      </w:r>
    </w:p>
    <w:p w14:paraId="340644AF"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Un étalon de mesure</w:t>
      </w:r>
      <w:r>
        <w:rPr>
          <w:noProof/>
        </w:rPr>
        <w:tab/>
      </w:r>
      <w:r>
        <w:rPr>
          <w:noProof/>
        </w:rPr>
        <w:fldChar w:fldCharType="begin"/>
      </w:r>
      <w:r>
        <w:rPr>
          <w:noProof/>
        </w:rPr>
        <w:instrText xml:space="preserve"> PAGEREF _Toc452557082 \h </w:instrText>
      </w:r>
      <w:r>
        <w:rPr>
          <w:noProof/>
        </w:rPr>
      </w:r>
      <w:r>
        <w:rPr>
          <w:noProof/>
        </w:rPr>
        <w:fldChar w:fldCharType="separate"/>
      </w:r>
      <w:r>
        <w:rPr>
          <w:noProof/>
        </w:rPr>
        <w:t>17</w:t>
      </w:r>
      <w:r>
        <w:rPr>
          <w:noProof/>
        </w:rPr>
        <w:fldChar w:fldCharType="end"/>
      </w:r>
    </w:p>
    <w:p w14:paraId="6F85CCF5" w14:textId="77777777" w:rsidR="0052677D" w:rsidRDefault="0052677D">
      <w:pPr>
        <w:pStyle w:val="TM4"/>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2557083 \h </w:instrText>
      </w:r>
      <w:r>
        <w:rPr>
          <w:noProof/>
        </w:rPr>
      </w:r>
      <w:r>
        <w:rPr>
          <w:noProof/>
        </w:rPr>
        <w:fldChar w:fldCharType="separate"/>
      </w:r>
      <w:r>
        <w:rPr>
          <w:noProof/>
        </w:rPr>
        <w:t>18</w:t>
      </w:r>
      <w:r>
        <w:rPr>
          <w:noProof/>
        </w:rPr>
        <w:fldChar w:fldCharType="end"/>
      </w:r>
    </w:p>
    <w:p w14:paraId="7B14B59B" w14:textId="77777777" w:rsidR="0052677D" w:rsidRDefault="0052677D">
      <w:pPr>
        <w:pStyle w:val="TM4"/>
        <w:tabs>
          <w:tab w:val="right" w:leader="dot" w:pos="7360"/>
        </w:tabs>
        <w:rPr>
          <w:rFonts w:eastAsiaTheme="minorEastAsia" w:cstheme="minorBidi"/>
          <w:noProof/>
          <w:sz w:val="24"/>
          <w:szCs w:val="24"/>
          <w:lang w:val="fr-FR" w:eastAsia="fr-FR"/>
        </w:rPr>
      </w:pPr>
      <w:r>
        <w:rPr>
          <w:noProof/>
        </w:rPr>
        <w:t>Les scénarios</w:t>
      </w:r>
      <w:r>
        <w:rPr>
          <w:noProof/>
        </w:rPr>
        <w:tab/>
      </w:r>
      <w:r>
        <w:rPr>
          <w:noProof/>
        </w:rPr>
        <w:fldChar w:fldCharType="begin"/>
      </w:r>
      <w:r>
        <w:rPr>
          <w:noProof/>
        </w:rPr>
        <w:instrText xml:space="preserve"> PAGEREF _Toc452557084 \h </w:instrText>
      </w:r>
      <w:r>
        <w:rPr>
          <w:noProof/>
        </w:rPr>
      </w:r>
      <w:r>
        <w:rPr>
          <w:noProof/>
        </w:rPr>
        <w:fldChar w:fldCharType="separate"/>
      </w:r>
      <w:r>
        <w:rPr>
          <w:noProof/>
        </w:rPr>
        <w:t>19</w:t>
      </w:r>
      <w:r>
        <w:rPr>
          <w:noProof/>
        </w:rPr>
        <w:fldChar w:fldCharType="end"/>
      </w:r>
    </w:p>
    <w:p w14:paraId="6487FD02" w14:textId="77777777" w:rsidR="0052677D" w:rsidRDefault="0052677D">
      <w:pPr>
        <w:pStyle w:val="TM4"/>
        <w:tabs>
          <w:tab w:val="right" w:leader="dot" w:pos="7360"/>
        </w:tabs>
        <w:rPr>
          <w:rFonts w:eastAsiaTheme="minorEastAsia" w:cstheme="minorBidi"/>
          <w:noProof/>
          <w:sz w:val="24"/>
          <w:szCs w:val="24"/>
          <w:lang w:val="fr-FR" w:eastAsia="fr-FR"/>
        </w:rPr>
      </w:pPr>
      <w:r>
        <w:rPr>
          <w:noProof/>
        </w:rPr>
        <w:t>Le matériel fournit</w:t>
      </w:r>
      <w:r>
        <w:rPr>
          <w:noProof/>
        </w:rPr>
        <w:tab/>
      </w:r>
      <w:r>
        <w:rPr>
          <w:noProof/>
        </w:rPr>
        <w:fldChar w:fldCharType="begin"/>
      </w:r>
      <w:r>
        <w:rPr>
          <w:noProof/>
        </w:rPr>
        <w:instrText xml:space="preserve"> PAGEREF _Toc452557085 \h </w:instrText>
      </w:r>
      <w:r>
        <w:rPr>
          <w:noProof/>
        </w:rPr>
      </w:r>
      <w:r>
        <w:rPr>
          <w:noProof/>
        </w:rPr>
        <w:fldChar w:fldCharType="separate"/>
      </w:r>
      <w:r>
        <w:rPr>
          <w:noProof/>
        </w:rPr>
        <w:t>20</w:t>
      </w:r>
      <w:r>
        <w:rPr>
          <w:noProof/>
        </w:rPr>
        <w:fldChar w:fldCharType="end"/>
      </w:r>
    </w:p>
    <w:p w14:paraId="50021FC0" w14:textId="77777777" w:rsidR="0052677D" w:rsidRDefault="0052677D">
      <w:pPr>
        <w:pStyle w:val="TM4"/>
        <w:tabs>
          <w:tab w:val="right" w:leader="dot" w:pos="7360"/>
        </w:tabs>
        <w:rPr>
          <w:rFonts w:eastAsiaTheme="minorEastAsia" w:cstheme="minorBidi"/>
          <w:noProof/>
          <w:sz w:val="24"/>
          <w:szCs w:val="24"/>
          <w:lang w:val="fr-FR" w:eastAsia="fr-FR"/>
        </w:rPr>
      </w:pPr>
      <w:r>
        <w:rPr>
          <w:noProof/>
        </w:rPr>
        <w:t>Paramètres du scénario</w:t>
      </w:r>
      <w:r>
        <w:rPr>
          <w:noProof/>
        </w:rPr>
        <w:tab/>
      </w:r>
      <w:r>
        <w:rPr>
          <w:noProof/>
        </w:rPr>
        <w:fldChar w:fldCharType="begin"/>
      </w:r>
      <w:r>
        <w:rPr>
          <w:noProof/>
        </w:rPr>
        <w:instrText xml:space="preserve"> PAGEREF _Toc452557086 \h </w:instrText>
      </w:r>
      <w:r>
        <w:rPr>
          <w:noProof/>
        </w:rPr>
      </w:r>
      <w:r>
        <w:rPr>
          <w:noProof/>
        </w:rPr>
        <w:fldChar w:fldCharType="separate"/>
      </w:r>
      <w:r>
        <w:rPr>
          <w:noProof/>
        </w:rPr>
        <w:t>21</w:t>
      </w:r>
      <w:r>
        <w:rPr>
          <w:noProof/>
        </w:rPr>
        <w:fldChar w:fldCharType="end"/>
      </w:r>
    </w:p>
    <w:p w14:paraId="7C88E369" w14:textId="77777777" w:rsidR="0052677D" w:rsidRDefault="0052677D">
      <w:pPr>
        <w:pStyle w:val="TM5"/>
        <w:tabs>
          <w:tab w:val="right" w:leader="dot" w:pos="7360"/>
        </w:tabs>
        <w:rPr>
          <w:rFonts w:eastAsiaTheme="minorEastAsia" w:cstheme="minorBidi"/>
          <w:noProof/>
          <w:sz w:val="24"/>
          <w:szCs w:val="24"/>
          <w:lang w:val="fr-FR" w:eastAsia="fr-FR"/>
        </w:rPr>
      </w:pPr>
      <w:r>
        <w:rPr>
          <w:noProof/>
        </w:rPr>
        <w:t>Contexte</w:t>
      </w:r>
      <w:r>
        <w:rPr>
          <w:noProof/>
        </w:rPr>
        <w:tab/>
      </w:r>
      <w:r>
        <w:rPr>
          <w:noProof/>
        </w:rPr>
        <w:fldChar w:fldCharType="begin"/>
      </w:r>
      <w:r>
        <w:rPr>
          <w:noProof/>
        </w:rPr>
        <w:instrText xml:space="preserve"> PAGEREF _Toc452557087 \h </w:instrText>
      </w:r>
      <w:r>
        <w:rPr>
          <w:noProof/>
        </w:rPr>
      </w:r>
      <w:r>
        <w:rPr>
          <w:noProof/>
        </w:rPr>
        <w:fldChar w:fldCharType="separate"/>
      </w:r>
      <w:r>
        <w:rPr>
          <w:noProof/>
        </w:rPr>
        <w:t>21</w:t>
      </w:r>
      <w:r>
        <w:rPr>
          <w:noProof/>
        </w:rPr>
        <w:fldChar w:fldCharType="end"/>
      </w:r>
    </w:p>
    <w:p w14:paraId="2A892B1B" w14:textId="77777777" w:rsidR="0052677D" w:rsidRDefault="0052677D">
      <w:pPr>
        <w:pStyle w:val="TM5"/>
        <w:tabs>
          <w:tab w:val="right" w:leader="dot" w:pos="7360"/>
        </w:tabs>
        <w:rPr>
          <w:rFonts w:eastAsiaTheme="minorEastAsia" w:cstheme="minorBidi"/>
          <w:noProof/>
          <w:sz w:val="24"/>
          <w:szCs w:val="24"/>
          <w:lang w:val="fr-FR" w:eastAsia="fr-FR"/>
        </w:rPr>
      </w:pPr>
      <w:r>
        <w:rPr>
          <w:noProof/>
        </w:rPr>
        <w:t>Contraintes</w:t>
      </w:r>
      <w:r>
        <w:rPr>
          <w:noProof/>
        </w:rPr>
        <w:tab/>
      </w:r>
      <w:r>
        <w:rPr>
          <w:noProof/>
        </w:rPr>
        <w:fldChar w:fldCharType="begin"/>
      </w:r>
      <w:r>
        <w:rPr>
          <w:noProof/>
        </w:rPr>
        <w:instrText xml:space="preserve"> PAGEREF _Toc452557088 \h </w:instrText>
      </w:r>
      <w:r>
        <w:rPr>
          <w:noProof/>
        </w:rPr>
      </w:r>
      <w:r>
        <w:rPr>
          <w:noProof/>
        </w:rPr>
        <w:fldChar w:fldCharType="separate"/>
      </w:r>
      <w:r>
        <w:rPr>
          <w:noProof/>
        </w:rPr>
        <w:t>21</w:t>
      </w:r>
      <w:r>
        <w:rPr>
          <w:noProof/>
        </w:rPr>
        <w:fldChar w:fldCharType="end"/>
      </w:r>
    </w:p>
    <w:p w14:paraId="6B477D4D" w14:textId="77777777" w:rsidR="0052677D" w:rsidRDefault="0052677D">
      <w:pPr>
        <w:pStyle w:val="TM5"/>
        <w:tabs>
          <w:tab w:val="right" w:leader="dot" w:pos="7360"/>
        </w:tabs>
        <w:rPr>
          <w:rFonts w:eastAsiaTheme="minorEastAsia" w:cstheme="minorBidi"/>
          <w:noProof/>
          <w:sz w:val="24"/>
          <w:szCs w:val="24"/>
          <w:lang w:val="fr-FR" w:eastAsia="fr-FR"/>
        </w:rPr>
      </w:pPr>
      <w:r>
        <w:rPr>
          <w:noProof/>
        </w:rPr>
        <w:t>Décisions</w:t>
      </w:r>
      <w:r>
        <w:rPr>
          <w:noProof/>
        </w:rPr>
        <w:tab/>
      </w:r>
      <w:r>
        <w:rPr>
          <w:noProof/>
        </w:rPr>
        <w:fldChar w:fldCharType="begin"/>
      </w:r>
      <w:r>
        <w:rPr>
          <w:noProof/>
        </w:rPr>
        <w:instrText xml:space="preserve"> PAGEREF _Toc452557089 \h </w:instrText>
      </w:r>
      <w:r>
        <w:rPr>
          <w:noProof/>
        </w:rPr>
      </w:r>
      <w:r>
        <w:rPr>
          <w:noProof/>
        </w:rPr>
        <w:fldChar w:fldCharType="separate"/>
      </w:r>
      <w:r>
        <w:rPr>
          <w:noProof/>
        </w:rPr>
        <w:t>21</w:t>
      </w:r>
      <w:r>
        <w:rPr>
          <w:noProof/>
        </w:rPr>
        <w:fldChar w:fldCharType="end"/>
      </w:r>
    </w:p>
    <w:p w14:paraId="309EF2A7" w14:textId="77777777" w:rsidR="0052677D" w:rsidRDefault="0052677D">
      <w:pPr>
        <w:pStyle w:val="TM5"/>
        <w:tabs>
          <w:tab w:val="right" w:leader="dot" w:pos="7360"/>
        </w:tabs>
        <w:rPr>
          <w:rFonts w:eastAsiaTheme="minorEastAsia" w:cstheme="minorBidi"/>
          <w:noProof/>
          <w:sz w:val="24"/>
          <w:szCs w:val="24"/>
          <w:lang w:val="fr-FR" w:eastAsia="fr-FR"/>
        </w:rPr>
      </w:pPr>
      <w:r>
        <w:rPr>
          <w:noProof/>
        </w:rPr>
        <w:t>Produits potentiels</w:t>
      </w:r>
      <w:r>
        <w:rPr>
          <w:noProof/>
        </w:rPr>
        <w:tab/>
      </w:r>
      <w:r>
        <w:rPr>
          <w:noProof/>
        </w:rPr>
        <w:fldChar w:fldCharType="begin"/>
      </w:r>
      <w:r>
        <w:rPr>
          <w:noProof/>
        </w:rPr>
        <w:instrText xml:space="preserve"> PAGEREF _Toc452557090 \h </w:instrText>
      </w:r>
      <w:r>
        <w:rPr>
          <w:noProof/>
        </w:rPr>
      </w:r>
      <w:r>
        <w:rPr>
          <w:noProof/>
        </w:rPr>
        <w:fldChar w:fldCharType="separate"/>
      </w:r>
      <w:r>
        <w:rPr>
          <w:noProof/>
        </w:rPr>
        <w:t>21</w:t>
      </w:r>
      <w:r>
        <w:rPr>
          <w:noProof/>
        </w:rPr>
        <w:fldChar w:fldCharType="end"/>
      </w:r>
    </w:p>
    <w:p w14:paraId="5CCFB7EC" w14:textId="77777777" w:rsidR="0052677D" w:rsidRDefault="0052677D">
      <w:pPr>
        <w:pStyle w:val="TM5"/>
        <w:tabs>
          <w:tab w:val="right" w:leader="dot" w:pos="7360"/>
        </w:tabs>
        <w:rPr>
          <w:rFonts w:eastAsiaTheme="minorEastAsia" w:cstheme="minorBidi"/>
          <w:noProof/>
          <w:sz w:val="24"/>
          <w:szCs w:val="24"/>
          <w:lang w:val="fr-FR" w:eastAsia="fr-FR"/>
        </w:rPr>
      </w:pPr>
      <w:r>
        <w:rPr>
          <w:noProof/>
        </w:rPr>
        <w:t>Charges</w:t>
      </w:r>
      <w:r>
        <w:rPr>
          <w:noProof/>
        </w:rPr>
        <w:tab/>
      </w:r>
      <w:r>
        <w:rPr>
          <w:noProof/>
        </w:rPr>
        <w:fldChar w:fldCharType="begin"/>
      </w:r>
      <w:r>
        <w:rPr>
          <w:noProof/>
        </w:rPr>
        <w:instrText xml:space="preserve"> PAGEREF _Toc452557091 \h </w:instrText>
      </w:r>
      <w:r>
        <w:rPr>
          <w:noProof/>
        </w:rPr>
      </w:r>
      <w:r>
        <w:rPr>
          <w:noProof/>
        </w:rPr>
        <w:fldChar w:fldCharType="separate"/>
      </w:r>
      <w:r>
        <w:rPr>
          <w:noProof/>
        </w:rPr>
        <w:t>21</w:t>
      </w:r>
      <w:r>
        <w:rPr>
          <w:noProof/>
        </w:rPr>
        <w:fldChar w:fldCharType="end"/>
      </w:r>
    </w:p>
    <w:p w14:paraId="27CFCEF9" w14:textId="77777777" w:rsidR="0052677D" w:rsidRDefault="0052677D">
      <w:pPr>
        <w:pStyle w:val="TM6"/>
        <w:tabs>
          <w:tab w:val="right" w:leader="dot" w:pos="7360"/>
        </w:tabs>
        <w:rPr>
          <w:rFonts w:eastAsiaTheme="minorEastAsia" w:cstheme="minorBidi"/>
          <w:noProof/>
          <w:sz w:val="24"/>
          <w:szCs w:val="24"/>
          <w:lang w:val="fr-FR" w:eastAsia="fr-FR"/>
        </w:rPr>
      </w:pPr>
      <w:r>
        <w:rPr>
          <w:noProof/>
        </w:rPr>
        <w:t>Coût de production</w:t>
      </w:r>
      <w:r>
        <w:rPr>
          <w:noProof/>
        </w:rPr>
        <w:tab/>
      </w:r>
      <w:r>
        <w:rPr>
          <w:noProof/>
        </w:rPr>
        <w:fldChar w:fldCharType="begin"/>
      </w:r>
      <w:r>
        <w:rPr>
          <w:noProof/>
        </w:rPr>
        <w:instrText xml:space="preserve"> PAGEREF _Toc452557092 \h </w:instrText>
      </w:r>
      <w:r>
        <w:rPr>
          <w:noProof/>
        </w:rPr>
      </w:r>
      <w:r>
        <w:rPr>
          <w:noProof/>
        </w:rPr>
        <w:fldChar w:fldCharType="separate"/>
      </w:r>
      <w:r>
        <w:rPr>
          <w:noProof/>
        </w:rPr>
        <w:t>21</w:t>
      </w:r>
      <w:r>
        <w:rPr>
          <w:noProof/>
        </w:rPr>
        <w:fldChar w:fldCharType="end"/>
      </w:r>
    </w:p>
    <w:p w14:paraId="6A43F20F" w14:textId="77777777" w:rsidR="0052677D" w:rsidRDefault="0052677D">
      <w:pPr>
        <w:pStyle w:val="TM6"/>
        <w:tabs>
          <w:tab w:val="right" w:leader="dot" w:pos="7360"/>
        </w:tabs>
        <w:rPr>
          <w:rFonts w:eastAsiaTheme="minorEastAsia" w:cstheme="minorBidi"/>
          <w:noProof/>
          <w:sz w:val="24"/>
          <w:szCs w:val="24"/>
          <w:lang w:val="fr-FR" w:eastAsia="fr-FR"/>
        </w:rPr>
      </w:pPr>
      <w:r>
        <w:rPr>
          <w:noProof/>
        </w:rPr>
        <w:t>Coût d’administration</w:t>
      </w:r>
      <w:r>
        <w:rPr>
          <w:noProof/>
        </w:rPr>
        <w:tab/>
      </w:r>
      <w:r>
        <w:rPr>
          <w:noProof/>
        </w:rPr>
        <w:fldChar w:fldCharType="begin"/>
      </w:r>
      <w:r>
        <w:rPr>
          <w:noProof/>
        </w:rPr>
        <w:instrText xml:space="preserve"> PAGEREF _Toc452557093 \h </w:instrText>
      </w:r>
      <w:r>
        <w:rPr>
          <w:noProof/>
        </w:rPr>
      </w:r>
      <w:r>
        <w:rPr>
          <w:noProof/>
        </w:rPr>
        <w:fldChar w:fldCharType="separate"/>
      </w:r>
      <w:r>
        <w:rPr>
          <w:noProof/>
        </w:rPr>
        <w:t>21</w:t>
      </w:r>
      <w:r>
        <w:rPr>
          <w:noProof/>
        </w:rPr>
        <w:fldChar w:fldCharType="end"/>
      </w:r>
    </w:p>
    <w:p w14:paraId="4BAA0DDA" w14:textId="77777777" w:rsidR="0052677D" w:rsidRDefault="0052677D">
      <w:pPr>
        <w:pStyle w:val="TM6"/>
        <w:tabs>
          <w:tab w:val="right" w:leader="dot" w:pos="7360"/>
        </w:tabs>
        <w:rPr>
          <w:rFonts w:eastAsiaTheme="minorEastAsia" w:cstheme="minorBidi"/>
          <w:noProof/>
          <w:sz w:val="24"/>
          <w:szCs w:val="24"/>
          <w:lang w:val="fr-FR" w:eastAsia="fr-FR"/>
        </w:rPr>
      </w:pPr>
      <w:r>
        <w:rPr>
          <w:noProof/>
        </w:rPr>
        <w:t>Coût d’amortissement</w:t>
      </w:r>
      <w:r>
        <w:rPr>
          <w:noProof/>
        </w:rPr>
        <w:tab/>
      </w:r>
      <w:r>
        <w:rPr>
          <w:noProof/>
        </w:rPr>
        <w:fldChar w:fldCharType="begin"/>
      </w:r>
      <w:r>
        <w:rPr>
          <w:noProof/>
        </w:rPr>
        <w:instrText xml:space="preserve"> PAGEREF _Toc452557094 \h </w:instrText>
      </w:r>
      <w:r>
        <w:rPr>
          <w:noProof/>
        </w:rPr>
      </w:r>
      <w:r>
        <w:rPr>
          <w:noProof/>
        </w:rPr>
        <w:fldChar w:fldCharType="separate"/>
      </w:r>
      <w:r>
        <w:rPr>
          <w:noProof/>
        </w:rPr>
        <w:t>21</w:t>
      </w:r>
      <w:r>
        <w:rPr>
          <w:noProof/>
        </w:rPr>
        <w:fldChar w:fldCharType="end"/>
      </w:r>
    </w:p>
    <w:p w14:paraId="55E24D52" w14:textId="77777777" w:rsidR="0052677D" w:rsidRDefault="0052677D">
      <w:pPr>
        <w:pStyle w:val="TM6"/>
        <w:tabs>
          <w:tab w:val="right" w:leader="dot" w:pos="7360"/>
        </w:tabs>
        <w:rPr>
          <w:rFonts w:eastAsiaTheme="minorEastAsia" w:cstheme="minorBidi"/>
          <w:noProof/>
          <w:sz w:val="24"/>
          <w:szCs w:val="24"/>
          <w:lang w:val="fr-FR" w:eastAsia="fr-FR"/>
        </w:rPr>
      </w:pPr>
      <w:r>
        <w:rPr>
          <w:noProof/>
        </w:rPr>
        <w:t>Coût de revient</w:t>
      </w:r>
      <w:r>
        <w:rPr>
          <w:noProof/>
        </w:rPr>
        <w:tab/>
      </w:r>
      <w:r>
        <w:rPr>
          <w:noProof/>
        </w:rPr>
        <w:fldChar w:fldCharType="begin"/>
      </w:r>
      <w:r>
        <w:rPr>
          <w:noProof/>
        </w:rPr>
        <w:instrText xml:space="preserve"> PAGEREF _Toc452557095 \h </w:instrText>
      </w:r>
      <w:r>
        <w:rPr>
          <w:noProof/>
        </w:rPr>
      </w:r>
      <w:r>
        <w:rPr>
          <w:noProof/>
        </w:rPr>
        <w:fldChar w:fldCharType="separate"/>
      </w:r>
      <w:r>
        <w:rPr>
          <w:noProof/>
        </w:rPr>
        <w:t>21</w:t>
      </w:r>
      <w:r>
        <w:rPr>
          <w:noProof/>
        </w:rPr>
        <w:fldChar w:fldCharType="end"/>
      </w:r>
    </w:p>
    <w:p w14:paraId="65BD168F" w14:textId="77777777" w:rsidR="0052677D" w:rsidRDefault="0052677D">
      <w:pPr>
        <w:pStyle w:val="TM5"/>
        <w:tabs>
          <w:tab w:val="right" w:leader="dot" w:pos="7360"/>
        </w:tabs>
        <w:rPr>
          <w:rFonts w:eastAsiaTheme="minorEastAsia" w:cstheme="minorBidi"/>
          <w:noProof/>
          <w:sz w:val="24"/>
          <w:szCs w:val="24"/>
          <w:lang w:val="fr-FR" w:eastAsia="fr-FR"/>
        </w:rPr>
      </w:pPr>
      <w:r>
        <w:rPr>
          <w:noProof/>
        </w:rPr>
        <w:t>Ratios</w:t>
      </w:r>
      <w:r>
        <w:rPr>
          <w:noProof/>
        </w:rPr>
        <w:tab/>
      </w:r>
      <w:r>
        <w:rPr>
          <w:noProof/>
        </w:rPr>
        <w:fldChar w:fldCharType="begin"/>
      </w:r>
      <w:r>
        <w:rPr>
          <w:noProof/>
        </w:rPr>
        <w:instrText xml:space="preserve"> PAGEREF _Toc452557096 \h </w:instrText>
      </w:r>
      <w:r>
        <w:rPr>
          <w:noProof/>
        </w:rPr>
      </w:r>
      <w:r>
        <w:rPr>
          <w:noProof/>
        </w:rPr>
        <w:fldChar w:fldCharType="separate"/>
      </w:r>
      <w:r>
        <w:rPr>
          <w:noProof/>
        </w:rPr>
        <w:t>21</w:t>
      </w:r>
      <w:r>
        <w:rPr>
          <w:noProof/>
        </w:rPr>
        <w:fldChar w:fldCharType="end"/>
      </w:r>
    </w:p>
    <w:p w14:paraId="221748A3" w14:textId="77777777" w:rsidR="0052677D" w:rsidRDefault="0052677D">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2557097 \h </w:instrText>
      </w:r>
      <w:r>
        <w:rPr>
          <w:noProof/>
        </w:rPr>
      </w:r>
      <w:r>
        <w:rPr>
          <w:noProof/>
        </w:rPr>
        <w:fldChar w:fldCharType="separate"/>
      </w:r>
      <w:r>
        <w:rPr>
          <w:noProof/>
        </w:rPr>
        <w:t>21</w:t>
      </w:r>
      <w:r>
        <w:rPr>
          <w:noProof/>
        </w:rPr>
        <w:fldChar w:fldCharType="end"/>
      </w:r>
    </w:p>
    <w:p w14:paraId="724A6323" w14:textId="77777777" w:rsidR="0052677D" w:rsidRDefault="0052677D">
      <w:pPr>
        <w:pStyle w:val="TM5"/>
        <w:tabs>
          <w:tab w:val="right" w:leader="dot" w:pos="7360"/>
        </w:tabs>
        <w:rPr>
          <w:rFonts w:eastAsiaTheme="minorEastAsia" w:cstheme="minorBidi"/>
          <w:noProof/>
          <w:sz w:val="24"/>
          <w:szCs w:val="24"/>
          <w:lang w:val="fr-FR" w:eastAsia="fr-FR"/>
        </w:rPr>
      </w:pPr>
      <w:r>
        <w:rPr>
          <w:noProof/>
        </w:rPr>
        <w:t>Les transactions et les responsabilités</w:t>
      </w:r>
      <w:r>
        <w:rPr>
          <w:noProof/>
        </w:rPr>
        <w:tab/>
      </w:r>
      <w:r>
        <w:rPr>
          <w:noProof/>
        </w:rPr>
        <w:fldChar w:fldCharType="begin"/>
      </w:r>
      <w:r>
        <w:rPr>
          <w:noProof/>
        </w:rPr>
        <w:instrText xml:space="preserve"> PAGEREF _Toc452557098 \h </w:instrText>
      </w:r>
      <w:r>
        <w:rPr>
          <w:noProof/>
        </w:rPr>
      </w:r>
      <w:r>
        <w:rPr>
          <w:noProof/>
        </w:rPr>
        <w:fldChar w:fldCharType="separate"/>
      </w:r>
      <w:r>
        <w:rPr>
          <w:noProof/>
        </w:rPr>
        <w:t>21</w:t>
      </w:r>
      <w:r>
        <w:rPr>
          <w:noProof/>
        </w:rPr>
        <w:fldChar w:fldCharType="end"/>
      </w:r>
    </w:p>
    <w:p w14:paraId="2ACA3252"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Les progiciels de gestion intégrés</w:t>
      </w:r>
      <w:r>
        <w:rPr>
          <w:noProof/>
        </w:rPr>
        <w:tab/>
      </w:r>
      <w:r>
        <w:rPr>
          <w:noProof/>
        </w:rPr>
        <w:fldChar w:fldCharType="begin"/>
      </w:r>
      <w:r>
        <w:rPr>
          <w:noProof/>
        </w:rPr>
        <w:instrText xml:space="preserve"> PAGEREF _Toc452557099 \h </w:instrText>
      </w:r>
      <w:r>
        <w:rPr>
          <w:noProof/>
        </w:rPr>
      </w:r>
      <w:r>
        <w:rPr>
          <w:noProof/>
        </w:rPr>
        <w:fldChar w:fldCharType="separate"/>
      </w:r>
      <w:r>
        <w:rPr>
          <w:noProof/>
        </w:rPr>
        <w:t>21</w:t>
      </w:r>
      <w:r>
        <w:rPr>
          <w:noProof/>
        </w:rPr>
        <w:fldChar w:fldCharType="end"/>
      </w:r>
    </w:p>
    <w:p w14:paraId="29F95054"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2557100 \h </w:instrText>
      </w:r>
      <w:r>
        <w:rPr>
          <w:noProof/>
        </w:rPr>
      </w:r>
      <w:r>
        <w:rPr>
          <w:noProof/>
        </w:rPr>
        <w:fldChar w:fldCharType="separate"/>
      </w:r>
      <w:r>
        <w:rPr>
          <w:noProof/>
        </w:rPr>
        <w:t>21</w:t>
      </w:r>
      <w:r>
        <w:rPr>
          <w:noProof/>
        </w:rPr>
        <w:fldChar w:fldCharType="end"/>
      </w:r>
    </w:p>
    <w:p w14:paraId="5C8B6681"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2557101 \h </w:instrText>
      </w:r>
      <w:r>
        <w:rPr>
          <w:noProof/>
        </w:rPr>
      </w:r>
      <w:r>
        <w:rPr>
          <w:noProof/>
        </w:rPr>
        <w:fldChar w:fldCharType="separate"/>
      </w:r>
      <w:r>
        <w:rPr>
          <w:noProof/>
        </w:rPr>
        <w:t>21</w:t>
      </w:r>
      <w:r>
        <w:rPr>
          <w:noProof/>
        </w:rPr>
        <w:fldChar w:fldCharType="end"/>
      </w:r>
    </w:p>
    <w:p w14:paraId="6AE84158"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2557102 \h </w:instrText>
      </w:r>
      <w:r>
        <w:rPr>
          <w:noProof/>
        </w:rPr>
      </w:r>
      <w:r>
        <w:rPr>
          <w:noProof/>
        </w:rPr>
        <w:fldChar w:fldCharType="separate"/>
      </w:r>
      <w:r>
        <w:rPr>
          <w:noProof/>
        </w:rPr>
        <w:t>23</w:t>
      </w:r>
      <w:r>
        <w:rPr>
          <w:noProof/>
        </w:rPr>
        <w:fldChar w:fldCharType="end"/>
      </w:r>
    </w:p>
    <w:p w14:paraId="6B1FCF0B"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Type de consommation</w:t>
      </w:r>
      <w:r>
        <w:rPr>
          <w:noProof/>
        </w:rPr>
        <w:tab/>
      </w:r>
      <w:r>
        <w:rPr>
          <w:noProof/>
        </w:rPr>
        <w:fldChar w:fldCharType="begin"/>
      </w:r>
      <w:r>
        <w:rPr>
          <w:noProof/>
        </w:rPr>
        <w:instrText xml:space="preserve"> PAGEREF _Toc452557103 \h </w:instrText>
      </w:r>
      <w:r>
        <w:rPr>
          <w:noProof/>
        </w:rPr>
      </w:r>
      <w:r>
        <w:rPr>
          <w:noProof/>
        </w:rPr>
        <w:fldChar w:fldCharType="separate"/>
      </w:r>
      <w:r>
        <w:rPr>
          <w:noProof/>
        </w:rPr>
        <w:t>24</w:t>
      </w:r>
      <w:r>
        <w:rPr>
          <w:noProof/>
        </w:rPr>
        <w:fldChar w:fldCharType="end"/>
      </w:r>
    </w:p>
    <w:p w14:paraId="3E56BF6C" w14:textId="77777777" w:rsidR="0052677D" w:rsidRDefault="0052677D">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2557104 \h </w:instrText>
      </w:r>
      <w:r>
        <w:rPr>
          <w:noProof/>
        </w:rPr>
      </w:r>
      <w:r>
        <w:rPr>
          <w:noProof/>
        </w:rPr>
        <w:fldChar w:fldCharType="separate"/>
      </w:r>
      <w:r>
        <w:rPr>
          <w:noProof/>
        </w:rPr>
        <w:t>24</w:t>
      </w:r>
      <w:r>
        <w:rPr>
          <w:noProof/>
        </w:rPr>
        <w:fldChar w:fldCharType="end"/>
      </w:r>
    </w:p>
    <w:p w14:paraId="20FA77C4" w14:textId="77777777" w:rsidR="0052677D" w:rsidRDefault="0052677D">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2557105 \h </w:instrText>
      </w:r>
      <w:r>
        <w:rPr>
          <w:noProof/>
        </w:rPr>
      </w:r>
      <w:r>
        <w:rPr>
          <w:noProof/>
        </w:rPr>
        <w:fldChar w:fldCharType="separate"/>
      </w:r>
      <w:r>
        <w:rPr>
          <w:noProof/>
        </w:rPr>
        <w:t>24</w:t>
      </w:r>
      <w:r>
        <w:rPr>
          <w:noProof/>
        </w:rPr>
        <w:fldChar w:fldCharType="end"/>
      </w:r>
    </w:p>
    <w:p w14:paraId="43D15266" w14:textId="77777777" w:rsidR="0052677D" w:rsidRDefault="0052677D">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2557106 \h </w:instrText>
      </w:r>
      <w:r>
        <w:rPr>
          <w:noProof/>
        </w:rPr>
      </w:r>
      <w:r>
        <w:rPr>
          <w:noProof/>
        </w:rPr>
        <w:fldChar w:fldCharType="separate"/>
      </w:r>
      <w:r>
        <w:rPr>
          <w:noProof/>
        </w:rPr>
        <w:t>25</w:t>
      </w:r>
      <w:r>
        <w:rPr>
          <w:noProof/>
        </w:rPr>
        <w:fldChar w:fldCharType="end"/>
      </w:r>
    </w:p>
    <w:p w14:paraId="5052F5BC"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Considérations techniques</w:t>
      </w:r>
      <w:r>
        <w:rPr>
          <w:noProof/>
        </w:rPr>
        <w:tab/>
      </w:r>
      <w:r>
        <w:rPr>
          <w:noProof/>
        </w:rPr>
        <w:fldChar w:fldCharType="begin"/>
      </w:r>
      <w:r>
        <w:rPr>
          <w:noProof/>
        </w:rPr>
        <w:instrText xml:space="preserve"> PAGEREF _Toc452557107 \h </w:instrText>
      </w:r>
      <w:r>
        <w:rPr>
          <w:noProof/>
        </w:rPr>
      </w:r>
      <w:r>
        <w:rPr>
          <w:noProof/>
        </w:rPr>
        <w:fldChar w:fldCharType="separate"/>
      </w:r>
      <w:r>
        <w:rPr>
          <w:noProof/>
        </w:rPr>
        <w:t>25</w:t>
      </w:r>
      <w:r>
        <w:rPr>
          <w:noProof/>
        </w:rPr>
        <w:fldChar w:fldCharType="end"/>
      </w:r>
    </w:p>
    <w:p w14:paraId="19AA0F9B" w14:textId="77777777" w:rsidR="0052677D" w:rsidRDefault="0052677D">
      <w:pPr>
        <w:pStyle w:val="TM4"/>
        <w:tabs>
          <w:tab w:val="right" w:leader="dot" w:pos="7360"/>
        </w:tabs>
        <w:rPr>
          <w:rFonts w:eastAsiaTheme="minorEastAsia" w:cstheme="minorBidi"/>
          <w:noProof/>
          <w:sz w:val="24"/>
          <w:szCs w:val="24"/>
          <w:lang w:val="fr-FR" w:eastAsia="fr-FR"/>
        </w:rPr>
      </w:pPr>
      <w:r>
        <w:rPr>
          <w:noProof/>
        </w:rPr>
        <w:t>Modularité</w:t>
      </w:r>
      <w:r>
        <w:rPr>
          <w:noProof/>
        </w:rPr>
        <w:tab/>
      </w:r>
      <w:r>
        <w:rPr>
          <w:noProof/>
        </w:rPr>
        <w:fldChar w:fldCharType="begin"/>
      </w:r>
      <w:r>
        <w:rPr>
          <w:noProof/>
        </w:rPr>
        <w:instrText xml:space="preserve"> PAGEREF _Toc452557108 \h </w:instrText>
      </w:r>
      <w:r>
        <w:rPr>
          <w:noProof/>
        </w:rPr>
      </w:r>
      <w:r>
        <w:rPr>
          <w:noProof/>
        </w:rPr>
        <w:fldChar w:fldCharType="separate"/>
      </w:r>
      <w:r>
        <w:rPr>
          <w:noProof/>
        </w:rPr>
        <w:t>25</w:t>
      </w:r>
      <w:r>
        <w:rPr>
          <w:noProof/>
        </w:rPr>
        <w:fldChar w:fldCharType="end"/>
      </w:r>
    </w:p>
    <w:p w14:paraId="2C256CC6" w14:textId="77777777" w:rsidR="0052677D" w:rsidRDefault="0052677D">
      <w:pPr>
        <w:pStyle w:val="TM4"/>
        <w:tabs>
          <w:tab w:val="right" w:leader="dot" w:pos="7360"/>
        </w:tabs>
        <w:rPr>
          <w:rFonts w:eastAsiaTheme="minorEastAsia" w:cstheme="minorBidi"/>
          <w:noProof/>
          <w:sz w:val="24"/>
          <w:szCs w:val="24"/>
          <w:lang w:val="fr-FR" w:eastAsia="fr-FR"/>
        </w:rPr>
      </w:pPr>
      <w:r>
        <w:rPr>
          <w:noProof/>
        </w:rPr>
        <w:t>Données centralisées</w:t>
      </w:r>
      <w:r>
        <w:rPr>
          <w:noProof/>
        </w:rPr>
        <w:tab/>
      </w:r>
      <w:r>
        <w:rPr>
          <w:noProof/>
        </w:rPr>
        <w:fldChar w:fldCharType="begin"/>
      </w:r>
      <w:r>
        <w:rPr>
          <w:noProof/>
        </w:rPr>
        <w:instrText xml:space="preserve"> PAGEREF _Toc452557109 \h </w:instrText>
      </w:r>
      <w:r>
        <w:rPr>
          <w:noProof/>
        </w:rPr>
      </w:r>
      <w:r>
        <w:rPr>
          <w:noProof/>
        </w:rPr>
        <w:fldChar w:fldCharType="separate"/>
      </w:r>
      <w:r>
        <w:rPr>
          <w:noProof/>
        </w:rPr>
        <w:t>25</w:t>
      </w:r>
      <w:r>
        <w:rPr>
          <w:noProof/>
        </w:rPr>
        <w:fldChar w:fldCharType="end"/>
      </w:r>
    </w:p>
    <w:p w14:paraId="32CABC00"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Odoo®</w:t>
      </w:r>
      <w:r>
        <w:rPr>
          <w:noProof/>
        </w:rPr>
        <w:tab/>
      </w:r>
      <w:r>
        <w:rPr>
          <w:noProof/>
        </w:rPr>
        <w:fldChar w:fldCharType="begin"/>
      </w:r>
      <w:r>
        <w:rPr>
          <w:noProof/>
        </w:rPr>
        <w:instrText xml:space="preserve"> PAGEREF _Toc452557110 \h </w:instrText>
      </w:r>
      <w:r>
        <w:rPr>
          <w:noProof/>
        </w:rPr>
      </w:r>
      <w:r>
        <w:rPr>
          <w:noProof/>
        </w:rPr>
        <w:fldChar w:fldCharType="separate"/>
      </w:r>
      <w:r>
        <w:rPr>
          <w:noProof/>
        </w:rPr>
        <w:t>26</w:t>
      </w:r>
      <w:r>
        <w:rPr>
          <w:noProof/>
        </w:rPr>
        <w:fldChar w:fldCharType="end"/>
      </w:r>
    </w:p>
    <w:p w14:paraId="269B1E33" w14:textId="77777777" w:rsidR="0052677D" w:rsidRDefault="0052677D">
      <w:pPr>
        <w:pStyle w:val="TM4"/>
        <w:tabs>
          <w:tab w:val="right" w:leader="dot" w:pos="7360"/>
        </w:tabs>
        <w:rPr>
          <w:rFonts w:eastAsiaTheme="minorEastAsia" w:cstheme="minorBidi"/>
          <w:noProof/>
          <w:sz w:val="24"/>
          <w:szCs w:val="24"/>
          <w:lang w:val="fr-FR" w:eastAsia="fr-FR"/>
        </w:rPr>
      </w:pPr>
      <w:r>
        <w:rPr>
          <w:noProof/>
        </w:rPr>
        <w:t>Couverture fonctionnel</w:t>
      </w:r>
      <w:r>
        <w:rPr>
          <w:noProof/>
        </w:rPr>
        <w:tab/>
      </w:r>
      <w:r>
        <w:rPr>
          <w:noProof/>
        </w:rPr>
        <w:fldChar w:fldCharType="begin"/>
      </w:r>
      <w:r>
        <w:rPr>
          <w:noProof/>
        </w:rPr>
        <w:instrText xml:space="preserve"> PAGEREF _Toc452557111 \h </w:instrText>
      </w:r>
      <w:r>
        <w:rPr>
          <w:noProof/>
        </w:rPr>
      </w:r>
      <w:r>
        <w:rPr>
          <w:noProof/>
        </w:rPr>
        <w:fldChar w:fldCharType="separate"/>
      </w:r>
      <w:r>
        <w:rPr>
          <w:noProof/>
        </w:rPr>
        <w:t>26</w:t>
      </w:r>
      <w:r>
        <w:rPr>
          <w:noProof/>
        </w:rPr>
        <w:fldChar w:fldCharType="end"/>
      </w:r>
    </w:p>
    <w:p w14:paraId="27E247F8" w14:textId="77777777" w:rsidR="0052677D" w:rsidRDefault="0052677D">
      <w:pPr>
        <w:pStyle w:val="TM4"/>
        <w:tabs>
          <w:tab w:val="right" w:leader="dot" w:pos="7360"/>
        </w:tabs>
        <w:rPr>
          <w:rFonts w:eastAsiaTheme="minorEastAsia" w:cstheme="minorBidi"/>
          <w:noProof/>
          <w:sz w:val="24"/>
          <w:szCs w:val="24"/>
          <w:lang w:val="fr-FR" w:eastAsia="fr-FR"/>
        </w:rPr>
      </w:pPr>
      <w:r>
        <w:rPr>
          <w:noProof/>
        </w:rPr>
        <w:t>Comparaison entre PGI pour PME</w:t>
      </w:r>
      <w:r>
        <w:rPr>
          <w:noProof/>
        </w:rPr>
        <w:tab/>
      </w:r>
      <w:r>
        <w:rPr>
          <w:noProof/>
        </w:rPr>
        <w:fldChar w:fldCharType="begin"/>
      </w:r>
      <w:r>
        <w:rPr>
          <w:noProof/>
        </w:rPr>
        <w:instrText xml:space="preserve"> PAGEREF _Toc452557112 \h </w:instrText>
      </w:r>
      <w:r>
        <w:rPr>
          <w:noProof/>
        </w:rPr>
      </w:r>
      <w:r>
        <w:rPr>
          <w:noProof/>
        </w:rPr>
        <w:fldChar w:fldCharType="separate"/>
      </w:r>
      <w:r>
        <w:rPr>
          <w:noProof/>
        </w:rPr>
        <w:t>27</w:t>
      </w:r>
      <w:r>
        <w:rPr>
          <w:noProof/>
        </w:rPr>
        <w:fldChar w:fldCharType="end"/>
      </w:r>
    </w:p>
    <w:p w14:paraId="2EEFCCD6" w14:textId="77777777" w:rsidR="0052677D" w:rsidRDefault="0052677D">
      <w:pPr>
        <w:pStyle w:val="TM4"/>
        <w:tabs>
          <w:tab w:val="right" w:leader="dot" w:pos="7360"/>
        </w:tabs>
        <w:rPr>
          <w:rFonts w:eastAsiaTheme="minorEastAsia" w:cstheme="minorBidi"/>
          <w:noProof/>
          <w:sz w:val="24"/>
          <w:szCs w:val="24"/>
          <w:lang w:val="fr-FR" w:eastAsia="fr-FR"/>
        </w:rPr>
      </w:pPr>
      <w:r>
        <w:rPr>
          <w:noProof/>
        </w:rPr>
        <w:t>Modèle économique</w:t>
      </w:r>
      <w:r>
        <w:rPr>
          <w:noProof/>
        </w:rPr>
        <w:tab/>
      </w:r>
      <w:r>
        <w:rPr>
          <w:noProof/>
        </w:rPr>
        <w:fldChar w:fldCharType="begin"/>
      </w:r>
      <w:r>
        <w:rPr>
          <w:noProof/>
        </w:rPr>
        <w:instrText xml:space="preserve"> PAGEREF _Toc452557113 \h </w:instrText>
      </w:r>
      <w:r>
        <w:rPr>
          <w:noProof/>
        </w:rPr>
      </w:r>
      <w:r>
        <w:rPr>
          <w:noProof/>
        </w:rPr>
        <w:fldChar w:fldCharType="separate"/>
      </w:r>
      <w:r>
        <w:rPr>
          <w:noProof/>
        </w:rPr>
        <w:t>30</w:t>
      </w:r>
      <w:r>
        <w:rPr>
          <w:noProof/>
        </w:rPr>
        <w:fldChar w:fldCharType="end"/>
      </w:r>
    </w:p>
    <w:p w14:paraId="4091FC1E" w14:textId="77777777" w:rsidR="0052677D" w:rsidRDefault="0052677D">
      <w:pPr>
        <w:pStyle w:val="TM4"/>
        <w:tabs>
          <w:tab w:val="right" w:leader="dot" w:pos="7360"/>
        </w:tabs>
        <w:rPr>
          <w:rFonts w:eastAsiaTheme="minorEastAsia" w:cstheme="minorBidi"/>
          <w:noProof/>
          <w:sz w:val="24"/>
          <w:szCs w:val="24"/>
          <w:lang w:val="fr-FR" w:eastAsia="fr-FR"/>
        </w:rPr>
      </w:pPr>
      <w:r>
        <w:rPr>
          <w:noProof/>
        </w:rPr>
        <w:t>Mode développeur</w:t>
      </w:r>
      <w:r>
        <w:rPr>
          <w:noProof/>
        </w:rPr>
        <w:tab/>
      </w:r>
      <w:r>
        <w:rPr>
          <w:noProof/>
        </w:rPr>
        <w:fldChar w:fldCharType="begin"/>
      </w:r>
      <w:r>
        <w:rPr>
          <w:noProof/>
        </w:rPr>
        <w:instrText xml:space="preserve"> PAGEREF _Toc452557114 \h </w:instrText>
      </w:r>
      <w:r>
        <w:rPr>
          <w:noProof/>
        </w:rPr>
      </w:r>
      <w:r>
        <w:rPr>
          <w:noProof/>
        </w:rPr>
        <w:fldChar w:fldCharType="separate"/>
      </w:r>
      <w:r>
        <w:rPr>
          <w:noProof/>
        </w:rPr>
        <w:t>30</w:t>
      </w:r>
      <w:r>
        <w:rPr>
          <w:noProof/>
        </w:rPr>
        <w:fldChar w:fldCharType="end"/>
      </w:r>
    </w:p>
    <w:p w14:paraId="3B81E497"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La société de production</w:t>
      </w:r>
      <w:r>
        <w:rPr>
          <w:noProof/>
        </w:rPr>
        <w:tab/>
      </w:r>
      <w:r>
        <w:rPr>
          <w:noProof/>
        </w:rPr>
        <w:fldChar w:fldCharType="begin"/>
      </w:r>
      <w:r>
        <w:rPr>
          <w:noProof/>
        </w:rPr>
        <w:instrText xml:space="preserve"> PAGEREF _Toc452557115 \h </w:instrText>
      </w:r>
      <w:r>
        <w:rPr>
          <w:noProof/>
        </w:rPr>
      </w:r>
      <w:r>
        <w:rPr>
          <w:noProof/>
        </w:rPr>
        <w:fldChar w:fldCharType="separate"/>
      </w:r>
      <w:r>
        <w:rPr>
          <w:noProof/>
        </w:rPr>
        <w:t>30</w:t>
      </w:r>
      <w:r>
        <w:rPr>
          <w:noProof/>
        </w:rPr>
        <w:fldChar w:fldCharType="end"/>
      </w:r>
    </w:p>
    <w:p w14:paraId="012B3898"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lastRenderedPageBreak/>
        <w:t>Le processus de planification et prévision</w:t>
      </w:r>
      <w:r>
        <w:rPr>
          <w:noProof/>
        </w:rPr>
        <w:tab/>
      </w:r>
      <w:r>
        <w:rPr>
          <w:noProof/>
        </w:rPr>
        <w:fldChar w:fldCharType="begin"/>
      </w:r>
      <w:r>
        <w:rPr>
          <w:noProof/>
        </w:rPr>
        <w:instrText xml:space="preserve"> PAGEREF _Toc452557116 \h </w:instrText>
      </w:r>
      <w:r>
        <w:rPr>
          <w:noProof/>
        </w:rPr>
      </w:r>
      <w:r>
        <w:rPr>
          <w:noProof/>
        </w:rPr>
        <w:fldChar w:fldCharType="separate"/>
      </w:r>
      <w:r>
        <w:rPr>
          <w:noProof/>
        </w:rPr>
        <w:t>31</w:t>
      </w:r>
      <w:r>
        <w:rPr>
          <w:noProof/>
        </w:rPr>
        <w:fldChar w:fldCharType="end"/>
      </w:r>
    </w:p>
    <w:p w14:paraId="7226DA7C"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Le processus d’approvisionnement</w:t>
      </w:r>
      <w:r>
        <w:rPr>
          <w:noProof/>
        </w:rPr>
        <w:tab/>
      </w:r>
      <w:r>
        <w:rPr>
          <w:noProof/>
        </w:rPr>
        <w:fldChar w:fldCharType="begin"/>
      </w:r>
      <w:r>
        <w:rPr>
          <w:noProof/>
        </w:rPr>
        <w:instrText xml:space="preserve"> PAGEREF _Toc452557117 \h </w:instrText>
      </w:r>
      <w:r>
        <w:rPr>
          <w:noProof/>
        </w:rPr>
      </w:r>
      <w:r>
        <w:rPr>
          <w:noProof/>
        </w:rPr>
        <w:fldChar w:fldCharType="separate"/>
      </w:r>
      <w:r>
        <w:rPr>
          <w:noProof/>
        </w:rPr>
        <w:t>31</w:t>
      </w:r>
      <w:r>
        <w:rPr>
          <w:noProof/>
        </w:rPr>
        <w:fldChar w:fldCharType="end"/>
      </w:r>
    </w:p>
    <w:p w14:paraId="5798BAE3"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Le processus de fabrication</w:t>
      </w:r>
      <w:r>
        <w:rPr>
          <w:noProof/>
        </w:rPr>
        <w:tab/>
      </w:r>
      <w:r>
        <w:rPr>
          <w:noProof/>
        </w:rPr>
        <w:fldChar w:fldCharType="begin"/>
      </w:r>
      <w:r>
        <w:rPr>
          <w:noProof/>
        </w:rPr>
        <w:instrText xml:space="preserve"> PAGEREF _Toc452557118 \h </w:instrText>
      </w:r>
      <w:r>
        <w:rPr>
          <w:noProof/>
        </w:rPr>
      </w:r>
      <w:r>
        <w:rPr>
          <w:noProof/>
        </w:rPr>
        <w:fldChar w:fldCharType="separate"/>
      </w:r>
      <w:r>
        <w:rPr>
          <w:noProof/>
        </w:rPr>
        <w:t>31</w:t>
      </w:r>
      <w:r>
        <w:rPr>
          <w:noProof/>
        </w:rPr>
        <w:fldChar w:fldCharType="end"/>
      </w:r>
    </w:p>
    <w:p w14:paraId="194674CD"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Le processus de vente</w:t>
      </w:r>
      <w:r>
        <w:rPr>
          <w:noProof/>
        </w:rPr>
        <w:tab/>
      </w:r>
      <w:r>
        <w:rPr>
          <w:noProof/>
        </w:rPr>
        <w:fldChar w:fldCharType="begin"/>
      </w:r>
      <w:r>
        <w:rPr>
          <w:noProof/>
        </w:rPr>
        <w:instrText xml:space="preserve"> PAGEREF _Toc452557119 \h </w:instrText>
      </w:r>
      <w:r>
        <w:rPr>
          <w:noProof/>
        </w:rPr>
      </w:r>
      <w:r>
        <w:rPr>
          <w:noProof/>
        </w:rPr>
        <w:fldChar w:fldCharType="separate"/>
      </w:r>
      <w:r>
        <w:rPr>
          <w:noProof/>
        </w:rPr>
        <w:t>31</w:t>
      </w:r>
      <w:r>
        <w:rPr>
          <w:noProof/>
        </w:rPr>
        <w:fldChar w:fldCharType="end"/>
      </w:r>
    </w:p>
    <w:p w14:paraId="3EFBAA40"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Le marketing</w:t>
      </w:r>
      <w:r>
        <w:rPr>
          <w:noProof/>
        </w:rPr>
        <w:tab/>
      </w:r>
      <w:r>
        <w:rPr>
          <w:noProof/>
        </w:rPr>
        <w:fldChar w:fldCharType="begin"/>
      </w:r>
      <w:r>
        <w:rPr>
          <w:noProof/>
        </w:rPr>
        <w:instrText xml:space="preserve"> PAGEREF _Toc452557120 \h </w:instrText>
      </w:r>
      <w:r>
        <w:rPr>
          <w:noProof/>
        </w:rPr>
      </w:r>
      <w:r>
        <w:rPr>
          <w:noProof/>
        </w:rPr>
        <w:fldChar w:fldCharType="separate"/>
      </w:r>
      <w:r>
        <w:rPr>
          <w:noProof/>
        </w:rPr>
        <w:t>31</w:t>
      </w:r>
      <w:r>
        <w:rPr>
          <w:noProof/>
        </w:rPr>
        <w:fldChar w:fldCharType="end"/>
      </w:r>
    </w:p>
    <w:p w14:paraId="57BF218E"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La comptabilité</w:t>
      </w:r>
      <w:r>
        <w:rPr>
          <w:noProof/>
        </w:rPr>
        <w:tab/>
      </w:r>
      <w:r>
        <w:rPr>
          <w:noProof/>
        </w:rPr>
        <w:fldChar w:fldCharType="begin"/>
      </w:r>
      <w:r>
        <w:rPr>
          <w:noProof/>
        </w:rPr>
        <w:instrText xml:space="preserve"> PAGEREF _Toc452557121 \h </w:instrText>
      </w:r>
      <w:r>
        <w:rPr>
          <w:noProof/>
        </w:rPr>
      </w:r>
      <w:r>
        <w:rPr>
          <w:noProof/>
        </w:rPr>
        <w:fldChar w:fldCharType="separate"/>
      </w:r>
      <w:r>
        <w:rPr>
          <w:noProof/>
        </w:rPr>
        <w:t>31</w:t>
      </w:r>
      <w:r>
        <w:rPr>
          <w:noProof/>
        </w:rPr>
        <w:fldChar w:fldCharType="end"/>
      </w:r>
    </w:p>
    <w:p w14:paraId="5A77294A"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Les économies de marchés</w:t>
      </w:r>
      <w:r>
        <w:rPr>
          <w:noProof/>
        </w:rPr>
        <w:tab/>
      </w:r>
      <w:r>
        <w:rPr>
          <w:noProof/>
        </w:rPr>
        <w:fldChar w:fldCharType="begin"/>
      </w:r>
      <w:r>
        <w:rPr>
          <w:noProof/>
        </w:rPr>
        <w:instrText xml:space="preserve"> PAGEREF _Toc452557122 \h </w:instrText>
      </w:r>
      <w:r>
        <w:rPr>
          <w:noProof/>
        </w:rPr>
      </w:r>
      <w:r>
        <w:rPr>
          <w:noProof/>
        </w:rPr>
        <w:fldChar w:fldCharType="separate"/>
      </w:r>
      <w:r>
        <w:rPr>
          <w:noProof/>
        </w:rPr>
        <w:t>31</w:t>
      </w:r>
      <w:r>
        <w:rPr>
          <w:noProof/>
        </w:rPr>
        <w:fldChar w:fldCharType="end"/>
      </w:r>
    </w:p>
    <w:p w14:paraId="2877DA85"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Type de marché</w:t>
      </w:r>
      <w:r>
        <w:rPr>
          <w:noProof/>
        </w:rPr>
        <w:tab/>
      </w:r>
      <w:r>
        <w:rPr>
          <w:noProof/>
        </w:rPr>
        <w:fldChar w:fldCharType="begin"/>
      </w:r>
      <w:r>
        <w:rPr>
          <w:noProof/>
        </w:rPr>
        <w:instrText xml:space="preserve"> PAGEREF _Toc452557123 \h </w:instrText>
      </w:r>
      <w:r>
        <w:rPr>
          <w:noProof/>
        </w:rPr>
      </w:r>
      <w:r>
        <w:rPr>
          <w:noProof/>
        </w:rPr>
        <w:fldChar w:fldCharType="separate"/>
      </w:r>
      <w:r>
        <w:rPr>
          <w:noProof/>
        </w:rPr>
        <w:t>31</w:t>
      </w:r>
      <w:r>
        <w:rPr>
          <w:noProof/>
        </w:rPr>
        <w:fldChar w:fldCharType="end"/>
      </w:r>
    </w:p>
    <w:p w14:paraId="1906E39B"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La demande</w:t>
      </w:r>
      <w:r>
        <w:rPr>
          <w:noProof/>
        </w:rPr>
        <w:tab/>
      </w:r>
      <w:r>
        <w:rPr>
          <w:noProof/>
        </w:rPr>
        <w:fldChar w:fldCharType="begin"/>
      </w:r>
      <w:r>
        <w:rPr>
          <w:noProof/>
        </w:rPr>
        <w:instrText xml:space="preserve"> PAGEREF _Toc452557124 \h </w:instrText>
      </w:r>
      <w:r>
        <w:rPr>
          <w:noProof/>
        </w:rPr>
      </w:r>
      <w:r>
        <w:rPr>
          <w:noProof/>
        </w:rPr>
        <w:fldChar w:fldCharType="separate"/>
      </w:r>
      <w:r>
        <w:rPr>
          <w:noProof/>
        </w:rPr>
        <w:t>31</w:t>
      </w:r>
      <w:r>
        <w:rPr>
          <w:noProof/>
        </w:rPr>
        <w:fldChar w:fldCharType="end"/>
      </w:r>
    </w:p>
    <w:p w14:paraId="38566922"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L’offre</w:t>
      </w:r>
      <w:r>
        <w:rPr>
          <w:noProof/>
        </w:rPr>
        <w:tab/>
      </w:r>
      <w:r>
        <w:rPr>
          <w:noProof/>
        </w:rPr>
        <w:fldChar w:fldCharType="begin"/>
      </w:r>
      <w:r>
        <w:rPr>
          <w:noProof/>
        </w:rPr>
        <w:instrText xml:space="preserve"> PAGEREF _Toc452557125 \h </w:instrText>
      </w:r>
      <w:r>
        <w:rPr>
          <w:noProof/>
        </w:rPr>
      </w:r>
      <w:r>
        <w:rPr>
          <w:noProof/>
        </w:rPr>
        <w:fldChar w:fldCharType="separate"/>
      </w:r>
      <w:r>
        <w:rPr>
          <w:noProof/>
        </w:rPr>
        <w:t>31</w:t>
      </w:r>
      <w:r>
        <w:rPr>
          <w:noProof/>
        </w:rPr>
        <w:fldChar w:fldCharType="end"/>
      </w:r>
    </w:p>
    <w:p w14:paraId="660BFD30"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Influence des prix</w:t>
      </w:r>
      <w:r>
        <w:rPr>
          <w:noProof/>
        </w:rPr>
        <w:tab/>
      </w:r>
      <w:r>
        <w:rPr>
          <w:noProof/>
        </w:rPr>
        <w:fldChar w:fldCharType="begin"/>
      </w:r>
      <w:r>
        <w:rPr>
          <w:noProof/>
        </w:rPr>
        <w:instrText xml:space="preserve"> PAGEREF _Toc452557126 \h </w:instrText>
      </w:r>
      <w:r>
        <w:rPr>
          <w:noProof/>
        </w:rPr>
      </w:r>
      <w:r>
        <w:rPr>
          <w:noProof/>
        </w:rPr>
        <w:fldChar w:fldCharType="separate"/>
      </w:r>
      <w:r>
        <w:rPr>
          <w:noProof/>
        </w:rPr>
        <w:t>31</w:t>
      </w:r>
      <w:r>
        <w:rPr>
          <w:noProof/>
        </w:rPr>
        <w:fldChar w:fldCharType="end"/>
      </w:r>
    </w:p>
    <w:p w14:paraId="74FD1159"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L’élasticité</w:t>
      </w:r>
      <w:r>
        <w:rPr>
          <w:noProof/>
        </w:rPr>
        <w:tab/>
      </w:r>
      <w:r>
        <w:rPr>
          <w:noProof/>
        </w:rPr>
        <w:fldChar w:fldCharType="begin"/>
      </w:r>
      <w:r>
        <w:rPr>
          <w:noProof/>
        </w:rPr>
        <w:instrText xml:space="preserve"> PAGEREF _Toc452557127 \h </w:instrText>
      </w:r>
      <w:r>
        <w:rPr>
          <w:noProof/>
        </w:rPr>
      </w:r>
      <w:r>
        <w:rPr>
          <w:noProof/>
        </w:rPr>
        <w:fldChar w:fldCharType="separate"/>
      </w:r>
      <w:r>
        <w:rPr>
          <w:noProof/>
        </w:rPr>
        <w:t>31</w:t>
      </w:r>
      <w:r>
        <w:rPr>
          <w:noProof/>
        </w:rPr>
        <w:fldChar w:fldCharType="end"/>
      </w:r>
    </w:p>
    <w:p w14:paraId="2B8F674A"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Les économies d’échelles</w:t>
      </w:r>
      <w:r>
        <w:rPr>
          <w:noProof/>
        </w:rPr>
        <w:tab/>
      </w:r>
      <w:r>
        <w:rPr>
          <w:noProof/>
        </w:rPr>
        <w:fldChar w:fldCharType="begin"/>
      </w:r>
      <w:r>
        <w:rPr>
          <w:noProof/>
        </w:rPr>
        <w:instrText xml:space="preserve"> PAGEREF _Toc452557128 \h </w:instrText>
      </w:r>
      <w:r>
        <w:rPr>
          <w:noProof/>
        </w:rPr>
      </w:r>
      <w:r>
        <w:rPr>
          <w:noProof/>
        </w:rPr>
        <w:fldChar w:fldCharType="separate"/>
      </w:r>
      <w:r>
        <w:rPr>
          <w:noProof/>
        </w:rPr>
        <w:t>31</w:t>
      </w:r>
      <w:r>
        <w:rPr>
          <w:noProof/>
        </w:rPr>
        <w:fldChar w:fldCharType="end"/>
      </w:r>
    </w:p>
    <w:p w14:paraId="377A4159"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Domaine brassicole</w:t>
      </w:r>
      <w:r>
        <w:rPr>
          <w:noProof/>
        </w:rPr>
        <w:tab/>
      </w:r>
      <w:r>
        <w:rPr>
          <w:noProof/>
        </w:rPr>
        <w:fldChar w:fldCharType="begin"/>
      </w:r>
      <w:r>
        <w:rPr>
          <w:noProof/>
        </w:rPr>
        <w:instrText xml:space="preserve"> PAGEREF _Toc452557129 \h </w:instrText>
      </w:r>
      <w:r>
        <w:rPr>
          <w:noProof/>
        </w:rPr>
      </w:r>
      <w:r>
        <w:rPr>
          <w:noProof/>
        </w:rPr>
        <w:fldChar w:fldCharType="separate"/>
      </w:r>
      <w:r>
        <w:rPr>
          <w:noProof/>
        </w:rPr>
        <w:t>31</w:t>
      </w:r>
      <w:r>
        <w:rPr>
          <w:noProof/>
        </w:rPr>
        <w:fldChar w:fldCharType="end"/>
      </w:r>
    </w:p>
    <w:p w14:paraId="6829C766"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Ingrédients</w:t>
      </w:r>
      <w:r>
        <w:rPr>
          <w:noProof/>
        </w:rPr>
        <w:tab/>
      </w:r>
      <w:r>
        <w:rPr>
          <w:noProof/>
        </w:rPr>
        <w:fldChar w:fldCharType="begin"/>
      </w:r>
      <w:r>
        <w:rPr>
          <w:noProof/>
        </w:rPr>
        <w:instrText xml:space="preserve"> PAGEREF _Toc452557130 \h </w:instrText>
      </w:r>
      <w:r>
        <w:rPr>
          <w:noProof/>
        </w:rPr>
      </w:r>
      <w:r>
        <w:rPr>
          <w:noProof/>
        </w:rPr>
        <w:fldChar w:fldCharType="separate"/>
      </w:r>
      <w:r>
        <w:rPr>
          <w:noProof/>
        </w:rPr>
        <w:t>31</w:t>
      </w:r>
      <w:r>
        <w:rPr>
          <w:noProof/>
        </w:rPr>
        <w:fldChar w:fldCharType="end"/>
      </w:r>
    </w:p>
    <w:p w14:paraId="25D38C9E" w14:textId="77777777" w:rsidR="0052677D" w:rsidRDefault="0052677D">
      <w:pPr>
        <w:pStyle w:val="TM4"/>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2557131 \h </w:instrText>
      </w:r>
      <w:r>
        <w:rPr>
          <w:noProof/>
        </w:rPr>
      </w:r>
      <w:r>
        <w:rPr>
          <w:noProof/>
        </w:rPr>
        <w:fldChar w:fldCharType="separate"/>
      </w:r>
      <w:r>
        <w:rPr>
          <w:noProof/>
        </w:rPr>
        <w:t>31</w:t>
      </w:r>
      <w:r>
        <w:rPr>
          <w:noProof/>
        </w:rPr>
        <w:fldChar w:fldCharType="end"/>
      </w:r>
    </w:p>
    <w:p w14:paraId="3FC646D7" w14:textId="77777777" w:rsidR="0052677D" w:rsidRDefault="0052677D">
      <w:pPr>
        <w:pStyle w:val="TM4"/>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2557132 \h </w:instrText>
      </w:r>
      <w:r>
        <w:rPr>
          <w:noProof/>
        </w:rPr>
      </w:r>
      <w:r>
        <w:rPr>
          <w:noProof/>
        </w:rPr>
        <w:fldChar w:fldCharType="separate"/>
      </w:r>
      <w:r>
        <w:rPr>
          <w:noProof/>
        </w:rPr>
        <w:t>32</w:t>
      </w:r>
      <w:r>
        <w:rPr>
          <w:noProof/>
        </w:rPr>
        <w:fldChar w:fldCharType="end"/>
      </w:r>
    </w:p>
    <w:p w14:paraId="34987DD9" w14:textId="77777777" w:rsidR="0052677D" w:rsidRDefault="0052677D">
      <w:pPr>
        <w:pStyle w:val="TM4"/>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2557133 \h </w:instrText>
      </w:r>
      <w:r>
        <w:rPr>
          <w:noProof/>
        </w:rPr>
      </w:r>
      <w:r>
        <w:rPr>
          <w:noProof/>
        </w:rPr>
        <w:fldChar w:fldCharType="separate"/>
      </w:r>
      <w:r>
        <w:rPr>
          <w:noProof/>
        </w:rPr>
        <w:t>32</w:t>
      </w:r>
      <w:r>
        <w:rPr>
          <w:noProof/>
        </w:rPr>
        <w:fldChar w:fldCharType="end"/>
      </w:r>
    </w:p>
    <w:p w14:paraId="5920BC35" w14:textId="77777777" w:rsidR="0052677D" w:rsidRDefault="0052677D">
      <w:pPr>
        <w:pStyle w:val="TM4"/>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2557134 \h </w:instrText>
      </w:r>
      <w:r>
        <w:rPr>
          <w:noProof/>
        </w:rPr>
      </w:r>
      <w:r>
        <w:rPr>
          <w:noProof/>
        </w:rPr>
        <w:fldChar w:fldCharType="separate"/>
      </w:r>
      <w:r>
        <w:rPr>
          <w:noProof/>
        </w:rPr>
        <w:t>33</w:t>
      </w:r>
      <w:r>
        <w:rPr>
          <w:noProof/>
        </w:rPr>
        <w:fldChar w:fldCharType="end"/>
      </w:r>
    </w:p>
    <w:p w14:paraId="57E116F1" w14:textId="77777777" w:rsidR="0052677D" w:rsidRDefault="0052677D">
      <w:pPr>
        <w:pStyle w:val="TM4"/>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2557135 \h </w:instrText>
      </w:r>
      <w:r>
        <w:rPr>
          <w:noProof/>
        </w:rPr>
      </w:r>
      <w:r>
        <w:rPr>
          <w:noProof/>
        </w:rPr>
        <w:fldChar w:fldCharType="separate"/>
      </w:r>
      <w:r>
        <w:rPr>
          <w:noProof/>
        </w:rPr>
        <w:t>33</w:t>
      </w:r>
      <w:r>
        <w:rPr>
          <w:noProof/>
        </w:rPr>
        <w:fldChar w:fldCharType="end"/>
      </w:r>
    </w:p>
    <w:p w14:paraId="713A05A6"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La fabrication de la bière</w:t>
      </w:r>
      <w:r>
        <w:rPr>
          <w:noProof/>
        </w:rPr>
        <w:tab/>
      </w:r>
      <w:r>
        <w:rPr>
          <w:noProof/>
        </w:rPr>
        <w:fldChar w:fldCharType="begin"/>
      </w:r>
      <w:r>
        <w:rPr>
          <w:noProof/>
        </w:rPr>
        <w:instrText xml:space="preserve"> PAGEREF _Toc452557136 \h </w:instrText>
      </w:r>
      <w:r>
        <w:rPr>
          <w:noProof/>
        </w:rPr>
      </w:r>
      <w:r>
        <w:rPr>
          <w:noProof/>
        </w:rPr>
        <w:fldChar w:fldCharType="separate"/>
      </w:r>
      <w:r>
        <w:rPr>
          <w:noProof/>
        </w:rPr>
        <w:t>34</w:t>
      </w:r>
      <w:r>
        <w:rPr>
          <w:noProof/>
        </w:rPr>
        <w:fldChar w:fldCharType="end"/>
      </w:r>
    </w:p>
    <w:p w14:paraId="59F792EF" w14:textId="77777777" w:rsidR="0052677D" w:rsidRDefault="0052677D">
      <w:pPr>
        <w:pStyle w:val="TM4"/>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2557137 \h </w:instrText>
      </w:r>
      <w:r>
        <w:rPr>
          <w:noProof/>
        </w:rPr>
      </w:r>
      <w:r>
        <w:rPr>
          <w:noProof/>
        </w:rPr>
        <w:fldChar w:fldCharType="separate"/>
      </w:r>
      <w:r>
        <w:rPr>
          <w:noProof/>
        </w:rPr>
        <w:t>34</w:t>
      </w:r>
      <w:r>
        <w:rPr>
          <w:noProof/>
        </w:rPr>
        <w:fldChar w:fldCharType="end"/>
      </w:r>
    </w:p>
    <w:p w14:paraId="09CCCEBE" w14:textId="77777777" w:rsidR="0052677D" w:rsidRDefault="0052677D">
      <w:pPr>
        <w:pStyle w:val="TM4"/>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2557138 \h </w:instrText>
      </w:r>
      <w:r>
        <w:rPr>
          <w:noProof/>
        </w:rPr>
      </w:r>
      <w:r>
        <w:rPr>
          <w:noProof/>
        </w:rPr>
        <w:fldChar w:fldCharType="separate"/>
      </w:r>
      <w:r>
        <w:rPr>
          <w:noProof/>
        </w:rPr>
        <w:t>35</w:t>
      </w:r>
      <w:r>
        <w:rPr>
          <w:noProof/>
        </w:rPr>
        <w:fldChar w:fldCharType="end"/>
      </w:r>
    </w:p>
    <w:p w14:paraId="1124026D" w14:textId="77777777" w:rsidR="0052677D" w:rsidRDefault="0052677D">
      <w:pPr>
        <w:pStyle w:val="TM4"/>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2557139 \h </w:instrText>
      </w:r>
      <w:r>
        <w:rPr>
          <w:noProof/>
        </w:rPr>
      </w:r>
      <w:r>
        <w:rPr>
          <w:noProof/>
        </w:rPr>
        <w:fldChar w:fldCharType="separate"/>
      </w:r>
      <w:r>
        <w:rPr>
          <w:noProof/>
        </w:rPr>
        <w:t>35</w:t>
      </w:r>
      <w:r>
        <w:rPr>
          <w:noProof/>
        </w:rPr>
        <w:fldChar w:fldCharType="end"/>
      </w:r>
    </w:p>
    <w:p w14:paraId="2D7DDA4D" w14:textId="77777777" w:rsidR="0052677D" w:rsidRDefault="0052677D">
      <w:pPr>
        <w:pStyle w:val="TM4"/>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2557140 \h </w:instrText>
      </w:r>
      <w:r>
        <w:rPr>
          <w:noProof/>
        </w:rPr>
      </w:r>
      <w:r>
        <w:rPr>
          <w:noProof/>
        </w:rPr>
        <w:fldChar w:fldCharType="separate"/>
      </w:r>
      <w:r>
        <w:rPr>
          <w:noProof/>
        </w:rPr>
        <w:t>35</w:t>
      </w:r>
      <w:r>
        <w:rPr>
          <w:noProof/>
        </w:rPr>
        <w:fldChar w:fldCharType="end"/>
      </w:r>
    </w:p>
    <w:p w14:paraId="502C997C" w14:textId="77777777" w:rsidR="0052677D" w:rsidRDefault="0052677D">
      <w:pPr>
        <w:pStyle w:val="TM4"/>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2557141 \h </w:instrText>
      </w:r>
      <w:r>
        <w:rPr>
          <w:noProof/>
        </w:rPr>
      </w:r>
      <w:r>
        <w:rPr>
          <w:noProof/>
        </w:rPr>
        <w:fldChar w:fldCharType="separate"/>
      </w:r>
      <w:r>
        <w:rPr>
          <w:noProof/>
        </w:rPr>
        <w:t>35</w:t>
      </w:r>
      <w:r>
        <w:rPr>
          <w:noProof/>
        </w:rPr>
        <w:fldChar w:fldCharType="end"/>
      </w:r>
    </w:p>
    <w:p w14:paraId="5A08F7E5"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2557142 \h </w:instrText>
      </w:r>
      <w:r>
        <w:rPr>
          <w:noProof/>
        </w:rPr>
      </w:r>
      <w:r>
        <w:rPr>
          <w:noProof/>
        </w:rPr>
        <w:fldChar w:fldCharType="separate"/>
      </w:r>
      <w:r>
        <w:rPr>
          <w:noProof/>
        </w:rPr>
        <w:t>35</w:t>
      </w:r>
      <w:r>
        <w:rPr>
          <w:noProof/>
        </w:rPr>
        <w:fldChar w:fldCharType="end"/>
      </w:r>
    </w:p>
    <w:p w14:paraId="251B01D5"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2557143 \h </w:instrText>
      </w:r>
      <w:r>
        <w:rPr>
          <w:noProof/>
        </w:rPr>
      </w:r>
      <w:r>
        <w:rPr>
          <w:noProof/>
        </w:rPr>
        <w:fldChar w:fldCharType="separate"/>
      </w:r>
      <w:r>
        <w:rPr>
          <w:noProof/>
        </w:rPr>
        <w:t>37</w:t>
      </w:r>
      <w:r>
        <w:rPr>
          <w:noProof/>
        </w:rPr>
        <w:fldChar w:fldCharType="end"/>
      </w:r>
    </w:p>
    <w:p w14:paraId="1822029A"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Les niveaux d’utilisation</w:t>
      </w:r>
      <w:r>
        <w:rPr>
          <w:noProof/>
        </w:rPr>
        <w:tab/>
      </w:r>
      <w:r>
        <w:rPr>
          <w:noProof/>
        </w:rPr>
        <w:fldChar w:fldCharType="begin"/>
      </w:r>
      <w:r>
        <w:rPr>
          <w:noProof/>
        </w:rPr>
        <w:instrText xml:space="preserve"> PAGEREF _Toc452557144 \h </w:instrText>
      </w:r>
      <w:r>
        <w:rPr>
          <w:noProof/>
        </w:rPr>
      </w:r>
      <w:r>
        <w:rPr>
          <w:noProof/>
        </w:rPr>
        <w:fldChar w:fldCharType="separate"/>
      </w:r>
      <w:r>
        <w:rPr>
          <w:noProof/>
        </w:rPr>
        <w:t>37</w:t>
      </w:r>
      <w:r>
        <w:rPr>
          <w:noProof/>
        </w:rPr>
        <w:fldChar w:fldCharType="end"/>
      </w:r>
    </w:p>
    <w:p w14:paraId="6BCA8697" w14:textId="77777777" w:rsidR="0052677D" w:rsidRDefault="0052677D">
      <w:pPr>
        <w:pStyle w:val="TM4"/>
        <w:tabs>
          <w:tab w:val="right" w:leader="dot" w:pos="7360"/>
        </w:tabs>
        <w:rPr>
          <w:rFonts w:eastAsiaTheme="minorEastAsia" w:cstheme="minorBidi"/>
          <w:noProof/>
          <w:sz w:val="24"/>
          <w:szCs w:val="24"/>
          <w:lang w:val="fr-FR" w:eastAsia="fr-FR"/>
        </w:rPr>
      </w:pPr>
      <w:r>
        <w:rPr>
          <w:noProof/>
        </w:rPr>
        <w:t>Modélisation descriptive</w:t>
      </w:r>
      <w:r>
        <w:rPr>
          <w:noProof/>
        </w:rPr>
        <w:tab/>
      </w:r>
      <w:r>
        <w:rPr>
          <w:noProof/>
        </w:rPr>
        <w:fldChar w:fldCharType="begin"/>
      </w:r>
      <w:r>
        <w:rPr>
          <w:noProof/>
        </w:rPr>
        <w:instrText xml:space="preserve"> PAGEREF _Toc452557145 \h </w:instrText>
      </w:r>
      <w:r>
        <w:rPr>
          <w:noProof/>
        </w:rPr>
      </w:r>
      <w:r>
        <w:rPr>
          <w:noProof/>
        </w:rPr>
        <w:fldChar w:fldCharType="separate"/>
      </w:r>
      <w:r>
        <w:rPr>
          <w:noProof/>
        </w:rPr>
        <w:t>38</w:t>
      </w:r>
      <w:r>
        <w:rPr>
          <w:noProof/>
        </w:rPr>
        <w:fldChar w:fldCharType="end"/>
      </w:r>
    </w:p>
    <w:p w14:paraId="539A34FB" w14:textId="77777777" w:rsidR="0052677D" w:rsidRDefault="0052677D">
      <w:pPr>
        <w:pStyle w:val="TM4"/>
        <w:tabs>
          <w:tab w:val="right" w:leader="dot" w:pos="7360"/>
        </w:tabs>
        <w:rPr>
          <w:rFonts w:eastAsiaTheme="minorEastAsia" w:cstheme="minorBidi"/>
          <w:noProof/>
          <w:sz w:val="24"/>
          <w:szCs w:val="24"/>
          <w:lang w:val="fr-FR" w:eastAsia="fr-FR"/>
        </w:rPr>
      </w:pPr>
      <w:r>
        <w:rPr>
          <w:noProof/>
        </w:rPr>
        <w:t>Modélisation analytique</w:t>
      </w:r>
      <w:r>
        <w:rPr>
          <w:noProof/>
        </w:rPr>
        <w:tab/>
      </w:r>
      <w:r>
        <w:rPr>
          <w:noProof/>
        </w:rPr>
        <w:fldChar w:fldCharType="begin"/>
      </w:r>
      <w:r>
        <w:rPr>
          <w:noProof/>
        </w:rPr>
        <w:instrText xml:space="preserve"> PAGEREF _Toc452557146 \h </w:instrText>
      </w:r>
      <w:r>
        <w:rPr>
          <w:noProof/>
        </w:rPr>
      </w:r>
      <w:r>
        <w:rPr>
          <w:noProof/>
        </w:rPr>
        <w:fldChar w:fldCharType="separate"/>
      </w:r>
      <w:r>
        <w:rPr>
          <w:noProof/>
        </w:rPr>
        <w:t>38</w:t>
      </w:r>
      <w:r>
        <w:rPr>
          <w:noProof/>
        </w:rPr>
        <w:fldChar w:fldCharType="end"/>
      </w:r>
    </w:p>
    <w:p w14:paraId="5DEF7133" w14:textId="77777777" w:rsidR="0052677D" w:rsidRDefault="0052677D">
      <w:pPr>
        <w:pStyle w:val="TM4"/>
        <w:tabs>
          <w:tab w:val="right" w:leader="dot" w:pos="7360"/>
        </w:tabs>
        <w:rPr>
          <w:rFonts w:eastAsiaTheme="minorEastAsia" w:cstheme="minorBidi"/>
          <w:noProof/>
          <w:sz w:val="24"/>
          <w:szCs w:val="24"/>
          <w:lang w:val="fr-FR" w:eastAsia="fr-FR"/>
        </w:rPr>
      </w:pPr>
      <w:r>
        <w:rPr>
          <w:noProof/>
        </w:rPr>
        <w:t>Modélisation exécutable</w:t>
      </w:r>
      <w:r>
        <w:rPr>
          <w:noProof/>
        </w:rPr>
        <w:tab/>
      </w:r>
      <w:r>
        <w:rPr>
          <w:noProof/>
        </w:rPr>
        <w:fldChar w:fldCharType="begin"/>
      </w:r>
      <w:r>
        <w:rPr>
          <w:noProof/>
        </w:rPr>
        <w:instrText xml:space="preserve"> PAGEREF _Toc452557147 \h </w:instrText>
      </w:r>
      <w:r>
        <w:rPr>
          <w:noProof/>
        </w:rPr>
      </w:r>
      <w:r>
        <w:rPr>
          <w:noProof/>
        </w:rPr>
        <w:fldChar w:fldCharType="separate"/>
      </w:r>
      <w:r>
        <w:rPr>
          <w:noProof/>
        </w:rPr>
        <w:t>38</w:t>
      </w:r>
      <w:r>
        <w:rPr>
          <w:noProof/>
        </w:rPr>
        <w:fldChar w:fldCharType="end"/>
      </w:r>
    </w:p>
    <w:p w14:paraId="45D6A092"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Types de diagramme</w:t>
      </w:r>
      <w:r>
        <w:rPr>
          <w:noProof/>
        </w:rPr>
        <w:tab/>
      </w:r>
      <w:r>
        <w:rPr>
          <w:noProof/>
        </w:rPr>
        <w:fldChar w:fldCharType="begin"/>
      </w:r>
      <w:r>
        <w:rPr>
          <w:noProof/>
        </w:rPr>
        <w:instrText xml:space="preserve"> PAGEREF _Toc452557148 \h </w:instrText>
      </w:r>
      <w:r>
        <w:rPr>
          <w:noProof/>
        </w:rPr>
      </w:r>
      <w:r>
        <w:rPr>
          <w:noProof/>
        </w:rPr>
        <w:fldChar w:fldCharType="separate"/>
      </w:r>
      <w:r>
        <w:rPr>
          <w:noProof/>
        </w:rPr>
        <w:t>38</w:t>
      </w:r>
      <w:r>
        <w:rPr>
          <w:noProof/>
        </w:rPr>
        <w:fldChar w:fldCharType="end"/>
      </w:r>
    </w:p>
    <w:p w14:paraId="55DAE238" w14:textId="77777777" w:rsidR="0052677D" w:rsidRDefault="0052677D">
      <w:pPr>
        <w:pStyle w:val="TM4"/>
        <w:tabs>
          <w:tab w:val="right" w:leader="dot" w:pos="7360"/>
        </w:tabs>
        <w:rPr>
          <w:rFonts w:eastAsiaTheme="minorEastAsia" w:cstheme="minorBidi"/>
          <w:noProof/>
          <w:sz w:val="24"/>
          <w:szCs w:val="24"/>
          <w:lang w:val="fr-FR" w:eastAsia="fr-FR"/>
        </w:rPr>
      </w:pPr>
      <w:r>
        <w:rPr>
          <w:noProof/>
        </w:rPr>
        <w:t>Orchestration</w:t>
      </w:r>
      <w:r>
        <w:rPr>
          <w:noProof/>
        </w:rPr>
        <w:tab/>
      </w:r>
      <w:r>
        <w:rPr>
          <w:noProof/>
        </w:rPr>
        <w:fldChar w:fldCharType="begin"/>
      </w:r>
      <w:r>
        <w:rPr>
          <w:noProof/>
        </w:rPr>
        <w:instrText xml:space="preserve"> PAGEREF _Toc452557149 \h </w:instrText>
      </w:r>
      <w:r>
        <w:rPr>
          <w:noProof/>
        </w:rPr>
      </w:r>
      <w:r>
        <w:rPr>
          <w:noProof/>
        </w:rPr>
        <w:fldChar w:fldCharType="separate"/>
      </w:r>
      <w:r>
        <w:rPr>
          <w:noProof/>
        </w:rPr>
        <w:t>38</w:t>
      </w:r>
      <w:r>
        <w:rPr>
          <w:noProof/>
        </w:rPr>
        <w:fldChar w:fldCharType="end"/>
      </w:r>
    </w:p>
    <w:p w14:paraId="49256EBC" w14:textId="77777777" w:rsidR="0052677D" w:rsidRDefault="0052677D">
      <w:pPr>
        <w:pStyle w:val="TM4"/>
        <w:tabs>
          <w:tab w:val="right" w:leader="dot" w:pos="7360"/>
        </w:tabs>
        <w:rPr>
          <w:rFonts w:eastAsiaTheme="minorEastAsia" w:cstheme="minorBidi"/>
          <w:noProof/>
          <w:sz w:val="24"/>
          <w:szCs w:val="24"/>
          <w:lang w:val="fr-FR" w:eastAsia="fr-FR"/>
        </w:rPr>
      </w:pPr>
      <w:r>
        <w:rPr>
          <w:noProof/>
        </w:rPr>
        <w:t>Collaboration</w:t>
      </w:r>
      <w:r>
        <w:rPr>
          <w:noProof/>
        </w:rPr>
        <w:tab/>
      </w:r>
      <w:r>
        <w:rPr>
          <w:noProof/>
        </w:rPr>
        <w:fldChar w:fldCharType="begin"/>
      </w:r>
      <w:r>
        <w:rPr>
          <w:noProof/>
        </w:rPr>
        <w:instrText xml:space="preserve"> PAGEREF _Toc452557150 \h </w:instrText>
      </w:r>
      <w:r>
        <w:rPr>
          <w:noProof/>
        </w:rPr>
      </w:r>
      <w:r>
        <w:rPr>
          <w:noProof/>
        </w:rPr>
        <w:fldChar w:fldCharType="separate"/>
      </w:r>
      <w:r>
        <w:rPr>
          <w:noProof/>
        </w:rPr>
        <w:t>38</w:t>
      </w:r>
      <w:r>
        <w:rPr>
          <w:noProof/>
        </w:rPr>
        <w:fldChar w:fldCharType="end"/>
      </w:r>
    </w:p>
    <w:p w14:paraId="3C160DD2" w14:textId="77777777" w:rsidR="0052677D" w:rsidRDefault="0052677D">
      <w:pPr>
        <w:pStyle w:val="TM4"/>
        <w:tabs>
          <w:tab w:val="right" w:leader="dot" w:pos="7360"/>
        </w:tabs>
        <w:rPr>
          <w:rFonts w:eastAsiaTheme="minorEastAsia" w:cstheme="minorBidi"/>
          <w:noProof/>
          <w:sz w:val="24"/>
          <w:szCs w:val="24"/>
          <w:lang w:val="fr-FR" w:eastAsia="fr-FR"/>
        </w:rPr>
      </w:pPr>
      <w:r>
        <w:rPr>
          <w:noProof/>
        </w:rPr>
        <w:t>Chorégraphie</w:t>
      </w:r>
      <w:r>
        <w:rPr>
          <w:noProof/>
        </w:rPr>
        <w:tab/>
      </w:r>
      <w:r>
        <w:rPr>
          <w:noProof/>
        </w:rPr>
        <w:fldChar w:fldCharType="begin"/>
      </w:r>
      <w:r>
        <w:rPr>
          <w:noProof/>
        </w:rPr>
        <w:instrText xml:space="preserve"> PAGEREF _Toc452557151 \h </w:instrText>
      </w:r>
      <w:r>
        <w:rPr>
          <w:noProof/>
        </w:rPr>
      </w:r>
      <w:r>
        <w:rPr>
          <w:noProof/>
        </w:rPr>
        <w:fldChar w:fldCharType="separate"/>
      </w:r>
      <w:r>
        <w:rPr>
          <w:noProof/>
        </w:rPr>
        <w:t>38</w:t>
      </w:r>
      <w:r>
        <w:rPr>
          <w:noProof/>
        </w:rPr>
        <w:fldChar w:fldCharType="end"/>
      </w:r>
    </w:p>
    <w:p w14:paraId="351CFDDE" w14:textId="77777777" w:rsidR="0052677D" w:rsidRDefault="0052677D">
      <w:pPr>
        <w:pStyle w:val="TM4"/>
        <w:tabs>
          <w:tab w:val="right" w:leader="dot" w:pos="7360"/>
        </w:tabs>
        <w:rPr>
          <w:rFonts w:eastAsiaTheme="minorEastAsia" w:cstheme="minorBidi"/>
          <w:noProof/>
          <w:sz w:val="24"/>
          <w:szCs w:val="24"/>
          <w:lang w:val="fr-FR" w:eastAsia="fr-FR"/>
        </w:rPr>
      </w:pPr>
      <w:r>
        <w:rPr>
          <w:noProof/>
        </w:rPr>
        <w:t>Conversation</w:t>
      </w:r>
      <w:r>
        <w:rPr>
          <w:noProof/>
        </w:rPr>
        <w:tab/>
      </w:r>
      <w:r>
        <w:rPr>
          <w:noProof/>
        </w:rPr>
        <w:fldChar w:fldCharType="begin"/>
      </w:r>
      <w:r>
        <w:rPr>
          <w:noProof/>
        </w:rPr>
        <w:instrText xml:space="preserve"> PAGEREF _Toc452557152 \h </w:instrText>
      </w:r>
      <w:r>
        <w:rPr>
          <w:noProof/>
        </w:rPr>
      </w:r>
      <w:r>
        <w:rPr>
          <w:noProof/>
        </w:rPr>
        <w:fldChar w:fldCharType="separate"/>
      </w:r>
      <w:r>
        <w:rPr>
          <w:noProof/>
        </w:rPr>
        <w:t>38</w:t>
      </w:r>
      <w:r>
        <w:rPr>
          <w:noProof/>
        </w:rPr>
        <w:fldChar w:fldCharType="end"/>
      </w:r>
    </w:p>
    <w:p w14:paraId="3443F98D"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Méthodes et styles</w:t>
      </w:r>
      <w:r>
        <w:rPr>
          <w:noProof/>
        </w:rPr>
        <w:tab/>
      </w:r>
      <w:r>
        <w:rPr>
          <w:noProof/>
        </w:rPr>
        <w:fldChar w:fldCharType="begin"/>
      </w:r>
      <w:r>
        <w:rPr>
          <w:noProof/>
        </w:rPr>
        <w:instrText xml:space="preserve"> PAGEREF _Toc452557153 \h </w:instrText>
      </w:r>
      <w:r>
        <w:rPr>
          <w:noProof/>
        </w:rPr>
      </w:r>
      <w:r>
        <w:rPr>
          <w:noProof/>
        </w:rPr>
        <w:fldChar w:fldCharType="separate"/>
      </w:r>
      <w:r>
        <w:rPr>
          <w:noProof/>
        </w:rPr>
        <w:t>38</w:t>
      </w:r>
      <w:r>
        <w:rPr>
          <w:noProof/>
        </w:rPr>
        <w:fldChar w:fldCharType="end"/>
      </w:r>
    </w:p>
    <w:p w14:paraId="2EC97023" w14:textId="77777777" w:rsidR="0052677D" w:rsidRDefault="0052677D">
      <w:pPr>
        <w:pStyle w:val="TM4"/>
        <w:tabs>
          <w:tab w:val="right" w:leader="dot" w:pos="7360"/>
        </w:tabs>
        <w:rPr>
          <w:rFonts w:eastAsiaTheme="minorEastAsia" w:cstheme="minorBidi"/>
          <w:noProof/>
          <w:sz w:val="24"/>
          <w:szCs w:val="24"/>
          <w:lang w:val="fr-FR" w:eastAsia="fr-FR"/>
        </w:rPr>
      </w:pPr>
      <w:r>
        <w:rPr>
          <w:noProof/>
        </w:rPr>
        <w:t>Niveau 1</w:t>
      </w:r>
      <w:r>
        <w:rPr>
          <w:noProof/>
        </w:rPr>
        <w:tab/>
      </w:r>
      <w:r>
        <w:rPr>
          <w:noProof/>
        </w:rPr>
        <w:fldChar w:fldCharType="begin"/>
      </w:r>
      <w:r>
        <w:rPr>
          <w:noProof/>
        </w:rPr>
        <w:instrText xml:space="preserve"> PAGEREF _Toc452557154 \h </w:instrText>
      </w:r>
      <w:r>
        <w:rPr>
          <w:noProof/>
        </w:rPr>
      </w:r>
      <w:r>
        <w:rPr>
          <w:noProof/>
        </w:rPr>
        <w:fldChar w:fldCharType="separate"/>
      </w:r>
      <w:r>
        <w:rPr>
          <w:noProof/>
        </w:rPr>
        <w:t>38</w:t>
      </w:r>
      <w:r>
        <w:rPr>
          <w:noProof/>
        </w:rPr>
        <w:fldChar w:fldCharType="end"/>
      </w:r>
    </w:p>
    <w:p w14:paraId="00DFC75C" w14:textId="77777777" w:rsidR="0052677D" w:rsidRDefault="0052677D">
      <w:pPr>
        <w:pStyle w:val="TM4"/>
        <w:tabs>
          <w:tab w:val="right" w:leader="dot" w:pos="7360"/>
        </w:tabs>
        <w:rPr>
          <w:rFonts w:eastAsiaTheme="minorEastAsia" w:cstheme="minorBidi"/>
          <w:noProof/>
          <w:sz w:val="24"/>
          <w:szCs w:val="24"/>
          <w:lang w:val="fr-FR" w:eastAsia="fr-FR"/>
        </w:rPr>
      </w:pPr>
      <w:r>
        <w:rPr>
          <w:noProof/>
        </w:rPr>
        <w:t>Niveau 2</w:t>
      </w:r>
      <w:r>
        <w:rPr>
          <w:noProof/>
        </w:rPr>
        <w:tab/>
      </w:r>
      <w:r>
        <w:rPr>
          <w:noProof/>
        </w:rPr>
        <w:fldChar w:fldCharType="begin"/>
      </w:r>
      <w:r>
        <w:rPr>
          <w:noProof/>
        </w:rPr>
        <w:instrText xml:space="preserve"> PAGEREF _Toc452557155 \h </w:instrText>
      </w:r>
      <w:r>
        <w:rPr>
          <w:noProof/>
        </w:rPr>
      </w:r>
      <w:r>
        <w:rPr>
          <w:noProof/>
        </w:rPr>
        <w:fldChar w:fldCharType="separate"/>
      </w:r>
      <w:r>
        <w:rPr>
          <w:noProof/>
        </w:rPr>
        <w:t>39</w:t>
      </w:r>
      <w:r>
        <w:rPr>
          <w:noProof/>
        </w:rPr>
        <w:fldChar w:fldCharType="end"/>
      </w:r>
    </w:p>
    <w:p w14:paraId="23EFC354"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Processus et procédures</w:t>
      </w:r>
      <w:r>
        <w:rPr>
          <w:noProof/>
        </w:rPr>
        <w:tab/>
      </w:r>
      <w:r>
        <w:rPr>
          <w:noProof/>
        </w:rPr>
        <w:fldChar w:fldCharType="begin"/>
      </w:r>
      <w:r>
        <w:rPr>
          <w:noProof/>
        </w:rPr>
        <w:instrText xml:space="preserve"> PAGEREF _Toc452557156 \h </w:instrText>
      </w:r>
      <w:r>
        <w:rPr>
          <w:noProof/>
        </w:rPr>
      </w:r>
      <w:r>
        <w:rPr>
          <w:noProof/>
        </w:rPr>
        <w:fldChar w:fldCharType="separate"/>
      </w:r>
      <w:r>
        <w:rPr>
          <w:noProof/>
        </w:rPr>
        <w:t>40</w:t>
      </w:r>
      <w:r>
        <w:rPr>
          <w:noProof/>
        </w:rPr>
        <w:fldChar w:fldCharType="end"/>
      </w:r>
    </w:p>
    <w:p w14:paraId="40253C1E" w14:textId="77777777" w:rsidR="0052677D" w:rsidRDefault="0052677D">
      <w:pPr>
        <w:pStyle w:val="TM1"/>
        <w:tabs>
          <w:tab w:val="right" w:leader="dot" w:pos="7360"/>
        </w:tabs>
        <w:rPr>
          <w:rFonts w:eastAsiaTheme="minorEastAsia" w:cstheme="minorBidi"/>
          <w:b w:val="0"/>
          <w:bCs w:val="0"/>
          <w:caps w:val="0"/>
          <w:noProof/>
          <w:sz w:val="24"/>
          <w:szCs w:val="24"/>
          <w:lang w:val="fr-FR" w:eastAsia="fr-FR"/>
        </w:rPr>
      </w:pPr>
      <w:r>
        <w:rPr>
          <w:noProof/>
        </w:rPr>
        <w:t>Partie pratique</w:t>
      </w:r>
      <w:r>
        <w:rPr>
          <w:noProof/>
        </w:rPr>
        <w:tab/>
      </w:r>
      <w:r>
        <w:rPr>
          <w:noProof/>
        </w:rPr>
        <w:fldChar w:fldCharType="begin"/>
      </w:r>
      <w:r>
        <w:rPr>
          <w:noProof/>
        </w:rPr>
        <w:instrText xml:space="preserve"> PAGEREF _Toc452557157 \h </w:instrText>
      </w:r>
      <w:r>
        <w:rPr>
          <w:noProof/>
        </w:rPr>
      </w:r>
      <w:r>
        <w:rPr>
          <w:noProof/>
        </w:rPr>
        <w:fldChar w:fldCharType="separate"/>
      </w:r>
      <w:r>
        <w:rPr>
          <w:noProof/>
        </w:rPr>
        <w:t>42</w:t>
      </w:r>
      <w:r>
        <w:rPr>
          <w:noProof/>
        </w:rPr>
        <w:fldChar w:fldCharType="end"/>
      </w:r>
    </w:p>
    <w:p w14:paraId="6F801EA1"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Guide des opérations</w:t>
      </w:r>
      <w:r>
        <w:rPr>
          <w:noProof/>
        </w:rPr>
        <w:tab/>
      </w:r>
      <w:r>
        <w:rPr>
          <w:noProof/>
        </w:rPr>
        <w:fldChar w:fldCharType="begin"/>
      </w:r>
      <w:r>
        <w:rPr>
          <w:noProof/>
        </w:rPr>
        <w:instrText xml:space="preserve"> PAGEREF _Toc452557158 \h </w:instrText>
      </w:r>
      <w:r>
        <w:rPr>
          <w:noProof/>
        </w:rPr>
      </w:r>
      <w:r>
        <w:rPr>
          <w:noProof/>
        </w:rPr>
        <w:fldChar w:fldCharType="separate"/>
      </w:r>
      <w:r>
        <w:rPr>
          <w:noProof/>
        </w:rPr>
        <w:t>43</w:t>
      </w:r>
      <w:r>
        <w:rPr>
          <w:noProof/>
        </w:rPr>
        <w:fldChar w:fldCharType="end"/>
      </w:r>
    </w:p>
    <w:p w14:paraId="2123F2D6"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Hypothèses préalables</w:t>
      </w:r>
      <w:r>
        <w:rPr>
          <w:noProof/>
        </w:rPr>
        <w:tab/>
      </w:r>
      <w:r>
        <w:rPr>
          <w:noProof/>
        </w:rPr>
        <w:fldChar w:fldCharType="begin"/>
      </w:r>
      <w:r>
        <w:rPr>
          <w:noProof/>
        </w:rPr>
        <w:instrText xml:space="preserve"> PAGEREF _Toc452557159 \h </w:instrText>
      </w:r>
      <w:r>
        <w:rPr>
          <w:noProof/>
        </w:rPr>
      </w:r>
      <w:r>
        <w:rPr>
          <w:noProof/>
        </w:rPr>
        <w:fldChar w:fldCharType="separate"/>
      </w:r>
      <w:r>
        <w:rPr>
          <w:noProof/>
        </w:rPr>
        <w:t>43</w:t>
      </w:r>
      <w:r>
        <w:rPr>
          <w:noProof/>
        </w:rPr>
        <w:fldChar w:fldCharType="end"/>
      </w:r>
    </w:p>
    <w:p w14:paraId="7B27C864" w14:textId="77777777" w:rsidR="0052677D" w:rsidRDefault="0052677D">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2557160 \h </w:instrText>
      </w:r>
      <w:r>
        <w:rPr>
          <w:noProof/>
        </w:rPr>
      </w:r>
      <w:r>
        <w:rPr>
          <w:noProof/>
        </w:rPr>
        <w:fldChar w:fldCharType="separate"/>
      </w:r>
      <w:r>
        <w:rPr>
          <w:noProof/>
        </w:rPr>
        <w:t>44</w:t>
      </w:r>
      <w:r>
        <w:rPr>
          <w:noProof/>
        </w:rPr>
        <w:fldChar w:fldCharType="end"/>
      </w:r>
    </w:p>
    <w:p w14:paraId="403F9D90" w14:textId="77777777" w:rsidR="0052677D" w:rsidRDefault="0052677D">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2557161 \h </w:instrText>
      </w:r>
      <w:r>
        <w:rPr>
          <w:noProof/>
        </w:rPr>
      </w:r>
      <w:r>
        <w:rPr>
          <w:noProof/>
        </w:rPr>
        <w:fldChar w:fldCharType="separate"/>
      </w:r>
      <w:r>
        <w:rPr>
          <w:noProof/>
        </w:rPr>
        <w:t>44</w:t>
      </w:r>
      <w:r>
        <w:rPr>
          <w:noProof/>
        </w:rPr>
        <w:fldChar w:fldCharType="end"/>
      </w:r>
    </w:p>
    <w:p w14:paraId="638C7341" w14:textId="77777777" w:rsidR="0052677D" w:rsidRDefault="0052677D">
      <w:pPr>
        <w:pStyle w:val="TM4"/>
        <w:tabs>
          <w:tab w:val="right" w:leader="dot" w:pos="7360"/>
        </w:tabs>
        <w:rPr>
          <w:rFonts w:eastAsiaTheme="minorEastAsia" w:cstheme="minorBidi"/>
          <w:noProof/>
          <w:sz w:val="24"/>
          <w:szCs w:val="24"/>
          <w:lang w:val="fr-FR" w:eastAsia="fr-FR"/>
        </w:rPr>
      </w:pPr>
      <w:r>
        <w:rPr>
          <w:noProof/>
        </w:rPr>
        <w:t>Phase d’historisation</w:t>
      </w:r>
      <w:r>
        <w:rPr>
          <w:noProof/>
        </w:rPr>
        <w:tab/>
      </w:r>
      <w:r>
        <w:rPr>
          <w:noProof/>
        </w:rPr>
        <w:fldChar w:fldCharType="begin"/>
      </w:r>
      <w:r>
        <w:rPr>
          <w:noProof/>
        </w:rPr>
        <w:instrText xml:space="preserve"> PAGEREF _Toc452557162 \h </w:instrText>
      </w:r>
      <w:r>
        <w:rPr>
          <w:noProof/>
        </w:rPr>
      </w:r>
      <w:r>
        <w:rPr>
          <w:noProof/>
        </w:rPr>
        <w:fldChar w:fldCharType="separate"/>
      </w:r>
      <w:r>
        <w:rPr>
          <w:noProof/>
        </w:rPr>
        <w:t>44</w:t>
      </w:r>
      <w:r>
        <w:rPr>
          <w:noProof/>
        </w:rPr>
        <w:fldChar w:fldCharType="end"/>
      </w:r>
    </w:p>
    <w:p w14:paraId="1E2E6B91"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Vision processus</w:t>
      </w:r>
      <w:r>
        <w:rPr>
          <w:noProof/>
        </w:rPr>
        <w:tab/>
      </w:r>
      <w:r>
        <w:rPr>
          <w:noProof/>
        </w:rPr>
        <w:fldChar w:fldCharType="begin"/>
      </w:r>
      <w:r>
        <w:rPr>
          <w:noProof/>
        </w:rPr>
        <w:instrText xml:space="preserve"> PAGEREF _Toc452557163 \h </w:instrText>
      </w:r>
      <w:r>
        <w:rPr>
          <w:noProof/>
        </w:rPr>
      </w:r>
      <w:r>
        <w:rPr>
          <w:noProof/>
        </w:rPr>
        <w:fldChar w:fldCharType="separate"/>
      </w:r>
      <w:r>
        <w:rPr>
          <w:noProof/>
        </w:rPr>
        <w:t>45</w:t>
      </w:r>
      <w:r>
        <w:rPr>
          <w:noProof/>
        </w:rPr>
        <w:fldChar w:fldCharType="end"/>
      </w:r>
    </w:p>
    <w:p w14:paraId="75E1632D"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Processus de bout en bout</w:t>
      </w:r>
      <w:r>
        <w:rPr>
          <w:noProof/>
        </w:rPr>
        <w:tab/>
      </w:r>
      <w:r>
        <w:rPr>
          <w:noProof/>
        </w:rPr>
        <w:fldChar w:fldCharType="begin"/>
      </w:r>
      <w:r>
        <w:rPr>
          <w:noProof/>
        </w:rPr>
        <w:instrText xml:space="preserve"> PAGEREF _Toc452557164 \h </w:instrText>
      </w:r>
      <w:r>
        <w:rPr>
          <w:noProof/>
        </w:rPr>
      </w:r>
      <w:r>
        <w:rPr>
          <w:noProof/>
        </w:rPr>
        <w:fldChar w:fldCharType="separate"/>
      </w:r>
      <w:r>
        <w:rPr>
          <w:noProof/>
        </w:rPr>
        <w:t>46</w:t>
      </w:r>
      <w:r>
        <w:rPr>
          <w:noProof/>
        </w:rPr>
        <w:fldChar w:fldCharType="end"/>
      </w:r>
    </w:p>
    <w:p w14:paraId="62A6BCD1"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Processus d’approvisionnement</w:t>
      </w:r>
      <w:r>
        <w:rPr>
          <w:noProof/>
        </w:rPr>
        <w:tab/>
      </w:r>
      <w:r>
        <w:rPr>
          <w:noProof/>
        </w:rPr>
        <w:fldChar w:fldCharType="begin"/>
      </w:r>
      <w:r>
        <w:rPr>
          <w:noProof/>
        </w:rPr>
        <w:instrText xml:space="preserve"> PAGEREF _Toc452557165 \h </w:instrText>
      </w:r>
      <w:r>
        <w:rPr>
          <w:noProof/>
        </w:rPr>
      </w:r>
      <w:r>
        <w:rPr>
          <w:noProof/>
        </w:rPr>
        <w:fldChar w:fldCharType="separate"/>
      </w:r>
      <w:r>
        <w:rPr>
          <w:noProof/>
        </w:rPr>
        <w:t>46</w:t>
      </w:r>
      <w:r>
        <w:rPr>
          <w:noProof/>
        </w:rPr>
        <w:fldChar w:fldCharType="end"/>
      </w:r>
    </w:p>
    <w:p w14:paraId="31A6875A"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Diagramme BPMN</w:t>
      </w:r>
      <w:r>
        <w:rPr>
          <w:noProof/>
        </w:rPr>
        <w:tab/>
      </w:r>
      <w:r>
        <w:rPr>
          <w:noProof/>
        </w:rPr>
        <w:fldChar w:fldCharType="begin"/>
      </w:r>
      <w:r>
        <w:rPr>
          <w:noProof/>
        </w:rPr>
        <w:instrText xml:space="preserve"> PAGEREF _Toc452557166 \h </w:instrText>
      </w:r>
      <w:r>
        <w:rPr>
          <w:noProof/>
        </w:rPr>
      </w:r>
      <w:r>
        <w:rPr>
          <w:noProof/>
        </w:rPr>
        <w:fldChar w:fldCharType="separate"/>
      </w:r>
      <w:r>
        <w:rPr>
          <w:noProof/>
        </w:rPr>
        <w:t>46</w:t>
      </w:r>
      <w:r>
        <w:rPr>
          <w:noProof/>
        </w:rPr>
        <w:fldChar w:fldCharType="end"/>
      </w:r>
    </w:p>
    <w:p w14:paraId="5CA350F9"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lastRenderedPageBreak/>
        <w:t>Configuration Odoo®</w:t>
      </w:r>
      <w:r>
        <w:rPr>
          <w:noProof/>
        </w:rPr>
        <w:tab/>
      </w:r>
      <w:r>
        <w:rPr>
          <w:noProof/>
        </w:rPr>
        <w:fldChar w:fldCharType="begin"/>
      </w:r>
      <w:r>
        <w:rPr>
          <w:noProof/>
        </w:rPr>
        <w:instrText xml:space="preserve"> PAGEREF _Toc452557167 \h </w:instrText>
      </w:r>
      <w:r>
        <w:rPr>
          <w:noProof/>
        </w:rPr>
      </w:r>
      <w:r>
        <w:rPr>
          <w:noProof/>
        </w:rPr>
        <w:fldChar w:fldCharType="separate"/>
      </w:r>
      <w:r>
        <w:rPr>
          <w:noProof/>
        </w:rPr>
        <w:t>46</w:t>
      </w:r>
      <w:r>
        <w:rPr>
          <w:noProof/>
        </w:rPr>
        <w:fldChar w:fldCharType="end"/>
      </w:r>
    </w:p>
    <w:p w14:paraId="00665307"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Master data Odoo®</w:t>
      </w:r>
      <w:r>
        <w:rPr>
          <w:noProof/>
        </w:rPr>
        <w:tab/>
      </w:r>
      <w:r>
        <w:rPr>
          <w:noProof/>
        </w:rPr>
        <w:fldChar w:fldCharType="begin"/>
      </w:r>
      <w:r>
        <w:rPr>
          <w:noProof/>
        </w:rPr>
        <w:instrText xml:space="preserve"> PAGEREF _Toc452557168 \h </w:instrText>
      </w:r>
      <w:r>
        <w:rPr>
          <w:noProof/>
        </w:rPr>
      </w:r>
      <w:r>
        <w:rPr>
          <w:noProof/>
        </w:rPr>
        <w:fldChar w:fldCharType="separate"/>
      </w:r>
      <w:r>
        <w:rPr>
          <w:noProof/>
        </w:rPr>
        <w:t>46</w:t>
      </w:r>
      <w:r>
        <w:rPr>
          <w:noProof/>
        </w:rPr>
        <w:fldChar w:fldCharType="end"/>
      </w:r>
    </w:p>
    <w:p w14:paraId="708BDC9A"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Processus de production</w:t>
      </w:r>
      <w:r>
        <w:rPr>
          <w:noProof/>
        </w:rPr>
        <w:tab/>
      </w:r>
      <w:r>
        <w:rPr>
          <w:noProof/>
        </w:rPr>
        <w:fldChar w:fldCharType="begin"/>
      </w:r>
      <w:r>
        <w:rPr>
          <w:noProof/>
        </w:rPr>
        <w:instrText xml:space="preserve"> PAGEREF _Toc452557169 \h </w:instrText>
      </w:r>
      <w:r>
        <w:rPr>
          <w:noProof/>
        </w:rPr>
      </w:r>
      <w:r>
        <w:rPr>
          <w:noProof/>
        </w:rPr>
        <w:fldChar w:fldCharType="separate"/>
      </w:r>
      <w:r>
        <w:rPr>
          <w:noProof/>
        </w:rPr>
        <w:t>46</w:t>
      </w:r>
      <w:r>
        <w:rPr>
          <w:noProof/>
        </w:rPr>
        <w:fldChar w:fldCharType="end"/>
      </w:r>
    </w:p>
    <w:p w14:paraId="409AEE77"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Diagramme BPMN</w:t>
      </w:r>
      <w:r>
        <w:rPr>
          <w:noProof/>
        </w:rPr>
        <w:tab/>
      </w:r>
      <w:r>
        <w:rPr>
          <w:noProof/>
        </w:rPr>
        <w:fldChar w:fldCharType="begin"/>
      </w:r>
      <w:r>
        <w:rPr>
          <w:noProof/>
        </w:rPr>
        <w:instrText xml:space="preserve"> PAGEREF _Toc452557170 \h </w:instrText>
      </w:r>
      <w:r>
        <w:rPr>
          <w:noProof/>
        </w:rPr>
      </w:r>
      <w:r>
        <w:rPr>
          <w:noProof/>
        </w:rPr>
        <w:fldChar w:fldCharType="separate"/>
      </w:r>
      <w:r>
        <w:rPr>
          <w:noProof/>
        </w:rPr>
        <w:t>46</w:t>
      </w:r>
      <w:r>
        <w:rPr>
          <w:noProof/>
        </w:rPr>
        <w:fldChar w:fldCharType="end"/>
      </w:r>
    </w:p>
    <w:p w14:paraId="12BB3076"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Odoo® : Configuration du module production pour Brewery &amp; Co.</w:t>
      </w:r>
      <w:r>
        <w:rPr>
          <w:noProof/>
        </w:rPr>
        <w:tab/>
      </w:r>
      <w:r>
        <w:rPr>
          <w:noProof/>
        </w:rPr>
        <w:fldChar w:fldCharType="begin"/>
      </w:r>
      <w:r>
        <w:rPr>
          <w:noProof/>
        </w:rPr>
        <w:instrText xml:space="preserve"> PAGEREF _Toc452557171 \h </w:instrText>
      </w:r>
      <w:r>
        <w:rPr>
          <w:noProof/>
        </w:rPr>
      </w:r>
      <w:r>
        <w:rPr>
          <w:noProof/>
        </w:rPr>
        <w:fldChar w:fldCharType="separate"/>
      </w:r>
      <w:r>
        <w:rPr>
          <w:noProof/>
        </w:rPr>
        <w:t>46</w:t>
      </w:r>
      <w:r>
        <w:rPr>
          <w:noProof/>
        </w:rPr>
        <w:fldChar w:fldCharType="end"/>
      </w:r>
    </w:p>
    <w:p w14:paraId="323EE18E"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Processus de vente</w:t>
      </w:r>
      <w:r>
        <w:rPr>
          <w:noProof/>
        </w:rPr>
        <w:tab/>
      </w:r>
      <w:r>
        <w:rPr>
          <w:noProof/>
        </w:rPr>
        <w:fldChar w:fldCharType="begin"/>
      </w:r>
      <w:r>
        <w:rPr>
          <w:noProof/>
        </w:rPr>
        <w:instrText xml:space="preserve"> PAGEREF _Toc452557172 \h </w:instrText>
      </w:r>
      <w:r>
        <w:rPr>
          <w:noProof/>
        </w:rPr>
      </w:r>
      <w:r>
        <w:rPr>
          <w:noProof/>
        </w:rPr>
        <w:fldChar w:fldCharType="separate"/>
      </w:r>
      <w:r>
        <w:rPr>
          <w:noProof/>
        </w:rPr>
        <w:t>46</w:t>
      </w:r>
      <w:r>
        <w:rPr>
          <w:noProof/>
        </w:rPr>
        <w:fldChar w:fldCharType="end"/>
      </w:r>
    </w:p>
    <w:p w14:paraId="315FD163"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Diagramme BPMN</w:t>
      </w:r>
      <w:r>
        <w:rPr>
          <w:noProof/>
        </w:rPr>
        <w:tab/>
      </w:r>
      <w:r>
        <w:rPr>
          <w:noProof/>
        </w:rPr>
        <w:fldChar w:fldCharType="begin"/>
      </w:r>
      <w:r>
        <w:rPr>
          <w:noProof/>
        </w:rPr>
        <w:instrText xml:space="preserve"> PAGEREF _Toc452557173 \h </w:instrText>
      </w:r>
      <w:r>
        <w:rPr>
          <w:noProof/>
        </w:rPr>
      </w:r>
      <w:r>
        <w:rPr>
          <w:noProof/>
        </w:rPr>
        <w:fldChar w:fldCharType="separate"/>
      </w:r>
      <w:r>
        <w:rPr>
          <w:noProof/>
        </w:rPr>
        <w:t>46</w:t>
      </w:r>
      <w:r>
        <w:rPr>
          <w:noProof/>
        </w:rPr>
        <w:fldChar w:fldCharType="end"/>
      </w:r>
    </w:p>
    <w:p w14:paraId="43F0A3C6"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Odoo® : Configuration du module vente pour Brewery &amp; Co.</w:t>
      </w:r>
      <w:r>
        <w:rPr>
          <w:noProof/>
        </w:rPr>
        <w:tab/>
      </w:r>
      <w:r>
        <w:rPr>
          <w:noProof/>
        </w:rPr>
        <w:fldChar w:fldCharType="begin"/>
      </w:r>
      <w:r>
        <w:rPr>
          <w:noProof/>
        </w:rPr>
        <w:instrText xml:space="preserve"> PAGEREF _Toc452557174 \h </w:instrText>
      </w:r>
      <w:r>
        <w:rPr>
          <w:noProof/>
        </w:rPr>
      </w:r>
      <w:r>
        <w:rPr>
          <w:noProof/>
        </w:rPr>
        <w:fldChar w:fldCharType="separate"/>
      </w:r>
      <w:r>
        <w:rPr>
          <w:noProof/>
        </w:rPr>
        <w:t>46</w:t>
      </w:r>
      <w:r>
        <w:rPr>
          <w:noProof/>
        </w:rPr>
        <w:fldChar w:fldCharType="end"/>
      </w:r>
    </w:p>
    <w:p w14:paraId="01C7B07C"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Interaction avec Odoo®</w:t>
      </w:r>
      <w:r>
        <w:rPr>
          <w:noProof/>
        </w:rPr>
        <w:tab/>
      </w:r>
      <w:r>
        <w:rPr>
          <w:noProof/>
        </w:rPr>
        <w:fldChar w:fldCharType="begin"/>
      </w:r>
      <w:r>
        <w:rPr>
          <w:noProof/>
        </w:rPr>
        <w:instrText xml:space="preserve"> PAGEREF _Toc452557175 \h </w:instrText>
      </w:r>
      <w:r>
        <w:rPr>
          <w:noProof/>
        </w:rPr>
      </w:r>
      <w:r>
        <w:rPr>
          <w:noProof/>
        </w:rPr>
        <w:fldChar w:fldCharType="separate"/>
      </w:r>
      <w:r>
        <w:rPr>
          <w:noProof/>
        </w:rPr>
        <w:t>46</w:t>
      </w:r>
      <w:r>
        <w:rPr>
          <w:noProof/>
        </w:rPr>
        <w:fldChar w:fldCharType="end"/>
      </w:r>
    </w:p>
    <w:p w14:paraId="64CA3872" w14:textId="77777777" w:rsidR="0052677D" w:rsidRDefault="0052677D">
      <w:pPr>
        <w:pStyle w:val="TM1"/>
        <w:tabs>
          <w:tab w:val="right" w:leader="dot" w:pos="7360"/>
        </w:tabs>
        <w:rPr>
          <w:rFonts w:eastAsiaTheme="minorEastAsia" w:cstheme="minorBidi"/>
          <w:b w:val="0"/>
          <w:bCs w:val="0"/>
          <w:caps w:val="0"/>
          <w:noProof/>
          <w:sz w:val="24"/>
          <w:szCs w:val="24"/>
          <w:lang w:val="fr-FR" w:eastAsia="fr-FR"/>
        </w:rPr>
      </w:pPr>
      <w:r>
        <w:rPr>
          <w:noProof/>
        </w:rPr>
        <w:t>Partie scénario Brewery &amp; Co.</w:t>
      </w:r>
      <w:r>
        <w:rPr>
          <w:noProof/>
        </w:rPr>
        <w:tab/>
      </w:r>
      <w:r>
        <w:rPr>
          <w:noProof/>
        </w:rPr>
        <w:fldChar w:fldCharType="begin"/>
      </w:r>
      <w:r>
        <w:rPr>
          <w:noProof/>
        </w:rPr>
        <w:instrText xml:space="preserve"> PAGEREF _Toc452557176 \h </w:instrText>
      </w:r>
      <w:r>
        <w:rPr>
          <w:noProof/>
        </w:rPr>
      </w:r>
      <w:r>
        <w:rPr>
          <w:noProof/>
        </w:rPr>
        <w:fldChar w:fldCharType="separate"/>
      </w:r>
      <w:r>
        <w:rPr>
          <w:noProof/>
        </w:rPr>
        <w:t>47</w:t>
      </w:r>
      <w:r>
        <w:rPr>
          <w:noProof/>
        </w:rPr>
        <w:fldChar w:fldCharType="end"/>
      </w:r>
    </w:p>
    <w:p w14:paraId="3CE45E7C"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Introduction</w:t>
      </w:r>
      <w:r>
        <w:rPr>
          <w:noProof/>
        </w:rPr>
        <w:tab/>
      </w:r>
      <w:r>
        <w:rPr>
          <w:noProof/>
        </w:rPr>
        <w:fldChar w:fldCharType="begin"/>
      </w:r>
      <w:r>
        <w:rPr>
          <w:noProof/>
        </w:rPr>
        <w:instrText xml:space="preserve"> PAGEREF _Toc452557177 \h </w:instrText>
      </w:r>
      <w:r>
        <w:rPr>
          <w:noProof/>
        </w:rPr>
      </w:r>
      <w:r>
        <w:rPr>
          <w:noProof/>
        </w:rPr>
        <w:fldChar w:fldCharType="separate"/>
      </w:r>
      <w:r>
        <w:rPr>
          <w:noProof/>
        </w:rPr>
        <w:t>47</w:t>
      </w:r>
      <w:r>
        <w:rPr>
          <w:noProof/>
        </w:rPr>
        <w:fldChar w:fldCharType="end"/>
      </w:r>
    </w:p>
    <w:p w14:paraId="20098933"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Description de l’entreprise</w:t>
      </w:r>
      <w:r>
        <w:rPr>
          <w:noProof/>
        </w:rPr>
        <w:tab/>
      </w:r>
      <w:r>
        <w:rPr>
          <w:noProof/>
        </w:rPr>
        <w:fldChar w:fldCharType="begin"/>
      </w:r>
      <w:r>
        <w:rPr>
          <w:noProof/>
        </w:rPr>
        <w:instrText xml:space="preserve"> PAGEREF _Toc452557178 \h </w:instrText>
      </w:r>
      <w:r>
        <w:rPr>
          <w:noProof/>
        </w:rPr>
      </w:r>
      <w:r>
        <w:rPr>
          <w:noProof/>
        </w:rPr>
        <w:fldChar w:fldCharType="separate"/>
      </w:r>
      <w:r>
        <w:rPr>
          <w:noProof/>
        </w:rPr>
        <w:t>48</w:t>
      </w:r>
      <w:r>
        <w:rPr>
          <w:noProof/>
        </w:rPr>
        <w:fldChar w:fldCharType="end"/>
      </w:r>
    </w:p>
    <w:p w14:paraId="28E12E50"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Les produits commercialisés</w:t>
      </w:r>
      <w:r>
        <w:rPr>
          <w:noProof/>
        </w:rPr>
        <w:tab/>
      </w:r>
      <w:r>
        <w:rPr>
          <w:noProof/>
        </w:rPr>
        <w:fldChar w:fldCharType="begin"/>
      </w:r>
      <w:r>
        <w:rPr>
          <w:noProof/>
        </w:rPr>
        <w:instrText xml:space="preserve"> PAGEREF _Toc452557179 \h </w:instrText>
      </w:r>
      <w:r>
        <w:rPr>
          <w:noProof/>
        </w:rPr>
      </w:r>
      <w:r>
        <w:rPr>
          <w:noProof/>
        </w:rPr>
        <w:fldChar w:fldCharType="separate"/>
      </w:r>
      <w:r>
        <w:rPr>
          <w:noProof/>
        </w:rPr>
        <w:t>48</w:t>
      </w:r>
      <w:r>
        <w:rPr>
          <w:noProof/>
        </w:rPr>
        <w:fldChar w:fldCharType="end"/>
      </w:r>
    </w:p>
    <w:p w14:paraId="61BA8329"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2557180 \h </w:instrText>
      </w:r>
      <w:r>
        <w:rPr>
          <w:noProof/>
        </w:rPr>
      </w:r>
      <w:r>
        <w:rPr>
          <w:noProof/>
        </w:rPr>
        <w:fldChar w:fldCharType="separate"/>
      </w:r>
      <w:r>
        <w:rPr>
          <w:noProof/>
        </w:rPr>
        <w:t>48</w:t>
      </w:r>
      <w:r>
        <w:rPr>
          <w:noProof/>
        </w:rPr>
        <w:fldChar w:fldCharType="end"/>
      </w:r>
    </w:p>
    <w:p w14:paraId="4B469C67"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La chaîne de valeur</w:t>
      </w:r>
      <w:r>
        <w:rPr>
          <w:noProof/>
        </w:rPr>
        <w:tab/>
      </w:r>
      <w:r>
        <w:rPr>
          <w:noProof/>
        </w:rPr>
        <w:fldChar w:fldCharType="begin"/>
      </w:r>
      <w:r>
        <w:rPr>
          <w:noProof/>
        </w:rPr>
        <w:instrText xml:space="preserve"> PAGEREF _Toc452557181 \h </w:instrText>
      </w:r>
      <w:r>
        <w:rPr>
          <w:noProof/>
        </w:rPr>
      </w:r>
      <w:r>
        <w:rPr>
          <w:noProof/>
        </w:rPr>
        <w:fldChar w:fldCharType="separate"/>
      </w:r>
      <w:r>
        <w:rPr>
          <w:noProof/>
        </w:rPr>
        <w:t>49</w:t>
      </w:r>
      <w:r>
        <w:rPr>
          <w:noProof/>
        </w:rPr>
        <w:fldChar w:fldCharType="end"/>
      </w:r>
    </w:p>
    <w:p w14:paraId="6EEAF375"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Support aux opérations</w:t>
      </w:r>
      <w:r>
        <w:rPr>
          <w:noProof/>
        </w:rPr>
        <w:tab/>
      </w:r>
      <w:r>
        <w:rPr>
          <w:noProof/>
        </w:rPr>
        <w:fldChar w:fldCharType="begin"/>
      </w:r>
      <w:r>
        <w:rPr>
          <w:noProof/>
        </w:rPr>
        <w:instrText xml:space="preserve"> PAGEREF _Toc452557182 \h </w:instrText>
      </w:r>
      <w:r>
        <w:rPr>
          <w:noProof/>
        </w:rPr>
      </w:r>
      <w:r>
        <w:rPr>
          <w:noProof/>
        </w:rPr>
        <w:fldChar w:fldCharType="separate"/>
      </w:r>
      <w:r>
        <w:rPr>
          <w:noProof/>
        </w:rPr>
        <w:t>50</w:t>
      </w:r>
      <w:r>
        <w:rPr>
          <w:noProof/>
        </w:rPr>
        <w:fldChar w:fldCharType="end"/>
      </w:r>
    </w:p>
    <w:p w14:paraId="468AB9C1"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Infrastructure</w:t>
      </w:r>
      <w:r>
        <w:rPr>
          <w:noProof/>
        </w:rPr>
        <w:tab/>
      </w:r>
      <w:r>
        <w:rPr>
          <w:noProof/>
        </w:rPr>
        <w:fldChar w:fldCharType="begin"/>
      </w:r>
      <w:r>
        <w:rPr>
          <w:noProof/>
        </w:rPr>
        <w:instrText xml:space="preserve"> PAGEREF _Toc452557183 \h </w:instrText>
      </w:r>
      <w:r>
        <w:rPr>
          <w:noProof/>
        </w:rPr>
      </w:r>
      <w:r>
        <w:rPr>
          <w:noProof/>
        </w:rPr>
        <w:fldChar w:fldCharType="separate"/>
      </w:r>
      <w:r>
        <w:rPr>
          <w:noProof/>
        </w:rPr>
        <w:t>51</w:t>
      </w:r>
      <w:r>
        <w:rPr>
          <w:noProof/>
        </w:rPr>
        <w:fldChar w:fldCharType="end"/>
      </w:r>
    </w:p>
    <w:p w14:paraId="5304EA78"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Matériels de production</w:t>
      </w:r>
      <w:r>
        <w:rPr>
          <w:noProof/>
        </w:rPr>
        <w:tab/>
      </w:r>
      <w:r>
        <w:rPr>
          <w:noProof/>
        </w:rPr>
        <w:fldChar w:fldCharType="begin"/>
      </w:r>
      <w:r>
        <w:rPr>
          <w:noProof/>
        </w:rPr>
        <w:instrText xml:space="preserve"> PAGEREF _Toc452557184 \h </w:instrText>
      </w:r>
      <w:r>
        <w:rPr>
          <w:noProof/>
        </w:rPr>
      </w:r>
      <w:r>
        <w:rPr>
          <w:noProof/>
        </w:rPr>
        <w:fldChar w:fldCharType="separate"/>
      </w:r>
      <w:r>
        <w:rPr>
          <w:noProof/>
        </w:rPr>
        <w:t>52</w:t>
      </w:r>
      <w:r>
        <w:rPr>
          <w:noProof/>
        </w:rPr>
        <w:fldChar w:fldCharType="end"/>
      </w:r>
    </w:p>
    <w:p w14:paraId="7EA3D0C3"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Frais généraux fixes</w:t>
      </w:r>
      <w:r>
        <w:rPr>
          <w:noProof/>
        </w:rPr>
        <w:tab/>
      </w:r>
      <w:r>
        <w:rPr>
          <w:noProof/>
        </w:rPr>
        <w:fldChar w:fldCharType="begin"/>
      </w:r>
      <w:r>
        <w:rPr>
          <w:noProof/>
        </w:rPr>
        <w:instrText xml:space="preserve"> PAGEREF _Toc452557185 \h </w:instrText>
      </w:r>
      <w:r>
        <w:rPr>
          <w:noProof/>
        </w:rPr>
      </w:r>
      <w:r>
        <w:rPr>
          <w:noProof/>
        </w:rPr>
        <w:fldChar w:fldCharType="separate"/>
      </w:r>
      <w:r>
        <w:rPr>
          <w:noProof/>
        </w:rPr>
        <w:t>53</w:t>
      </w:r>
      <w:r>
        <w:rPr>
          <w:noProof/>
        </w:rPr>
        <w:fldChar w:fldCharType="end"/>
      </w:r>
    </w:p>
    <w:p w14:paraId="6D8CBA81"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Rendement optimum</w:t>
      </w:r>
      <w:r>
        <w:rPr>
          <w:noProof/>
        </w:rPr>
        <w:tab/>
      </w:r>
      <w:r>
        <w:rPr>
          <w:noProof/>
        </w:rPr>
        <w:fldChar w:fldCharType="begin"/>
      </w:r>
      <w:r>
        <w:rPr>
          <w:noProof/>
        </w:rPr>
        <w:instrText xml:space="preserve"> PAGEREF _Toc452557186 \h </w:instrText>
      </w:r>
      <w:r>
        <w:rPr>
          <w:noProof/>
        </w:rPr>
      </w:r>
      <w:r>
        <w:rPr>
          <w:noProof/>
        </w:rPr>
        <w:fldChar w:fldCharType="separate"/>
      </w:r>
      <w:r>
        <w:rPr>
          <w:noProof/>
        </w:rPr>
        <w:t>53</w:t>
      </w:r>
      <w:r>
        <w:rPr>
          <w:noProof/>
        </w:rPr>
        <w:fldChar w:fldCharType="end"/>
      </w:r>
    </w:p>
    <w:p w14:paraId="4ADBD5D5"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Prix de revient et coûts de production</w:t>
      </w:r>
      <w:r>
        <w:rPr>
          <w:noProof/>
        </w:rPr>
        <w:tab/>
      </w:r>
      <w:r>
        <w:rPr>
          <w:noProof/>
        </w:rPr>
        <w:fldChar w:fldCharType="begin"/>
      </w:r>
      <w:r>
        <w:rPr>
          <w:noProof/>
        </w:rPr>
        <w:instrText xml:space="preserve"> PAGEREF _Toc452557187 \h </w:instrText>
      </w:r>
      <w:r>
        <w:rPr>
          <w:noProof/>
        </w:rPr>
      </w:r>
      <w:r>
        <w:rPr>
          <w:noProof/>
        </w:rPr>
        <w:fldChar w:fldCharType="separate"/>
      </w:r>
      <w:r>
        <w:rPr>
          <w:noProof/>
        </w:rPr>
        <w:t>53</w:t>
      </w:r>
      <w:r>
        <w:rPr>
          <w:noProof/>
        </w:rPr>
        <w:fldChar w:fldCharType="end"/>
      </w:r>
    </w:p>
    <w:p w14:paraId="6EA726AA"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Procédé de fabrication</w:t>
      </w:r>
      <w:r>
        <w:rPr>
          <w:noProof/>
        </w:rPr>
        <w:tab/>
      </w:r>
      <w:r>
        <w:rPr>
          <w:noProof/>
        </w:rPr>
        <w:fldChar w:fldCharType="begin"/>
      </w:r>
      <w:r>
        <w:rPr>
          <w:noProof/>
        </w:rPr>
        <w:instrText xml:space="preserve"> PAGEREF _Toc452557188 \h </w:instrText>
      </w:r>
      <w:r>
        <w:rPr>
          <w:noProof/>
        </w:rPr>
      </w:r>
      <w:r>
        <w:rPr>
          <w:noProof/>
        </w:rPr>
        <w:fldChar w:fldCharType="separate"/>
      </w:r>
      <w:r>
        <w:rPr>
          <w:noProof/>
        </w:rPr>
        <w:t>54</w:t>
      </w:r>
      <w:r>
        <w:rPr>
          <w:noProof/>
        </w:rPr>
        <w:fldChar w:fldCharType="end"/>
      </w:r>
    </w:p>
    <w:p w14:paraId="1D83433E"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L’environnement</w:t>
      </w:r>
      <w:r>
        <w:rPr>
          <w:noProof/>
        </w:rPr>
        <w:tab/>
      </w:r>
      <w:r>
        <w:rPr>
          <w:noProof/>
        </w:rPr>
        <w:fldChar w:fldCharType="begin"/>
      </w:r>
      <w:r>
        <w:rPr>
          <w:noProof/>
        </w:rPr>
        <w:instrText xml:space="preserve"> PAGEREF _Toc452557189 \h </w:instrText>
      </w:r>
      <w:r>
        <w:rPr>
          <w:noProof/>
        </w:rPr>
      </w:r>
      <w:r>
        <w:rPr>
          <w:noProof/>
        </w:rPr>
        <w:fldChar w:fldCharType="separate"/>
      </w:r>
      <w:r>
        <w:rPr>
          <w:noProof/>
        </w:rPr>
        <w:t>54</w:t>
      </w:r>
      <w:r>
        <w:rPr>
          <w:noProof/>
        </w:rPr>
        <w:fldChar w:fldCharType="end"/>
      </w:r>
    </w:p>
    <w:p w14:paraId="4FB76230"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Le marché</w:t>
      </w:r>
      <w:r>
        <w:rPr>
          <w:noProof/>
        </w:rPr>
        <w:tab/>
      </w:r>
      <w:r>
        <w:rPr>
          <w:noProof/>
        </w:rPr>
        <w:fldChar w:fldCharType="begin"/>
      </w:r>
      <w:r>
        <w:rPr>
          <w:noProof/>
        </w:rPr>
        <w:instrText xml:space="preserve"> PAGEREF _Toc452557190 \h </w:instrText>
      </w:r>
      <w:r>
        <w:rPr>
          <w:noProof/>
        </w:rPr>
      </w:r>
      <w:r>
        <w:rPr>
          <w:noProof/>
        </w:rPr>
        <w:fldChar w:fldCharType="separate"/>
      </w:r>
      <w:r>
        <w:rPr>
          <w:noProof/>
        </w:rPr>
        <w:t>54</w:t>
      </w:r>
      <w:r>
        <w:rPr>
          <w:noProof/>
        </w:rPr>
        <w:fldChar w:fldCharType="end"/>
      </w:r>
    </w:p>
    <w:p w14:paraId="493E9BE9"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Les matières premières</w:t>
      </w:r>
      <w:r>
        <w:rPr>
          <w:noProof/>
        </w:rPr>
        <w:tab/>
      </w:r>
      <w:r>
        <w:rPr>
          <w:noProof/>
        </w:rPr>
        <w:fldChar w:fldCharType="begin"/>
      </w:r>
      <w:r>
        <w:rPr>
          <w:noProof/>
        </w:rPr>
        <w:instrText xml:space="preserve"> PAGEREF _Toc452557191 \h </w:instrText>
      </w:r>
      <w:r>
        <w:rPr>
          <w:noProof/>
        </w:rPr>
      </w:r>
      <w:r>
        <w:rPr>
          <w:noProof/>
        </w:rPr>
        <w:fldChar w:fldCharType="separate"/>
      </w:r>
      <w:r>
        <w:rPr>
          <w:noProof/>
        </w:rPr>
        <w:t>54</w:t>
      </w:r>
      <w:r>
        <w:rPr>
          <w:noProof/>
        </w:rPr>
        <w:fldChar w:fldCharType="end"/>
      </w:r>
    </w:p>
    <w:p w14:paraId="01F016A2"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Les fournisseurs</w:t>
      </w:r>
      <w:r>
        <w:rPr>
          <w:noProof/>
        </w:rPr>
        <w:tab/>
      </w:r>
      <w:r>
        <w:rPr>
          <w:noProof/>
        </w:rPr>
        <w:fldChar w:fldCharType="begin"/>
      </w:r>
      <w:r>
        <w:rPr>
          <w:noProof/>
        </w:rPr>
        <w:instrText xml:space="preserve"> PAGEREF _Toc452557192 \h </w:instrText>
      </w:r>
      <w:r>
        <w:rPr>
          <w:noProof/>
        </w:rPr>
      </w:r>
      <w:r>
        <w:rPr>
          <w:noProof/>
        </w:rPr>
        <w:fldChar w:fldCharType="separate"/>
      </w:r>
      <w:r>
        <w:rPr>
          <w:noProof/>
        </w:rPr>
        <w:t>55</w:t>
      </w:r>
      <w:r>
        <w:rPr>
          <w:noProof/>
        </w:rPr>
        <w:fldChar w:fldCharType="end"/>
      </w:r>
    </w:p>
    <w:p w14:paraId="72A10849"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Les revendeurs</w:t>
      </w:r>
      <w:r>
        <w:rPr>
          <w:noProof/>
        </w:rPr>
        <w:tab/>
      </w:r>
      <w:r>
        <w:rPr>
          <w:noProof/>
        </w:rPr>
        <w:fldChar w:fldCharType="begin"/>
      </w:r>
      <w:r>
        <w:rPr>
          <w:noProof/>
        </w:rPr>
        <w:instrText xml:space="preserve"> PAGEREF _Toc452557193 \h </w:instrText>
      </w:r>
      <w:r>
        <w:rPr>
          <w:noProof/>
        </w:rPr>
      </w:r>
      <w:r>
        <w:rPr>
          <w:noProof/>
        </w:rPr>
        <w:fldChar w:fldCharType="separate"/>
      </w:r>
      <w:r>
        <w:rPr>
          <w:noProof/>
        </w:rPr>
        <w:t>55</w:t>
      </w:r>
      <w:r>
        <w:rPr>
          <w:noProof/>
        </w:rPr>
        <w:fldChar w:fldCharType="end"/>
      </w:r>
    </w:p>
    <w:p w14:paraId="26C7C4A5" w14:textId="77777777" w:rsidR="0052677D" w:rsidRDefault="0052677D">
      <w:pPr>
        <w:pStyle w:val="TM4"/>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2557194 \h </w:instrText>
      </w:r>
      <w:r>
        <w:rPr>
          <w:noProof/>
        </w:rPr>
      </w:r>
      <w:r>
        <w:rPr>
          <w:noProof/>
        </w:rPr>
        <w:fldChar w:fldCharType="separate"/>
      </w:r>
      <w:r>
        <w:rPr>
          <w:noProof/>
        </w:rPr>
        <w:t>56</w:t>
      </w:r>
      <w:r>
        <w:rPr>
          <w:noProof/>
        </w:rPr>
        <w:fldChar w:fldCharType="end"/>
      </w:r>
    </w:p>
    <w:p w14:paraId="58CFBC8A" w14:textId="77777777" w:rsidR="0052677D" w:rsidRDefault="0052677D">
      <w:pPr>
        <w:pStyle w:val="TM4"/>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2557195 \h </w:instrText>
      </w:r>
      <w:r>
        <w:rPr>
          <w:noProof/>
        </w:rPr>
      </w:r>
      <w:r>
        <w:rPr>
          <w:noProof/>
        </w:rPr>
        <w:fldChar w:fldCharType="separate"/>
      </w:r>
      <w:r>
        <w:rPr>
          <w:noProof/>
        </w:rPr>
        <w:t>56</w:t>
      </w:r>
      <w:r>
        <w:rPr>
          <w:noProof/>
        </w:rPr>
        <w:fldChar w:fldCharType="end"/>
      </w:r>
    </w:p>
    <w:p w14:paraId="3480E8BA" w14:textId="77777777" w:rsidR="0052677D" w:rsidRDefault="0052677D">
      <w:pPr>
        <w:pStyle w:val="TM4"/>
        <w:tabs>
          <w:tab w:val="right" w:leader="dot" w:pos="7360"/>
        </w:tabs>
        <w:rPr>
          <w:rFonts w:eastAsiaTheme="minorEastAsia" w:cstheme="minorBidi"/>
          <w:noProof/>
          <w:sz w:val="24"/>
          <w:szCs w:val="24"/>
          <w:lang w:val="fr-FR" w:eastAsia="fr-FR"/>
        </w:rPr>
      </w:pPr>
      <w:r>
        <w:rPr>
          <w:noProof/>
        </w:rPr>
        <w:t>Autres</w:t>
      </w:r>
      <w:r>
        <w:rPr>
          <w:noProof/>
        </w:rPr>
        <w:tab/>
      </w:r>
      <w:r>
        <w:rPr>
          <w:noProof/>
        </w:rPr>
        <w:fldChar w:fldCharType="begin"/>
      </w:r>
      <w:r>
        <w:rPr>
          <w:noProof/>
        </w:rPr>
        <w:instrText xml:space="preserve"> PAGEREF _Toc452557196 \h </w:instrText>
      </w:r>
      <w:r>
        <w:rPr>
          <w:noProof/>
        </w:rPr>
      </w:r>
      <w:r>
        <w:rPr>
          <w:noProof/>
        </w:rPr>
        <w:fldChar w:fldCharType="separate"/>
      </w:r>
      <w:r>
        <w:rPr>
          <w:noProof/>
        </w:rPr>
        <w:t>56</w:t>
      </w:r>
      <w:r>
        <w:rPr>
          <w:noProof/>
        </w:rPr>
        <w:fldChar w:fldCharType="end"/>
      </w:r>
    </w:p>
    <w:p w14:paraId="506D054E"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Les bailleurs de fonds</w:t>
      </w:r>
      <w:r>
        <w:rPr>
          <w:noProof/>
        </w:rPr>
        <w:tab/>
      </w:r>
      <w:r>
        <w:rPr>
          <w:noProof/>
        </w:rPr>
        <w:fldChar w:fldCharType="begin"/>
      </w:r>
      <w:r>
        <w:rPr>
          <w:noProof/>
        </w:rPr>
        <w:instrText xml:space="preserve"> PAGEREF _Toc452557197 \h </w:instrText>
      </w:r>
      <w:r>
        <w:rPr>
          <w:noProof/>
        </w:rPr>
      </w:r>
      <w:r>
        <w:rPr>
          <w:noProof/>
        </w:rPr>
        <w:fldChar w:fldCharType="separate"/>
      </w:r>
      <w:r>
        <w:rPr>
          <w:noProof/>
        </w:rPr>
        <w:t>57</w:t>
      </w:r>
      <w:r>
        <w:rPr>
          <w:noProof/>
        </w:rPr>
        <w:fldChar w:fldCharType="end"/>
      </w:r>
    </w:p>
    <w:p w14:paraId="01716418"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La fluctuation de la demande</w:t>
      </w:r>
      <w:r>
        <w:rPr>
          <w:noProof/>
        </w:rPr>
        <w:tab/>
      </w:r>
      <w:r>
        <w:rPr>
          <w:noProof/>
        </w:rPr>
        <w:fldChar w:fldCharType="begin"/>
      </w:r>
      <w:r>
        <w:rPr>
          <w:noProof/>
        </w:rPr>
        <w:instrText xml:space="preserve"> PAGEREF _Toc452557198 \h </w:instrText>
      </w:r>
      <w:r>
        <w:rPr>
          <w:noProof/>
        </w:rPr>
      </w:r>
      <w:r>
        <w:rPr>
          <w:noProof/>
        </w:rPr>
        <w:fldChar w:fldCharType="separate"/>
      </w:r>
      <w:r>
        <w:rPr>
          <w:noProof/>
        </w:rPr>
        <w:t>57</w:t>
      </w:r>
      <w:r>
        <w:rPr>
          <w:noProof/>
        </w:rPr>
        <w:fldChar w:fldCharType="end"/>
      </w:r>
    </w:p>
    <w:p w14:paraId="7619AFA0" w14:textId="77777777" w:rsidR="0052677D" w:rsidRDefault="0052677D">
      <w:pPr>
        <w:pStyle w:val="TM1"/>
        <w:tabs>
          <w:tab w:val="right" w:leader="dot" w:pos="7360"/>
        </w:tabs>
        <w:rPr>
          <w:rFonts w:eastAsiaTheme="minorEastAsia" w:cstheme="minorBidi"/>
          <w:b w:val="0"/>
          <w:bCs w:val="0"/>
          <w:caps w:val="0"/>
          <w:noProof/>
          <w:sz w:val="24"/>
          <w:szCs w:val="24"/>
          <w:lang w:val="fr-FR" w:eastAsia="fr-FR"/>
        </w:rPr>
      </w:pPr>
      <w:r>
        <w:rPr>
          <w:noProof/>
        </w:rPr>
        <w:t>Partie master data pour Brewery &amp; Co.</w:t>
      </w:r>
      <w:r>
        <w:rPr>
          <w:noProof/>
        </w:rPr>
        <w:tab/>
      </w:r>
      <w:r>
        <w:rPr>
          <w:noProof/>
        </w:rPr>
        <w:fldChar w:fldCharType="begin"/>
      </w:r>
      <w:r>
        <w:rPr>
          <w:noProof/>
        </w:rPr>
        <w:instrText xml:space="preserve"> PAGEREF _Toc452557199 \h </w:instrText>
      </w:r>
      <w:r>
        <w:rPr>
          <w:noProof/>
        </w:rPr>
      </w:r>
      <w:r>
        <w:rPr>
          <w:noProof/>
        </w:rPr>
        <w:fldChar w:fldCharType="separate"/>
      </w:r>
      <w:r>
        <w:rPr>
          <w:noProof/>
        </w:rPr>
        <w:t>59</w:t>
      </w:r>
      <w:r>
        <w:rPr>
          <w:noProof/>
        </w:rPr>
        <w:fldChar w:fldCharType="end"/>
      </w:r>
    </w:p>
    <w:p w14:paraId="52739532"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Configuration générale</w:t>
      </w:r>
      <w:r>
        <w:rPr>
          <w:noProof/>
        </w:rPr>
        <w:tab/>
      </w:r>
      <w:r>
        <w:rPr>
          <w:noProof/>
        </w:rPr>
        <w:fldChar w:fldCharType="begin"/>
      </w:r>
      <w:r>
        <w:rPr>
          <w:noProof/>
        </w:rPr>
        <w:instrText xml:space="preserve"> PAGEREF _Toc452557200 \h </w:instrText>
      </w:r>
      <w:r>
        <w:rPr>
          <w:noProof/>
        </w:rPr>
      </w:r>
      <w:r>
        <w:rPr>
          <w:noProof/>
        </w:rPr>
        <w:fldChar w:fldCharType="separate"/>
      </w:r>
      <w:r>
        <w:rPr>
          <w:noProof/>
        </w:rPr>
        <w:t>59</w:t>
      </w:r>
      <w:r>
        <w:rPr>
          <w:noProof/>
        </w:rPr>
        <w:fldChar w:fldCharType="end"/>
      </w:r>
    </w:p>
    <w:p w14:paraId="372F7F26"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Configuration du processus de planification</w:t>
      </w:r>
      <w:r>
        <w:rPr>
          <w:noProof/>
        </w:rPr>
        <w:tab/>
      </w:r>
      <w:r>
        <w:rPr>
          <w:noProof/>
        </w:rPr>
        <w:fldChar w:fldCharType="begin"/>
      </w:r>
      <w:r>
        <w:rPr>
          <w:noProof/>
        </w:rPr>
        <w:instrText xml:space="preserve"> PAGEREF _Toc452557201 \h </w:instrText>
      </w:r>
      <w:r>
        <w:rPr>
          <w:noProof/>
        </w:rPr>
      </w:r>
      <w:r>
        <w:rPr>
          <w:noProof/>
        </w:rPr>
        <w:fldChar w:fldCharType="separate"/>
      </w:r>
      <w:r>
        <w:rPr>
          <w:noProof/>
        </w:rPr>
        <w:t>59</w:t>
      </w:r>
      <w:r>
        <w:rPr>
          <w:noProof/>
        </w:rPr>
        <w:fldChar w:fldCharType="end"/>
      </w:r>
    </w:p>
    <w:p w14:paraId="342DA26E"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Configuration du processus d’approvisionnement</w:t>
      </w:r>
      <w:r>
        <w:rPr>
          <w:noProof/>
        </w:rPr>
        <w:tab/>
      </w:r>
      <w:r>
        <w:rPr>
          <w:noProof/>
        </w:rPr>
        <w:fldChar w:fldCharType="begin"/>
      </w:r>
      <w:r>
        <w:rPr>
          <w:noProof/>
        </w:rPr>
        <w:instrText xml:space="preserve"> PAGEREF _Toc452557202 \h </w:instrText>
      </w:r>
      <w:r>
        <w:rPr>
          <w:noProof/>
        </w:rPr>
      </w:r>
      <w:r>
        <w:rPr>
          <w:noProof/>
        </w:rPr>
        <w:fldChar w:fldCharType="separate"/>
      </w:r>
      <w:r>
        <w:rPr>
          <w:noProof/>
        </w:rPr>
        <w:t>59</w:t>
      </w:r>
      <w:r>
        <w:rPr>
          <w:noProof/>
        </w:rPr>
        <w:fldChar w:fldCharType="end"/>
      </w:r>
    </w:p>
    <w:p w14:paraId="55BD36B1"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Configuration du processus de production</w:t>
      </w:r>
      <w:r>
        <w:rPr>
          <w:noProof/>
        </w:rPr>
        <w:tab/>
      </w:r>
      <w:r>
        <w:rPr>
          <w:noProof/>
        </w:rPr>
        <w:fldChar w:fldCharType="begin"/>
      </w:r>
      <w:r>
        <w:rPr>
          <w:noProof/>
        </w:rPr>
        <w:instrText xml:space="preserve"> PAGEREF _Toc452557203 \h </w:instrText>
      </w:r>
      <w:r>
        <w:rPr>
          <w:noProof/>
        </w:rPr>
      </w:r>
      <w:r>
        <w:rPr>
          <w:noProof/>
        </w:rPr>
        <w:fldChar w:fldCharType="separate"/>
      </w:r>
      <w:r>
        <w:rPr>
          <w:noProof/>
        </w:rPr>
        <w:t>59</w:t>
      </w:r>
      <w:r>
        <w:rPr>
          <w:noProof/>
        </w:rPr>
        <w:fldChar w:fldCharType="end"/>
      </w:r>
    </w:p>
    <w:p w14:paraId="56E8113F"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Configuration du processus de vente</w:t>
      </w:r>
      <w:r>
        <w:rPr>
          <w:noProof/>
        </w:rPr>
        <w:tab/>
      </w:r>
      <w:r>
        <w:rPr>
          <w:noProof/>
        </w:rPr>
        <w:fldChar w:fldCharType="begin"/>
      </w:r>
      <w:r>
        <w:rPr>
          <w:noProof/>
        </w:rPr>
        <w:instrText xml:space="preserve"> PAGEREF _Toc452557204 \h </w:instrText>
      </w:r>
      <w:r>
        <w:rPr>
          <w:noProof/>
        </w:rPr>
      </w:r>
      <w:r>
        <w:rPr>
          <w:noProof/>
        </w:rPr>
        <w:fldChar w:fldCharType="separate"/>
      </w:r>
      <w:r>
        <w:rPr>
          <w:noProof/>
        </w:rPr>
        <w:t>59</w:t>
      </w:r>
      <w:r>
        <w:rPr>
          <w:noProof/>
        </w:rPr>
        <w:fldChar w:fldCharType="end"/>
      </w:r>
    </w:p>
    <w:p w14:paraId="1FEA7BC6" w14:textId="77777777" w:rsidR="0052677D" w:rsidRDefault="0052677D">
      <w:pPr>
        <w:pStyle w:val="TM1"/>
        <w:tabs>
          <w:tab w:val="right" w:leader="dot" w:pos="7360"/>
        </w:tabs>
        <w:rPr>
          <w:rFonts w:eastAsiaTheme="minorEastAsia" w:cstheme="minorBidi"/>
          <w:b w:val="0"/>
          <w:bCs w:val="0"/>
          <w:caps w:val="0"/>
          <w:noProof/>
          <w:sz w:val="24"/>
          <w:szCs w:val="24"/>
          <w:lang w:val="fr-FR" w:eastAsia="fr-FR"/>
        </w:rPr>
      </w:pPr>
      <w:r>
        <w:rPr>
          <w:noProof/>
        </w:rPr>
        <w:t>Partie jeu</w:t>
      </w:r>
      <w:r>
        <w:rPr>
          <w:noProof/>
        </w:rPr>
        <w:tab/>
      </w:r>
      <w:r>
        <w:rPr>
          <w:noProof/>
        </w:rPr>
        <w:fldChar w:fldCharType="begin"/>
      </w:r>
      <w:r>
        <w:rPr>
          <w:noProof/>
        </w:rPr>
        <w:instrText xml:space="preserve"> PAGEREF _Toc452557205 \h </w:instrText>
      </w:r>
      <w:r>
        <w:rPr>
          <w:noProof/>
        </w:rPr>
      </w:r>
      <w:r>
        <w:rPr>
          <w:noProof/>
        </w:rPr>
        <w:fldChar w:fldCharType="separate"/>
      </w:r>
      <w:r>
        <w:rPr>
          <w:noProof/>
        </w:rPr>
        <w:t>59</w:t>
      </w:r>
      <w:r>
        <w:rPr>
          <w:noProof/>
        </w:rPr>
        <w:fldChar w:fldCharType="end"/>
      </w:r>
    </w:p>
    <w:p w14:paraId="019B2543"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Processus opérationnels</w:t>
      </w:r>
      <w:r>
        <w:rPr>
          <w:noProof/>
        </w:rPr>
        <w:tab/>
      </w:r>
      <w:r>
        <w:rPr>
          <w:noProof/>
        </w:rPr>
        <w:fldChar w:fldCharType="begin"/>
      </w:r>
      <w:r>
        <w:rPr>
          <w:noProof/>
        </w:rPr>
        <w:instrText xml:space="preserve"> PAGEREF _Toc452557206 \h </w:instrText>
      </w:r>
      <w:r>
        <w:rPr>
          <w:noProof/>
        </w:rPr>
      </w:r>
      <w:r>
        <w:rPr>
          <w:noProof/>
        </w:rPr>
        <w:fldChar w:fldCharType="separate"/>
      </w:r>
      <w:r>
        <w:rPr>
          <w:noProof/>
        </w:rPr>
        <w:t>60</w:t>
      </w:r>
      <w:r>
        <w:rPr>
          <w:noProof/>
        </w:rPr>
        <w:fldChar w:fldCharType="end"/>
      </w:r>
    </w:p>
    <w:p w14:paraId="37F13602"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Planification</w:t>
      </w:r>
      <w:r>
        <w:rPr>
          <w:noProof/>
        </w:rPr>
        <w:tab/>
      </w:r>
      <w:r>
        <w:rPr>
          <w:noProof/>
        </w:rPr>
        <w:fldChar w:fldCharType="begin"/>
      </w:r>
      <w:r>
        <w:rPr>
          <w:noProof/>
        </w:rPr>
        <w:instrText xml:space="preserve"> PAGEREF _Toc452557207 \h </w:instrText>
      </w:r>
      <w:r>
        <w:rPr>
          <w:noProof/>
        </w:rPr>
      </w:r>
      <w:r>
        <w:rPr>
          <w:noProof/>
        </w:rPr>
        <w:fldChar w:fldCharType="separate"/>
      </w:r>
      <w:r>
        <w:rPr>
          <w:noProof/>
        </w:rPr>
        <w:t>60</w:t>
      </w:r>
      <w:r>
        <w:rPr>
          <w:noProof/>
        </w:rPr>
        <w:fldChar w:fldCharType="end"/>
      </w:r>
    </w:p>
    <w:p w14:paraId="3BB1CD2F"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Approvisionnement</w:t>
      </w:r>
      <w:r>
        <w:rPr>
          <w:noProof/>
        </w:rPr>
        <w:tab/>
      </w:r>
      <w:r>
        <w:rPr>
          <w:noProof/>
        </w:rPr>
        <w:fldChar w:fldCharType="begin"/>
      </w:r>
      <w:r>
        <w:rPr>
          <w:noProof/>
        </w:rPr>
        <w:instrText xml:space="preserve"> PAGEREF _Toc452557208 \h </w:instrText>
      </w:r>
      <w:r>
        <w:rPr>
          <w:noProof/>
        </w:rPr>
      </w:r>
      <w:r>
        <w:rPr>
          <w:noProof/>
        </w:rPr>
        <w:fldChar w:fldCharType="separate"/>
      </w:r>
      <w:r>
        <w:rPr>
          <w:noProof/>
        </w:rPr>
        <w:t>60</w:t>
      </w:r>
      <w:r>
        <w:rPr>
          <w:noProof/>
        </w:rPr>
        <w:fldChar w:fldCharType="end"/>
      </w:r>
    </w:p>
    <w:p w14:paraId="2F195CF1"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Production</w:t>
      </w:r>
      <w:r>
        <w:rPr>
          <w:noProof/>
        </w:rPr>
        <w:tab/>
      </w:r>
      <w:r>
        <w:rPr>
          <w:noProof/>
        </w:rPr>
        <w:fldChar w:fldCharType="begin"/>
      </w:r>
      <w:r>
        <w:rPr>
          <w:noProof/>
        </w:rPr>
        <w:instrText xml:space="preserve"> PAGEREF _Toc452557209 \h </w:instrText>
      </w:r>
      <w:r>
        <w:rPr>
          <w:noProof/>
        </w:rPr>
      </w:r>
      <w:r>
        <w:rPr>
          <w:noProof/>
        </w:rPr>
        <w:fldChar w:fldCharType="separate"/>
      </w:r>
      <w:r>
        <w:rPr>
          <w:noProof/>
        </w:rPr>
        <w:t>60</w:t>
      </w:r>
      <w:r>
        <w:rPr>
          <w:noProof/>
        </w:rPr>
        <w:fldChar w:fldCharType="end"/>
      </w:r>
    </w:p>
    <w:p w14:paraId="7B0F4D5C"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Vente</w:t>
      </w:r>
      <w:r>
        <w:rPr>
          <w:noProof/>
        </w:rPr>
        <w:tab/>
      </w:r>
      <w:r>
        <w:rPr>
          <w:noProof/>
        </w:rPr>
        <w:fldChar w:fldCharType="begin"/>
      </w:r>
      <w:r>
        <w:rPr>
          <w:noProof/>
        </w:rPr>
        <w:instrText xml:space="preserve"> PAGEREF _Toc452557210 \h </w:instrText>
      </w:r>
      <w:r>
        <w:rPr>
          <w:noProof/>
        </w:rPr>
      </w:r>
      <w:r>
        <w:rPr>
          <w:noProof/>
        </w:rPr>
        <w:fldChar w:fldCharType="separate"/>
      </w:r>
      <w:r>
        <w:rPr>
          <w:noProof/>
        </w:rPr>
        <w:t>60</w:t>
      </w:r>
      <w:r>
        <w:rPr>
          <w:noProof/>
        </w:rPr>
        <w:fldChar w:fldCharType="end"/>
      </w:r>
    </w:p>
    <w:p w14:paraId="1517AB06"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Processus financier</w:t>
      </w:r>
      <w:r>
        <w:rPr>
          <w:noProof/>
        </w:rPr>
        <w:tab/>
      </w:r>
      <w:r>
        <w:rPr>
          <w:noProof/>
        </w:rPr>
        <w:fldChar w:fldCharType="begin"/>
      </w:r>
      <w:r>
        <w:rPr>
          <w:noProof/>
        </w:rPr>
        <w:instrText xml:space="preserve"> PAGEREF _Toc452557211 \h </w:instrText>
      </w:r>
      <w:r>
        <w:rPr>
          <w:noProof/>
        </w:rPr>
      </w:r>
      <w:r>
        <w:rPr>
          <w:noProof/>
        </w:rPr>
        <w:fldChar w:fldCharType="separate"/>
      </w:r>
      <w:r>
        <w:rPr>
          <w:noProof/>
        </w:rPr>
        <w:t>60</w:t>
      </w:r>
      <w:r>
        <w:rPr>
          <w:noProof/>
        </w:rPr>
        <w:fldChar w:fldCharType="end"/>
      </w:r>
    </w:p>
    <w:p w14:paraId="4808CE89"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Transactions de configuration</w:t>
      </w:r>
      <w:r>
        <w:rPr>
          <w:noProof/>
        </w:rPr>
        <w:tab/>
      </w:r>
      <w:r>
        <w:rPr>
          <w:noProof/>
        </w:rPr>
        <w:fldChar w:fldCharType="begin"/>
      </w:r>
      <w:r>
        <w:rPr>
          <w:noProof/>
        </w:rPr>
        <w:instrText xml:space="preserve"> PAGEREF _Toc452557212 \h </w:instrText>
      </w:r>
      <w:r>
        <w:rPr>
          <w:noProof/>
        </w:rPr>
      </w:r>
      <w:r>
        <w:rPr>
          <w:noProof/>
        </w:rPr>
        <w:fldChar w:fldCharType="separate"/>
      </w:r>
      <w:r>
        <w:rPr>
          <w:noProof/>
        </w:rPr>
        <w:t>60</w:t>
      </w:r>
      <w:r>
        <w:rPr>
          <w:noProof/>
        </w:rPr>
        <w:fldChar w:fldCharType="end"/>
      </w:r>
    </w:p>
    <w:p w14:paraId="14E830F1"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Transactions récurrentes</w:t>
      </w:r>
      <w:r>
        <w:rPr>
          <w:noProof/>
        </w:rPr>
        <w:tab/>
      </w:r>
      <w:r>
        <w:rPr>
          <w:noProof/>
        </w:rPr>
        <w:fldChar w:fldCharType="begin"/>
      </w:r>
      <w:r>
        <w:rPr>
          <w:noProof/>
        </w:rPr>
        <w:instrText xml:space="preserve"> PAGEREF _Toc452557213 \h </w:instrText>
      </w:r>
      <w:r>
        <w:rPr>
          <w:noProof/>
        </w:rPr>
      </w:r>
      <w:r>
        <w:rPr>
          <w:noProof/>
        </w:rPr>
        <w:fldChar w:fldCharType="separate"/>
      </w:r>
      <w:r>
        <w:rPr>
          <w:noProof/>
        </w:rPr>
        <w:t>60</w:t>
      </w:r>
      <w:r>
        <w:rPr>
          <w:noProof/>
        </w:rPr>
        <w:fldChar w:fldCharType="end"/>
      </w:r>
    </w:p>
    <w:p w14:paraId="2AAA58DB"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lastRenderedPageBreak/>
        <w:t>Processus de bout en bout</w:t>
      </w:r>
      <w:r>
        <w:rPr>
          <w:noProof/>
        </w:rPr>
        <w:tab/>
      </w:r>
      <w:r>
        <w:rPr>
          <w:noProof/>
        </w:rPr>
        <w:fldChar w:fldCharType="begin"/>
      </w:r>
      <w:r>
        <w:rPr>
          <w:noProof/>
        </w:rPr>
        <w:instrText xml:space="preserve"> PAGEREF _Toc452557214 \h </w:instrText>
      </w:r>
      <w:r>
        <w:rPr>
          <w:noProof/>
        </w:rPr>
      </w:r>
      <w:r>
        <w:rPr>
          <w:noProof/>
        </w:rPr>
        <w:fldChar w:fldCharType="separate"/>
      </w:r>
      <w:r>
        <w:rPr>
          <w:noProof/>
        </w:rPr>
        <w:t>60</w:t>
      </w:r>
      <w:r>
        <w:rPr>
          <w:noProof/>
        </w:rPr>
        <w:fldChar w:fldCharType="end"/>
      </w:r>
    </w:p>
    <w:p w14:paraId="641F9216"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Bibliographie</w:t>
      </w:r>
      <w:r>
        <w:rPr>
          <w:noProof/>
        </w:rPr>
        <w:tab/>
      </w:r>
      <w:r>
        <w:rPr>
          <w:noProof/>
        </w:rPr>
        <w:fldChar w:fldCharType="begin"/>
      </w:r>
      <w:r>
        <w:rPr>
          <w:noProof/>
        </w:rPr>
        <w:instrText xml:space="preserve"> PAGEREF _Toc452557215 \h </w:instrText>
      </w:r>
      <w:r>
        <w:rPr>
          <w:noProof/>
        </w:rPr>
      </w:r>
      <w:r>
        <w:rPr>
          <w:noProof/>
        </w:rPr>
        <w:fldChar w:fldCharType="separate"/>
      </w:r>
      <w:r>
        <w:rPr>
          <w:noProof/>
        </w:rPr>
        <w:t>60</w:t>
      </w:r>
      <w:r>
        <w:rPr>
          <w:noProof/>
        </w:rPr>
        <w:fldChar w:fldCharType="end"/>
      </w:r>
    </w:p>
    <w:p w14:paraId="2A344F9A" w14:textId="77777777" w:rsidR="0052677D" w:rsidRDefault="0052677D">
      <w:pPr>
        <w:pStyle w:val="TM1"/>
        <w:tabs>
          <w:tab w:val="right" w:leader="dot" w:pos="7360"/>
        </w:tabs>
        <w:rPr>
          <w:rFonts w:eastAsiaTheme="minorEastAsia" w:cstheme="minorBidi"/>
          <w:b w:val="0"/>
          <w:bCs w:val="0"/>
          <w:caps w:val="0"/>
          <w:noProof/>
          <w:sz w:val="24"/>
          <w:szCs w:val="24"/>
          <w:lang w:val="fr-FR" w:eastAsia="fr-FR"/>
        </w:rPr>
      </w:pPr>
      <w:r>
        <w:rPr>
          <w:noProof/>
        </w:rPr>
        <w:t>Partie Proof of concept</w:t>
      </w:r>
      <w:r>
        <w:rPr>
          <w:noProof/>
        </w:rPr>
        <w:tab/>
      </w:r>
      <w:r>
        <w:rPr>
          <w:noProof/>
        </w:rPr>
        <w:fldChar w:fldCharType="begin"/>
      </w:r>
      <w:r>
        <w:rPr>
          <w:noProof/>
        </w:rPr>
        <w:instrText xml:space="preserve"> PAGEREF _Toc452557216 \h </w:instrText>
      </w:r>
      <w:r>
        <w:rPr>
          <w:noProof/>
        </w:rPr>
      </w:r>
      <w:r>
        <w:rPr>
          <w:noProof/>
        </w:rPr>
        <w:fldChar w:fldCharType="separate"/>
      </w:r>
      <w:r>
        <w:rPr>
          <w:noProof/>
        </w:rPr>
        <w:t>61</w:t>
      </w:r>
      <w:r>
        <w:rPr>
          <w:noProof/>
        </w:rPr>
        <w:fldChar w:fldCharType="end"/>
      </w:r>
    </w:p>
    <w:p w14:paraId="33DE9938"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Scénario</w:t>
      </w:r>
      <w:r>
        <w:rPr>
          <w:noProof/>
        </w:rPr>
        <w:tab/>
      </w:r>
      <w:r>
        <w:rPr>
          <w:noProof/>
        </w:rPr>
        <w:fldChar w:fldCharType="begin"/>
      </w:r>
      <w:r>
        <w:rPr>
          <w:noProof/>
        </w:rPr>
        <w:instrText xml:space="preserve"> PAGEREF _Toc452557217 \h </w:instrText>
      </w:r>
      <w:r>
        <w:rPr>
          <w:noProof/>
        </w:rPr>
      </w:r>
      <w:r>
        <w:rPr>
          <w:noProof/>
        </w:rPr>
        <w:fldChar w:fldCharType="separate"/>
      </w:r>
      <w:r>
        <w:rPr>
          <w:noProof/>
        </w:rPr>
        <w:t>61</w:t>
      </w:r>
      <w:r>
        <w:rPr>
          <w:noProof/>
        </w:rPr>
        <w:fldChar w:fldCharType="end"/>
      </w:r>
    </w:p>
    <w:p w14:paraId="7DA8BDC0"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Configuration du PGI</w:t>
      </w:r>
      <w:r>
        <w:rPr>
          <w:noProof/>
        </w:rPr>
        <w:tab/>
      </w:r>
      <w:r>
        <w:rPr>
          <w:noProof/>
        </w:rPr>
        <w:fldChar w:fldCharType="begin"/>
      </w:r>
      <w:r>
        <w:rPr>
          <w:noProof/>
        </w:rPr>
        <w:instrText xml:space="preserve"> PAGEREF _Toc452557218 \h </w:instrText>
      </w:r>
      <w:r>
        <w:rPr>
          <w:noProof/>
        </w:rPr>
      </w:r>
      <w:r>
        <w:rPr>
          <w:noProof/>
        </w:rPr>
        <w:fldChar w:fldCharType="separate"/>
      </w:r>
      <w:r>
        <w:rPr>
          <w:noProof/>
        </w:rPr>
        <w:t>62</w:t>
      </w:r>
      <w:r>
        <w:rPr>
          <w:noProof/>
        </w:rPr>
        <w:fldChar w:fldCharType="end"/>
      </w:r>
    </w:p>
    <w:p w14:paraId="4D8468BC"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Modules</w:t>
      </w:r>
      <w:r>
        <w:rPr>
          <w:noProof/>
        </w:rPr>
        <w:tab/>
      </w:r>
      <w:r>
        <w:rPr>
          <w:noProof/>
        </w:rPr>
        <w:fldChar w:fldCharType="begin"/>
      </w:r>
      <w:r>
        <w:rPr>
          <w:noProof/>
        </w:rPr>
        <w:instrText xml:space="preserve"> PAGEREF _Toc452557219 \h </w:instrText>
      </w:r>
      <w:r>
        <w:rPr>
          <w:noProof/>
        </w:rPr>
      </w:r>
      <w:r>
        <w:rPr>
          <w:noProof/>
        </w:rPr>
        <w:fldChar w:fldCharType="separate"/>
      </w:r>
      <w:r>
        <w:rPr>
          <w:noProof/>
        </w:rPr>
        <w:t>62</w:t>
      </w:r>
      <w:r>
        <w:rPr>
          <w:noProof/>
        </w:rPr>
        <w:fldChar w:fldCharType="end"/>
      </w:r>
    </w:p>
    <w:p w14:paraId="6BB2C30B"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Master Data</w:t>
      </w:r>
      <w:r>
        <w:rPr>
          <w:noProof/>
        </w:rPr>
        <w:tab/>
      </w:r>
      <w:r>
        <w:rPr>
          <w:noProof/>
        </w:rPr>
        <w:fldChar w:fldCharType="begin"/>
      </w:r>
      <w:r>
        <w:rPr>
          <w:noProof/>
        </w:rPr>
        <w:instrText xml:space="preserve"> PAGEREF _Toc452557220 \h </w:instrText>
      </w:r>
      <w:r>
        <w:rPr>
          <w:noProof/>
        </w:rPr>
      </w:r>
      <w:r>
        <w:rPr>
          <w:noProof/>
        </w:rPr>
        <w:fldChar w:fldCharType="separate"/>
      </w:r>
      <w:r>
        <w:rPr>
          <w:noProof/>
        </w:rPr>
        <w:t>62</w:t>
      </w:r>
      <w:r>
        <w:rPr>
          <w:noProof/>
        </w:rPr>
        <w:fldChar w:fldCharType="end"/>
      </w:r>
    </w:p>
    <w:p w14:paraId="43F17987"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Aspects techniques de développement</w:t>
      </w:r>
      <w:r>
        <w:rPr>
          <w:noProof/>
        </w:rPr>
        <w:tab/>
      </w:r>
      <w:r>
        <w:rPr>
          <w:noProof/>
        </w:rPr>
        <w:fldChar w:fldCharType="begin"/>
      </w:r>
      <w:r>
        <w:rPr>
          <w:noProof/>
        </w:rPr>
        <w:instrText xml:space="preserve"> PAGEREF _Toc452557221 \h </w:instrText>
      </w:r>
      <w:r>
        <w:rPr>
          <w:noProof/>
        </w:rPr>
      </w:r>
      <w:r>
        <w:rPr>
          <w:noProof/>
        </w:rPr>
        <w:fldChar w:fldCharType="separate"/>
      </w:r>
      <w:r>
        <w:rPr>
          <w:noProof/>
        </w:rPr>
        <w:t>62</w:t>
      </w:r>
      <w:r>
        <w:rPr>
          <w:noProof/>
        </w:rPr>
        <w:fldChar w:fldCharType="end"/>
      </w:r>
    </w:p>
    <w:p w14:paraId="21D005B0"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Choix technologique</w:t>
      </w:r>
      <w:r>
        <w:rPr>
          <w:noProof/>
        </w:rPr>
        <w:tab/>
      </w:r>
      <w:r>
        <w:rPr>
          <w:noProof/>
        </w:rPr>
        <w:fldChar w:fldCharType="begin"/>
      </w:r>
      <w:r>
        <w:rPr>
          <w:noProof/>
        </w:rPr>
        <w:instrText xml:space="preserve"> PAGEREF _Toc452557222 \h </w:instrText>
      </w:r>
      <w:r>
        <w:rPr>
          <w:noProof/>
        </w:rPr>
      </w:r>
      <w:r>
        <w:rPr>
          <w:noProof/>
        </w:rPr>
        <w:fldChar w:fldCharType="separate"/>
      </w:r>
      <w:r>
        <w:rPr>
          <w:noProof/>
        </w:rPr>
        <w:t>62</w:t>
      </w:r>
      <w:r>
        <w:rPr>
          <w:noProof/>
        </w:rPr>
        <w:fldChar w:fldCharType="end"/>
      </w:r>
    </w:p>
    <w:p w14:paraId="4476FC04"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Artéfacts</w:t>
      </w:r>
      <w:r>
        <w:rPr>
          <w:noProof/>
        </w:rPr>
        <w:tab/>
      </w:r>
      <w:r>
        <w:rPr>
          <w:noProof/>
        </w:rPr>
        <w:fldChar w:fldCharType="begin"/>
      </w:r>
      <w:r>
        <w:rPr>
          <w:noProof/>
        </w:rPr>
        <w:instrText xml:space="preserve"> PAGEREF _Toc452557223 \h </w:instrText>
      </w:r>
      <w:r>
        <w:rPr>
          <w:noProof/>
        </w:rPr>
      </w:r>
      <w:r>
        <w:rPr>
          <w:noProof/>
        </w:rPr>
        <w:fldChar w:fldCharType="separate"/>
      </w:r>
      <w:r>
        <w:rPr>
          <w:noProof/>
        </w:rPr>
        <w:t>62</w:t>
      </w:r>
      <w:r>
        <w:rPr>
          <w:noProof/>
        </w:rPr>
        <w:fldChar w:fldCharType="end"/>
      </w:r>
    </w:p>
    <w:p w14:paraId="23AEFF72"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Modèle de domaine</w:t>
      </w:r>
      <w:r>
        <w:rPr>
          <w:noProof/>
        </w:rPr>
        <w:tab/>
      </w:r>
      <w:r>
        <w:rPr>
          <w:noProof/>
        </w:rPr>
        <w:fldChar w:fldCharType="begin"/>
      </w:r>
      <w:r>
        <w:rPr>
          <w:noProof/>
        </w:rPr>
        <w:instrText xml:space="preserve"> PAGEREF _Toc452557224 \h </w:instrText>
      </w:r>
      <w:r>
        <w:rPr>
          <w:noProof/>
        </w:rPr>
      </w:r>
      <w:r>
        <w:rPr>
          <w:noProof/>
        </w:rPr>
        <w:fldChar w:fldCharType="separate"/>
      </w:r>
      <w:r>
        <w:rPr>
          <w:noProof/>
        </w:rPr>
        <w:t>62</w:t>
      </w:r>
      <w:r>
        <w:rPr>
          <w:noProof/>
        </w:rPr>
        <w:fldChar w:fldCharType="end"/>
      </w:r>
    </w:p>
    <w:p w14:paraId="0B8A71AA"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Segmentation des responsabilités</w:t>
      </w:r>
      <w:r>
        <w:rPr>
          <w:noProof/>
        </w:rPr>
        <w:tab/>
      </w:r>
      <w:r>
        <w:rPr>
          <w:noProof/>
        </w:rPr>
        <w:fldChar w:fldCharType="begin"/>
      </w:r>
      <w:r>
        <w:rPr>
          <w:noProof/>
        </w:rPr>
        <w:instrText xml:space="preserve"> PAGEREF _Toc452557225 \h </w:instrText>
      </w:r>
      <w:r>
        <w:rPr>
          <w:noProof/>
        </w:rPr>
      </w:r>
      <w:r>
        <w:rPr>
          <w:noProof/>
        </w:rPr>
        <w:fldChar w:fldCharType="separate"/>
      </w:r>
      <w:r>
        <w:rPr>
          <w:noProof/>
        </w:rPr>
        <w:t>62</w:t>
      </w:r>
      <w:r>
        <w:rPr>
          <w:noProof/>
        </w:rPr>
        <w:fldChar w:fldCharType="end"/>
      </w:r>
    </w:p>
    <w:p w14:paraId="5937318A"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Détails</w:t>
      </w:r>
      <w:r>
        <w:rPr>
          <w:noProof/>
        </w:rPr>
        <w:tab/>
      </w:r>
      <w:r>
        <w:rPr>
          <w:noProof/>
        </w:rPr>
        <w:fldChar w:fldCharType="begin"/>
      </w:r>
      <w:r>
        <w:rPr>
          <w:noProof/>
        </w:rPr>
        <w:instrText xml:space="preserve"> PAGEREF _Toc452557226 \h </w:instrText>
      </w:r>
      <w:r>
        <w:rPr>
          <w:noProof/>
        </w:rPr>
      </w:r>
      <w:r>
        <w:rPr>
          <w:noProof/>
        </w:rPr>
        <w:fldChar w:fldCharType="separate"/>
      </w:r>
      <w:r>
        <w:rPr>
          <w:noProof/>
        </w:rPr>
        <w:t>62</w:t>
      </w:r>
      <w:r>
        <w:rPr>
          <w:noProof/>
        </w:rPr>
        <w:fldChar w:fldCharType="end"/>
      </w:r>
    </w:p>
    <w:p w14:paraId="35747079"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Déploiement de la solution</w:t>
      </w:r>
      <w:r>
        <w:rPr>
          <w:noProof/>
        </w:rPr>
        <w:tab/>
      </w:r>
      <w:r>
        <w:rPr>
          <w:noProof/>
        </w:rPr>
        <w:fldChar w:fldCharType="begin"/>
      </w:r>
      <w:r>
        <w:rPr>
          <w:noProof/>
        </w:rPr>
        <w:instrText xml:space="preserve"> PAGEREF _Toc452557227 \h </w:instrText>
      </w:r>
      <w:r>
        <w:rPr>
          <w:noProof/>
        </w:rPr>
      </w:r>
      <w:r>
        <w:rPr>
          <w:noProof/>
        </w:rPr>
        <w:fldChar w:fldCharType="separate"/>
      </w:r>
      <w:r>
        <w:rPr>
          <w:noProof/>
        </w:rPr>
        <w:t>62</w:t>
      </w:r>
      <w:r>
        <w:rPr>
          <w:noProof/>
        </w:rPr>
        <w:fldChar w:fldCharType="end"/>
      </w:r>
    </w:p>
    <w:p w14:paraId="4F0B96AA"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Dépendances</w:t>
      </w:r>
      <w:r>
        <w:rPr>
          <w:noProof/>
        </w:rPr>
        <w:tab/>
      </w:r>
      <w:r>
        <w:rPr>
          <w:noProof/>
        </w:rPr>
        <w:fldChar w:fldCharType="begin"/>
      </w:r>
      <w:r>
        <w:rPr>
          <w:noProof/>
        </w:rPr>
        <w:instrText xml:space="preserve"> PAGEREF _Toc452557228 \h </w:instrText>
      </w:r>
      <w:r>
        <w:rPr>
          <w:noProof/>
        </w:rPr>
      </w:r>
      <w:r>
        <w:rPr>
          <w:noProof/>
        </w:rPr>
        <w:fldChar w:fldCharType="separate"/>
      </w:r>
      <w:r>
        <w:rPr>
          <w:noProof/>
        </w:rPr>
        <w:t>62</w:t>
      </w:r>
      <w:r>
        <w:rPr>
          <w:noProof/>
        </w:rPr>
        <w:fldChar w:fldCharType="end"/>
      </w:r>
    </w:p>
    <w:p w14:paraId="0A9FE741"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Sources</w:t>
      </w:r>
      <w:r>
        <w:rPr>
          <w:noProof/>
        </w:rPr>
        <w:tab/>
      </w:r>
      <w:r>
        <w:rPr>
          <w:noProof/>
        </w:rPr>
        <w:fldChar w:fldCharType="begin"/>
      </w:r>
      <w:r>
        <w:rPr>
          <w:noProof/>
        </w:rPr>
        <w:instrText xml:space="preserve"> PAGEREF _Toc452557229 \h </w:instrText>
      </w:r>
      <w:r>
        <w:rPr>
          <w:noProof/>
        </w:rPr>
      </w:r>
      <w:r>
        <w:rPr>
          <w:noProof/>
        </w:rPr>
        <w:fldChar w:fldCharType="separate"/>
      </w:r>
      <w:r>
        <w:rPr>
          <w:noProof/>
        </w:rPr>
        <w:t>62</w:t>
      </w:r>
      <w:r>
        <w:rPr>
          <w:noProof/>
        </w:rPr>
        <w:fldChar w:fldCharType="end"/>
      </w:r>
    </w:p>
    <w:p w14:paraId="337766E1"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Paramétrage</w:t>
      </w:r>
      <w:r>
        <w:rPr>
          <w:noProof/>
        </w:rPr>
        <w:tab/>
      </w:r>
      <w:r>
        <w:rPr>
          <w:noProof/>
        </w:rPr>
        <w:fldChar w:fldCharType="begin"/>
      </w:r>
      <w:r>
        <w:rPr>
          <w:noProof/>
        </w:rPr>
        <w:instrText xml:space="preserve"> PAGEREF _Toc452557230 \h </w:instrText>
      </w:r>
      <w:r>
        <w:rPr>
          <w:noProof/>
        </w:rPr>
      </w:r>
      <w:r>
        <w:rPr>
          <w:noProof/>
        </w:rPr>
        <w:fldChar w:fldCharType="separate"/>
      </w:r>
      <w:r>
        <w:rPr>
          <w:noProof/>
        </w:rPr>
        <w:t>62</w:t>
      </w:r>
      <w:r>
        <w:rPr>
          <w:noProof/>
        </w:rPr>
        <w:fldChar w:fldCharType="end"/>
      </w:r>
    </w:p>
    <w:p w14:paraId="06B29D69" w14:textId="77777777" w:rsidR="0052677D" w:rsidRDefault="0052677D">
      <w:pPr>
        <w:pStyle w:val="TM2"/>
        <w:tabs>
          <w:tab w:val="right" w:leader="dot" w:pos="7360"/>
        </w:tabs>
        <w:rPr>
          <w:rFonts w:eastAsiaTheme="minorEastAsia" w:cstheme="minorBidi"/>
          <w:smallCaps w:val="0"/>
          <w:noProof/>
          <w:sz w:val="24"/>
          <w:szCs w:val="24"/>
          <w:lang w:val="fr-FR" w:eastAsia="fr-FR"/>
        </w:rPr>
      </w:pPr>
      <w:r>
        <w:rPr>
          <w:noProof/>
        </w:rPr>
        <w:t>Opérations Opérationnelles</w:t>
      </w:r>
      <w:r>
        <w:rPr>
          <w:noProof/>
        </w:rPr>
        <w:tab/>
      </w:r>
      <w:r>
        <w:rPr>
          <w:noProof/>
        </w:rPr>
        <w:fldChar w:fldCharType="begin"/>
      </w:r>
      <w:r>
        <w:rPr>
          <w:noProof/>
        </w:rPr>
        <w:instrText xml:space="preserve"> PAGEREF _Toc452557231 \h </w:instrText>
      </w:r>
      <w:r>
        <w:rPr>
          <w:noProof/>
        </w:rPr>
      </w:r>
      <w:r>
        <w:rPr>
          <w:noProof/>
        </w:rPr>
        <w:fldChar w:fldCharType="separate"/>
      </w:r>
      <w:r>
        <w:rPr>
          <w:noProof/>
        </w:rPr>
        <w:t>62</w:t>
      </w:r>
      <w:r>
        <w:rPr>
          <w:noProof/>
        </w:rPr>
        <w:fldChar w:fldCharType="end"/>
      </w:r>
    </w:p>
    <w:p w14:paraId="0D4D6631"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Changer vos prix</w:t>
      </w:r>
      <w:r>
        <w:rPr>
          <w:noProof/>
        </w:rPr>
        <w:tab/>
      </w:r>
      <w:r>
        <w:rPr>
          <w:noProof/>
        </w:rPr>
        <w:fldChar w:fldCharType="begin"/>
      </w:r>
      <w:r>
        <w:rPr>
          <w:noProof/>
        </w:rPr>
        <w:instrText xml:space="preserve"> PAGEREF _Toc452557232 \h </w:instrText>
      </w:r>
      <w:r>
        <w:rPr>
          <w:noProof/>
        </w:rPr>
      </w:r>
      <w:r>
        <w:rPr>
          <w:noProof/>
        </w:rPr>
        <w:fldChar w:fldCharType="separate"/>
      </w:r>
      <w:r>
        <w:rPr>
          <w:noProof/>
        </w:rPr>
        <w:t>62</w:t>
      </w:r>
      <w:r>
        <w:rPr>
          <w:noProof/>
        </w:rPr>
        <w:fldChar w:fldCharType="end"/>
      </w:r>
    </w:p>
    <w:p w14:paraId="6D561D3F" w14:textId="77777777" w:rsidR="0052677D" w:rsidRDefault="0052677D">
      <w:pPr>
        <w:pStyle w:val="TM3"/>
        <w:tabs>
          <w:tab w:val="right" w:leader="dot" w:pos="7360"/>
        </w:tabs>
        <w:rPr>
          <w:rFonts w:eastAsiaTheme="minorEastAsia" w:cstheme="minorBidi"/>
          <w:i w:val="0"/>
          <w:iCs w:val="0"/>
          <w:noProof/>
          <w:sz w:val="24"/>
          <w:szCs w:val="24"/>
          <w:lang w:val="fr-FR" w:eastAsia="fr-FR"/>
        </w:rPr>
      </w:pPr>
      <w:r>
        <w:rPr>
          <w:noProof/>
        </w:rPr>
        <w:t>Visualiser votre performance</w:t>
      </w:r>
      <w:r>
        <w:rPr>
          <w:noProof/>
        </w:rPr>
        <w:tab/>
      </w:r>
      <w:r>
        <w:rPr>
          <w:noProof/>
        </w:rPr>
        <w:fldChar w:fldCharType="begin"/>
      </w:r>
      <w:r>
        <w:rPr>
          <w:noProof/>
        </w:rPr>
        <w:instrText xml:space="preserve"> PAGEREF _Toc452557233 \h </w:instrText>
      </w:r>
      <w:r>
        <w:rPr>
          <w:noProof/>
        </w:rPr>
      </w:r>
      <w:r>
        <w:rPr>
          <w:noProof/>
        </w:rPr>
        <w:fldChar w:fldCharType="separate"/>
      </w:r>
      <w:r>
        <w:rPr>
          <w:noProof/>
        </w:rPr>
        <w:t>62</w:t>
      </w:r>
      <w:r>
        <w:rPr>
          <w:noProof/>
        </w:rPr>
        <w:fldChar w:fldCharType="end"/>
      </w:r>
    </w:p>
    <w:p w14:paraId="1BACE39D" w14:textId="77777777" w:rsidR="0052677D" w:rsidRDefault="0052677D">
      <w:pPr>
        <w:pStyle w:val="TM1"/>
        <w:tabs>
          <w:tab w:val="right" w:leader="dot" w:pos="7360"/>
        </w:tabs>
        <w:rPr>
          <w:rFonts w:eastAsiaTheme="minorEastAsia" w:cstheme="minorBidi"/>
          <w:b w:val="0"/>
          <w:bCs w:val="0"/>
          <w:caps w:val="0"/>
          <w:noProof/>
          <w:sz w:val="24"/>
          <w:szCs w:val="24"/>
          <w:lang w:val="fr-FR" w:eastAsia="fr-FR"/>
        </w:rPr>
      </w:pPr>
      <w:r>
        <w:rPr>
          <w:noProof/>
        </w:rPr>
        <w:t>Partie administrative</w:t>
      </w:r>
      <w:r>
        <w:rPr>
          <w:noProof/>
        </w:rPr>
        <w:tab/>
      </w:r>
      <w:r>
        <w:rPr>
          <w:noProof/>
        </w:rPr>
        <w:fldChar w:fldCharType="begin"/>
      </w:r>
      <w:r>
        <w:rPr>
          <w:noProof/>
        </w:rPr>
        <w:instrText xml:space="preserve"> PAGEREF _Toc452557234 \h </w:instrText>
      </w:r>
      <w:r>
        <w:rPr>
          <w:noProof/>
        </w:rPr>
      </w:r>
      <w:r>
        <w:rPr>
          <w:noProof/>
        </w:rPr>
        <w:fldChar w:fldCharType="separate"/>
      </w:r>
      <w:r>
        <w:rPr>
          <w:noProof/>
        </w:rPr>
        <w:t>62</w:t>
      </w:r>
      <w:r>
        <w:rPr>
          <w:noProof/>
        </w:rPr>
        <w:fldChar w:fldCharType="end"/>
      </w:r>
    </w:p>
    <w:p w14:paraId="5CD681C1" w14:textId="77777777" w:rsidR="00F87A00" w:rsidRDefault="004B7247" w:rsidP="00684F41">
      <w:pPr>
        <w:sectPr w:rsidR="00F87A00" w:rsidSect="00F2693B">
          <w:pgSz w:w="11906" w:h="16838"/>
          <w:pgMar w:top="1418" w:right="2268" w:bottom="1418" w:left="2268" w:header="709" w:footer="709" w:gutter="0"/>
          <w:cols w:space="708"/>
          <w:docGrid w:linePitch="360"/>
        </w:sectPr>
      </w:pPr>
      <w:r>
        <w:fldChar w:fldCharType="end"/>
      </w:r>
    </w:p>
    <w:p w14:paraId="4B793FAB" w14:textId="01AEA616" w:rsidR="00F2693B" w:rsidRDefault="00851178" w:rsidP="00851178">
      <w:pPr>
        <w:pStyle w:val="tbtitrepartie"/>
      </w:pPr>
      <w:bookmarkStart w:id="1" w:name="_Toc452557069"/>
      <w:r>
        <w:lastRenderedPageBreak/>
        <w:t>Partie introductive</w:t>
      </w:r>
      <w:bookmarkEnd w:id="1"/>
    </w:p>
    <w:p w14:paraId="1BE24F53" w14:textId="52E178C0" w:rsidR="00AA4B12" w:rsidRDefault="0078566D" w:rsidP="00AA4B12">
      <w:pPr>
        <w:pStyle w:val="tbnormal"/>
      </w:pPr>
      <w:r>
        <w:t>Comme point de départ, une</w:t>
      </w:r>
      <w:r w:rsidR="00AA4B12">
        <w:t xml:space="preserve"> phrase datant d’il y a plus de 5 ans, </w:t>
      </w:r>
      <w:r>
        <w:t>qui exprime une tendance constatée qu’</w:t>
      </w:r>
      <w:r w:rsidR="00AA4B12">
        <w:t>« </w:t>
      </w:r>
      <w:r>
        <w:t>u</w:t>
      </w:r>
      <w:r w:rsidR="00AA4B12" w:rsidRPr="00AA4B12">
        <w:t>n quart des sociétés utilise un progiciel de gestion intégré pour partager automatiquement l'information en interne</w:t>
      </w:r>
      <w:r w:rsidR="00AA4B12">
        <w:t> »</w:t>
      </w:r>
      <w:r w:rsidR="00AA4B12">
        <w:rPr>
          <w:rStyle w:val="Appelnotedebasdep"/>
        </w:rPr>
        <w:footnoteReference w:id="1"/>
      </w:r>
      <w:r w:rsidR="00AA4B12">
        <w:t xml:space="preserve">. Ceci dit, le cadre est posé. Les sociétés industrielles, qui possèdent un ratio de 35-40%, tendent largement à supporter leurs processus grâce aux progiciels de gestions intégrés. De ce constat, les institutions </w:t>
      </w:r>
      <w:r w:rsidR="0060253C">
        <w:t>formant les futurs professionnels de l’industrie doivent adapter</w:t>
      </w:r>
      <w:r w:rsidR="00AA4B12">
        <w:t xml:space="preserve"> </w:t>
      </w:r>
      <w:r w:rsidR="0060253C">
        <w:t>leurs contenus de formation à ces nouveaux besoins.</w:t>
      </w:r>
    </w:p>
    <w:p w14:paraId="7F5BC434" w14:textId="77777777" w:rsidR="00E744E6" w:rsidRDefault="0060253C" w:rsidP="00AA4B12">
      <w:pPr>
        <w:pStyle w:val="tbnormal"/>
      </w:pPr>
      <w:r>
        <w:t>À Neuchâtel, La Haute Ecole de Gestion Arc, forme des étudiants aux domaines de l’économie et services.</w:t>
      </w:r>
      <w:r w:rsidR="00AA4B12">
        <w:t xml:space="preserve"> </w:t>
      </w:r>
      <w:r>
        <w:t>Ses futurs diplômés</w:t>
      </w:r>
      <w:r w:rsidR="00AA4B12">
        <w:t xml:space="preserve"> doivent posséder un large éventail de compétence afin d’être compétitifs sur le marché de l’emploi </w:t>
      </w:r>
      <w:r>
        <w:t>une fois leur titre obtenu</w:t>
      </w:r>
      <w:r w:rsidR="00AA4B12">
        <w:t>. Dis</w:t>
      </w:r>
      <w:r w:rsidR="00E744E6">
        <w:t>poser de compétences telles que :</w:t>
      </w:r>
    </w:p>
    <w:p w14:paraId="0326CD73" w14:textId="6EAC687E" w:rsidR="00E744E6" w:rsidRDefault="00E744E6" w:rsidP="00E744E6">
      <w:pPr>
        <w:pStyle w:val="tbnormal"/>
        <w:numPr>
          <w:ilvl w:val="0"/>
          <w:numId w:val="25"/>
        </w:numPr>
      </w:pPr>
      <w:r>
        <w:t>L’aptitude</w:t>
      </w:r>
      <w:r w:rsidR="00AA4B12">
        <w:t xml:space="preserve"> à travailler avec l’outil informatique et</w:t>
      </w:r>
      <w:r>
        <w:t xml:space="preserve"> plus particulièrement les PGI.</w:t>
      </w:r>
    </w:p>
    <w:p w14:paraId="08DF9338" w14:textId="77777777" w:rsidR="00E744E6" w:rsidRDefault="00AA4B12" w:rsidP="00E744E6">
      <w:pPr>
        <w:pStyle w:val="tbnormal"/>
        <w:numPr>
          <w:ilvl w:val="0"/>
          <w:numId w:val="25"/>
        </w:numPr>
      </w:pPr>
      <w:r>
        <w:t>Pouvoir traduire la stratégie d’entreprise sur le système d’informations et inversement savoir aligner le SII sur la stratégie</w:t>
      </w:r>
      <w:r w:rsidR="0060253C">
        <w:t xml:space="preserve"> d’entreprise</w:t>
      </w:r>
      <w:r w:rsidR="00E744E6">
        <w:t>.</w:t>
      </w:r>
    </w:p>
    <w:p w14:paraId="2590A772" w14:textId="77777777" w:rsidR="00E744E6" w:rsidRDefault="00AA4B12" w:rsidP="00E744E6">
      <w:pPr>
        <w:pStyle w:val="tbnormal"/>
        <w:numPr>
          <w:ilvl w:val="0"/>
          <w:numId w:val="25"/>
        </w:numPr>
      </w:pPr>
      <w:r>
        <w:t>Savoir gérer et gouverner un entreprise, un département, une équipe</w:t>
      </w:r>
      <w:r w:rsidR="007A70DE">
        <w:t xml:space="preserve"> </w:t>
      </w:r>
      <w:r w:rsidR="007E7FFB">
        <w:t>sous-entend</w:t>
      </w:r>
      <w:r w:rsidR="007A70DE">
        <w:t xml:space="preserve"> aussi d’avoir de</w:t>
      </w:r>
      <w:r w:rsidR="00E744E6">
        <w:t>s compétences en communication.</w:t>
      </w:r>
    </w:p>
    <w:p w14:paraId="33ED1EFD" w14:textId="2629A093" w:rsidR="0078566D" w:rsidRDefault="007A70DE" w:rsidP="00AA4B12">
      <w:pPr>
        <w:pStyle w:val="tbnormal"/>
      </w:pPr>
      <w:r>
        <w:t>T</w:t>
      </w:r>
      <w:r w:rsidR="0060253C">
        <w:t>out ceci s’acquière en suivant l</w:t>
      </w:r>
      <w:r>
        <w:t xml:space="preserve">es cours </w:t>
      </w:r>
      <w:r w:rsidR="0060253C">
        <w:t>qu</w:t>
      </w:r>
      <w:r w:rsidR="00E744E6">
        <w:t xml:space="preserve">e l’école propose. Le problème est que bien souvent ces cours sont dispensés </w:t>
      </w:r>
      <w:r>
        <w:t>sous forme</w:t>
      </w:r>
      <w:r w:rsidR="0060253C">
        <w:t>s</w:t>
      </w:r>
      <w:r>
        <w:t xml:space="preserve"> théorique</w:t>
      </w:r>
      <w:r w:rsidR="0060253C">
        <w:t>s</w:t>
      </w:r>
      <w:r>
        <w:t xml:space="preserve">. Hors, ayant fait l’expérience durant </w:t>
      </w:r>
      <w:r w:rsidR="0078566D">
        <w:t>le</w:t>
      </w:r>
      <w:r>
        <w:t xml:space="preserve"> cursus</w:t>
      </w:r>
      <w:r w:rsidR="0078566D">
        <w:t xml:space="preserve"> menant au titre de Bachelor en informatique de gestion. Cett</w:t>
      </w:r>
      <w:r>
        <w:t xml:space="preserve">e </w:t>
      </w:r>
      <w:r w:rsidR="0078566D">
        <w:t xml:space="preserve">manière de conduire la </w:t>
      </w:r>
      <w:r>
        <w:t xml:space="preserve">formation </w:t>
      </w:r>
      <w:r w:rsidR="0078566D">
        <w:t xml:space="preserve">peut vite devenir </w:t>
      </w:r>
      <w:r>
        <w:t>ennuyeuse</w:t>
      </w:r>
      <w:r w:rsidR="00E744E6">
        <w:t>. L’étudiant étant</w:t>
      </w:r>
      <w:r>
        <w:t xml:space="preserve"> souvent cantonné dans un rôle passif où sa principale fonction est d’écouter. </w:t>
      </w:r>
      <w:r w:rsidR="00E744E6">
        <w:t>Ainsi, i</w:t>
      </w:r>
      <w:r w:rsidR="00EF56E2">
        <w:t xml:space="preserve">l </w:t>
      </w:r>
      <w:r w:rsidR="00E744E6">
        <w:t>devient</w:t>
      </w:r>
      <w:r w:rsidR="00EF56E2">
        <w:t xml:space="preserve"> trop ardu d’établir un</w:t>
      </w:r>
      <w:r>
        <w:t xml:space="preserve"> lien avec </w:t>
      </w:r>
      <w:r w:rsidR="00EF56E2">
        <w:t xml:space="preserve">la réalité. La principale cause étant un manque de pratique et </w:t>
      </w:r>
      <w:r w:rsidR="00456E15">
        <w:t>d’</w:t>
      </w:r>
      <w:r w:rsidR="00EF56E2">
        <w:t xml:space="preserve">exposition à des </w:t>
      </w:r>
      <w:r>
        <w:t xml:space="preserve">cas </w:t>
      </w:r>
      <w:r w:rsidR="00EF56E2">
        <w:t>concrets.</w:t>
      </w:r>
      <w:r>
        <w:t xml:space="preserve"> Ce qui renforce </w:t>
      </w:r>
      <w:r w:rsidR="00EF56E2">
        <w:t>la sensation d’</w:t>
      </w:r>
      <w:r w:rsidR="00456E15">
        <w:t>ennui</w:t>
      </w:r>
      <w:r w:rsidR="0078566D">
        <w:t xml:space="preserve"> pour les étudiants</w:t>
      </w:r>
      <w:r w:rsidR="00456E15">
        <w:t xml:space="preserve"> </w:t>
      </w:r>
      <w:r w:rsidR="0078566D">
        <w:t>et donc une tendance générale à décrocher.</w:t>
      </w:r>
      <w:r w:rsidR="00456E15">
        <w:t xml:space="preserve"> C</w:t>
      </w:r>
      <w:r w:rsidR="00EF56E2">
        <w:t>ertes</w:t>
      </w:r>
      <w:r w:rsidR="00456E15">
        <w:t>,</w:t>
      </w:r>
      <w:r w:rsidR="00EF56E2">
        <w:t xml:space="preserve"> certaines fois la pratique est difficile à mettre en place</w:t>
      </w:r>
      <w:r w:rsidR="0078566D">
        <w:t>, cependant, un nouveau paradigme de formation pointe le bout de son nez</w:t>
      </w:r>
      <w:r w:rsidR="00EF56E2">
        <w:t>.</w:t>
      </w:r>
    </w:p>
    <w:p w14:paraId="1C89722A" w14:textId="2ACA9F7C" w:rsidR="00C91D48" w:rsidRDefault="00EF56E2" w:rsidP="00AA4B12">
      <w:pPr>
        <w:pStyle w:val="tbnormal"/>
      </w:pPr>
      <w:r>
        <w:t>Attention toutefois à ne pas prendre cette introduction comme un acte de discréditation envers l’école ou envers les fondements de la formation</w:t>
      </w:r>
      <w:r w:rsidR="00456E15">
        <w:t xml:space="preserve"> traditionnelle</w:t>
      </w:r>
      <w:r>
        <w:t xml:space="preserve">. Le but étant de poser la problématique générale et d’y apporter un élément de réponse </w:t>
      </w:r>
      <w:r w:rsidR="00456E15">
        <w:t>avec la thématique de ce travail</w:t>
      </w:r>
      <w:r>
        <w:t>.</w:t>
      </w:r>
    </w:p>
    <w:p w14:paraId="511BFDAF" w14:textId="2F4FE9D9" w:rsidR="0036239E" w:rsidRDefault="00E043E1" w:rsidP="00AA4B12">
      <w:pPr>
        <w:pStyle w:val="tbnormal"/>
      </w:pPr>
      <w:r>
        <w:t xml:space="preserve">Pour contrer cet enlisement </w:t>
      </w:r>
      <w:r w:rsidR="0078566D">
        <w:t>collectif dans la passivité</w:t>
      </w:r>
      <w:r w:rsidR="00307E3E">
        <w:t xml:space="preserve"> que génère les formations traditionnelles</w:t>
      </w:r>
      <w:r w:rsidR="0078566D">
        <w:t xml:space="preserve">, </w:t>
      </w:r>
      <w:r w:rsidR="00307E3E">
        <w:t>une</w:t>
      </w:r>
      <w:r>
        <w:t xml:space="preserve"> solution émergente</w:t>
      </w:r>
      <w:r w:rsidR="00307E3E">
        <w:t xml:space="preserve">, </w:t>
      </w:r>
      <w:r w:rsidR="0078566D">
        <w:t>celle des</w:t>
      </w:r>
      <w:r>
        <w:t xml:space="preserve"> jeu</w:t>
      </w:r>
      <w:r w:rsidR="0078566D">
        <w:t>x</w:t>
      </w:r>
      <w:r>
        <w:t xml:space="preserve"> sérieux</w:t>
      </w:r>
      <w:r w:rsidR="0078566D">
        <w:t>. Nous pouvons déduire qu’elle a commencé à faire</w:t>
      </w:r>
      <w:r>
        <w:t xml:space="preserve"> son app</w:t>
      </w:r>
      <w:r w:rsidR="0078566D">
        <w:t xml:space="preserve">arition depuis quelques années maintenant avec comme </w:t>
      </w:r>
      <w:r w:rsidR="00307E3E">
        <w:t xml:space="preserve">principal </w:t>
      </w:r>
      <w:r w:rsidR="0078566D">
        <w:t>exemple ERPSim® qui a fait son entrée sur le marché des jeux sérieux en 2004.</w:t>
      </w:r>
    </w:p>
    <w:p w14:paraId="5F0A2213" w14:textId="3DF5C240" w:rsidR="00E043E1" w:rsidRPr="00E5577F" w:rsidRDefault="008C2071" w:rsidP="009644CA">
      <w:pPr>
        <w:pStyle w:val="tbnormal"/>
      </w:pPr>
      <w:r>
        <w:lastRenderedPageBreak/>
        <w:t xml:space="preserve">Fruit </w:t>
      </w:r>
      <w:r w:rsidR="00307E3E">
        <w:t xml:space="preserve">de </w:t>
      </w:r>
      <w:r w:rsidR="00456E15">
        <w:t>l’</w:t>
      </w:r>
      <w:r w:rsidR="0036239E">
        <w:t>expérience</w:t>
      </w:r>
      <w:r w:rsidR="00456E15">
        <w:t xml:space="preserve"> de </w:t>
      </w:r>
      <w:r w:rsidR="00307E3E">
        <w:t>notre expérience</w:t>
      </w:r>
      <w:r w:rsidR="0036239E">
        <w:t xml:space="preserve">, </w:t>
      </w:r>
      <w:r>
        <w:t>des</w:t>
      </w:r>
      <w:r w:rsidR="0036239E">
        <w:t xml:space="preserve"> jeux </w:t>
      </w:r>
      <w:r w:rsidR="00307E3E">
        <w:t xml:space="preserve">comme ERPSim® ou encore Albasim s’apparentent à des jeux </w:t>
      </w:r>
      <w:r w:rsidR="0036239E">
        <w:t>vidéo que l’on retrouve dans le comme</w:t>
      </w:r>
      <w:r>
        <w:t xml:space="preserve">rce. Cependant, ils </w:t>
      </w:r>
      <w:r w:rsidR="00456E15">
        <w:t>s’</w:t>
      </w:r>
      <w:r>
        <w:t>utilisent</w:t>
      </w:r>
      <w:r w:rsidR="0036239E">
        <w:t xml:space="preserve"> à des fins de formation affiliés à des domaines sérieux</w:t>
      </w:r>
      <w:r>
        <w:t>. C</w:t>
      </w:r>
      <w:r w:rsidR="0036239E">
        <w:t xml:space="preserve">omme </w:t>
      </w:r>
      <w:r>
        <w:t xml:space="preserve">nous pouvons en </w:t>
      </w:r>
      <w:r w:rsidR="0036239E">
        <w:t>témoigne</w:t>
      </w:r>
      <w:r>
        <w:t>r</w:t>
      </w:r>
      <w:r w:rsidR="00456E15">
        <w:t xml:space="preserve"> grâce à</w:t>
      </w:r>
      <w:r w:rsidR="0036239E">
        <w:t xml:space="preserve"> l’utilisation qui </w:t>
      </w:r>
      <w:r>
        <w:t xml:space="preserve">en </w:t>
      </w:r>
      <w:r w:rsidR="00307E3E">
        <w:t>ont</w:t>
      </w:r>
      <w:r w:rsidR="0036239E">
        <w:t xml:space="preserve"> été faite </w:t>
      </w:r>
      <w:r>
        <w:t xml:space="preserve">durant </w:t>
      </w:r>
      <w:r w:rsidR="00456E15">
        <w:t>le cursus de la filière IG</w:t>
      </w:r>
      <w:r w:rsidR="0036239E">
        <w:t>. En effet, nous l</w:t>
      </w:r>
      <w:r w:rsidR="00307E3E">
        <w:t xml:space="preserve">es </w:t>
      </w:r>
      <w:r w:rsidR="0036239E">
        <w:t xml:space="preserve">avons </w:t>
      </w:r>
      <w:r w:rsidR="00307E3E">
        <w:t>expérimentés</w:t>
      </w:r>
      <w:r w:rsidR="0036239E">
        <w:t xml:space="preserve"> durant</w:t>
      </w:r>
      <w:r>
        <w:t xml:space="preserve"> le</w:t>
      </w:r>
      <w:r w:rsidR="00307E3E">
        <w:t>s</w:t>
      </w:r>
      <w:r>
        <w:t xml:space="preserve"> module de </w:t>
      </w:r>
      <w:r w:rsidR="00307E3E">
        <w:t xml:space="preserve">cockpit d’entreprise et de </w:t>
      </w:r>
      <w:r>
        <w:t>gestion de projet informatique</w:t>
      </w:r>
      <w:r w:rsidR="0036239E">
        <w:t xml:space="preserve">. </w:t>
      </w:r>
      <w:r w:rsidR="00307E3E">
        <w:t xml:space="preserve">Le premier de ces jeux mettait en scène des sociétés de distribution de produits laitiers. Par groupe de quatre à cinq personnes, les étudiants devaient prendre des décisions stratégiques pour générer du profit. Le deuxième quant à lui </w:t>
      </w:r>
      <w:r w:rsidR="0036239E">
        <w:t xml:space="preserve">avait comme objectif </w:t>
      </w:r>
      <w:r w:rsidR="00307E3E">
        <w:t>de sensibiliser les étudiants à</w:t>
      </w:r>
      <w:r w:rsidR="0036239E">
        <w:t xml:space="preserve"> la gestion de projet. Pour se faire, la classe était </w:t>
      </w:r>
      <w:r w:rsidR="00307E3E">
        <w:t xml:space="preserve">divisée en groupe de quatre à cinq </w:t>
      </w:r>
      <w:r w:rsidR="0036239E">
        <w:t xml:space="preserve">étudiants. Puis, le jeu consistait à </w:t>
      </w:r>
      <w:r w:rsidR="00456E15">
        <w:t>exploiter une méthode de</w:t>
      </w:r>
      <w:r w:rsidR="0036239E">
        <w:t xml:space="preserve"> gestion de projet pour un développement d’application mobi</w:t>
      </w:r>
      <w:r w:rsidR="00307E3E">
        <w:t>le. A</w:t>
      </w:r>
      <w:r>
        <w:t>vec tout ce qu’il en résulte</w:t>
      </w:r>
      <w:r w:rsidR="00307E3E">
        <w:t xml:space="preserve"> comme f</w:t>
      </w:r>
      <w:r w:rsidR="00456E15">
        <w:t>aire des estimations en terme de budgétisation, élaborer des stratégies d’investissement, ordonnancé les tâches, leurs affecter des</w:t>
      </w:r>
      <w:r>
        <w:t xml:space="preserve"> ressources</w:t>
      </w:r>
      <w:r w:rsidR="00456E15">
        <w:t>, etc..</w:t>
      </w:r>
      <w:r>
        <w:t xml:space="preserve">. </w:t>
      </w:r>
      <w:r w:rsidR="00456E15">
        <w:t>Toutes ces actions de</w:t>
      </w:r>
      <w:r w:rsidR="00307E3E">
        <w:t>vaient être enregistrées dans le</w:t>
      </w:r>
      <w:r w:rsidR="00456E15">
        <w:t xml:space="preserve"> jeu qui </w:t>
      </w:r>
      <w:r w:rsidR="00307E3E">
        <w:t>avait</w:t>
      </w:r>
      <w:r w:rsidR="00456E15">
        <w:t xml:space="preserve"> la forme d’une application Web. Puis, u</w:t>
      </w:r>
      <w:r>
        <w:t>n simulateur réagissait à nos décisions en impactant trois axes :</w:t>
      </w:r>
      <w:r w:rsidR="00282811">
        <w:t xml:space="preserve"> délai, coût et q</w:t>
      </w:r>
      <w:r w:rsidR="00307E3E">
        <w:t>ualité. Ces</w:t>
      </w:r>
      <w:r>
        <w:t xml:space="preserve"> exempl</w:t>
      </w:r>
      <w:r w:rsidR="00307E3E">
        <w:t>es sont</w:t>
      </w:r>
      <w:r w:rsidR="00456E15">
        <w:t xml:space="preserve"> là pour </w:t>
      </w:r>
      <w:r>
        <w:t>affirme</w:t>
      </w:r>
      <w:r w:rsidR="00456E15">
        <w:t xml:space="preserve">r </w:t>
      </w:r>
      <w:r>
        <w:t>que les jeux sérieux sont de simple jeu virtuel où un scénario accompagne l’atteinte d’</w:t>
      </w:r>
      <w:r w:rsidR="00282811">
        <w:t>objectifs pédagogiques. Nous sommes là, clairement dans un domaine sérieux.</w:t>
      </w:r>
    </w:p>
    <w:p w14:paraId="058C723E" w14:textId="77777777" w:rsidR="00F2693B" w:rsidRDefault="00F2693B" w:rsidP="00851178">
      <w:pPr>
        <w:pStyle w:val="tbtitre1"/>
      </w:pPr>
      <w:bookmarkStart w:id="2" w:name="_Toc452557070"/>
      <w:r>
        <w:t>Contexte</w:t>
      </w:r>
      <w:bookmarkEnd w:id="2"/>
    </w:p>
    <w:p w14:paraId="39C14203" w14:textId="44B70A2F" w:rsidR="00F967DC" w:rsidRDefault="00F967DC" w:rsidP="00F967DC">
      <w:pPr>
        <w:pStyle w:val="tbnormal"/>
      </w:pPr>
      <w:r>
        <w:t xml:space="preserve">Dans le cadre d’un travail de fin d’études, nommé </w:t>
      </w:r>
      <w:r w:rsidR="00172225">
        <w:t>travail de Bachelor, l’étudiant doit mettre en pratique tout le savoir capitalisé durant ses trois années de formation.</w:t>
      </w:r>
    </w:p>
    <w:p w14:paraId="37BC0FCD" w14:textId="051E1DD3" w:rsidR="00172225" w:rsidRDefault="006A2416" w:rsidP="006A2416">
      <w:pPr>
        <w:pStyle w:val="tbnormal"/>
      </w:pPr>
      <w:r>
        <w:t>Ce travail doit permettre d’apporter une réponse à une problématique contextuelle qui fait office de « Les jeux sérieux sont très répandus dans les écoles de commerce et permettent de supporter l'enseignement de nombreuses disciplines. Dans le domaine des PGI, le jeu ERPsim</w:t>
      </w:r>
      <w:r w:rsidR="00B4060D">
        <w:t>®</w:t>
      </w:r>
      <w:r>
        <w:t xml:space="preserve">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rsidR="00392B83">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p>
    <w:p w14:paraId="541EF22B" w14:textId="4038ED0D" w:rsidR="00D31A6C" w:rsidRDefault="00D31A6C" w:rsidP="006A2416">
      <w:pPr>
        <w:pStyle w:val="tbnormal"/>
      </w:pPr>
      <w:r>
        <w:br w:type="page"/>
      </w:r>
    </w:p>
    <w:p w14:paraId="6304F9CC" w14:textId="5FD79A01" w:rsidR="006A2416" w:rsidRDefault="00D65542" w:rsidP="006A2416">
      <w:pPr>
        <w:pStyle w:val="tbnormal"/>
      </w:pPr>
      <w:r>
        <w:lastRenderedPageBreak/>
        <w:t>Pour appuyer l’observation faite dans le paragraphe ci-dessus, veuillez pren</w:t>
      </w:r>
      <w:r w:rsidR="00360FBD">
        <w:t xml:space="preserve">dre en considération l’étude de </w:t>
      </w:r>
      <w:r w:rsidR="00360FBD">
        <w:rPr>
          <w:rFonts w:cs="Times New Roman"/>
          <w:sz w:val="22"/>
          <w:lang w:val="fr-FR"/>
        </w:rPr>
        <w:t xml:space="preserve">l’Office fédéral de la statistique (OFS) qui fait état des </w:t>
      </w:r>
      <w:r w:rsidR="006B4B8D">
        <w:t xml:space="preserve">chiffres </w:t>
      </w:r>
      <w:r w:rsidR="00360FBD">
        <w:t>suivants</w:t>
      </w:r>
      <w:r w:rsidR="00C73091">
        <w:rPr>
          <w:rStyle w:val="Appelnotedebasdep"/>
        </w:rPr>
        <w:footnoteReference w:id="2"/>
      </w:r>
      <w:r w:rsidR="00360FBD">
        <w:t> :</w:t>
      </w:r>
    </w:p>
    <w:p w14:paraId="2C976455" w14:textId="746CCCB2" w:rsidR="006B4B8D" w:rsidRDefault="00360FBD" w:rsidP="002404CF">
      <w:pPr>
        <w:pStyle w:val="tbnormal"/>
      </w:pPr>
      <w:r w:rsidRPr="00360FBD">
        <w:rPr>
          <w:noProof/>
          <w:lang w:val="fr-FR" w:eastAsia="fr-FR"/>
        </w:rPr>
        <w:drawing>
          <wp:inline distT="0" distB="0" distL="0" distR="0" wp14:anchorId="0CF5C44D" wp14:editId="65D3ECD6">
            <wp:extent cx="4679950" cy="552069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79950" cy="5520690"/>
                    </a:xfrm>
                    <a:prstGeom prst="rect">
                      <a:avLst/>
                    </a:prstGeom>
                  </pic:spPr>
                </pic:pic>
              </a:graphicData>
            </a:graphic>
          </wp:inline>
        </w:drawing>
      </w:r>
    </w:p>
    <w:p w14:paraId="0E31AFFA" w14:textId="5ECEED0B" w:rsidR="00360FBD" w:rsidRDefault="00360FBD" w:rsidP="006A2416">
      <w:pPr>
        <w:pStyle w:val="tbnormal"/>
      </w:pPr>
      <w:r w:rsidRPr="00360FBD">
        <w:t>Figure 1 : Structure démographique des sociétés des cantons du Jura et Neuchâtel.</w:t>
      </w:r>
    </w:p>
    <w:p w14:paraId="2073A4AF" w14:textId="7C9B1139" w:rsidR="006F20B7" w:rsidRDefault="00360FBD" w:rsidP="00341186">
      <w:pPr>
        <w:pStyle w:val="tbnormal"/>
      </w:pPr>
      <w:r>
        <w:t>Le taux de petites et moyennes entreprises pour les cantons de Neuchâtel et du Jura est de 99.83%. Dont seulement 1.70% sont des moyennes entreprises composées de 50 à 249 employés. Avancer que la solution SAP® n’est pas envisageable est tout à fait recevable.</w:t>
      </w:r>
    </w:p>
    <w:p w14:paraId="62DC9A93" w14:textId="43FC0366" w:rsidR="00392B83" w:rsidRDefault="00392B83" w:rsidP="00851178">
      <w:pPr>
        <w:pStyle w:val="tbtitre1"/>
      </w:pPr>
      <w:bookmarkStart w:id="3" w:name="_Toc452557071"/>
      <w:r>
        <w:t>Pourquoi Odoo®</w:t>
      </w:r>
      <w:bookmarkEnd w:id="3"/>
    </w:p>
    <w:p w14:paraId="361B2F8E" w14:textId="59EE8E6F" w:rsidR="00392B83" w:rsidRDefault="00392B83" w:rsidP="00392B83">
      <w:pPr>
        <w:pStyle w:val="tbnormal"/>
      </w:pPr>
      <w:r>
        <w:t>Lors du travail personnel étant la phase préalable à ce projet, l’idée était de « </w:t>
      </w:r>
      <w:r w:rsidRPr="00392B83">
        <w:t xml:space="preserve">se familiariser avec le fonctionnement des jeux sérieux et des scénarios </w:t>
      </w:r>
      <w:r w:rsidRPr="00392B83">
        <w:lastRenderedPageBreak/>
        <w:t>pédagogiques qui y sont liés. Ensuite, des recommandations seront faites pour la création d'un nouveau scénario pédagogique basé sur Odoo. Finalement, une analyse des possibilités offertes par Odoo sera effectuée afin d'imaginer un scénario adapté d'ERPsim et spécialement orienté vers les PME.</w:t>
      </w:r>
      <w:r>
        <w:t xml:space="preserve"> » </w:t>
      </w:r>
      <w:r>
        <w:fldChar w:fldCharType="begin" w:fldLock="1"/>
      </w:r>
      <w:r w:rsidR="00937F9E">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392B83">
        <w:rPr>
          <w:noProof/>
        </w:rPr>
        <w:t>(Fritscher et al., 2016)</w:t>
      </w:r>
      <w:r>
        <w:fldChar w:fldCharType="end"/>
      </w:r>
      <w:r>
        <w:t>.</w:t>
      </w:r>
    </w:p>
    <w:p w14:paraId="3D99C064" w14:textId="58BCC412" w:rsidR="00392B83" w:rsidRPr="00392B83" w:rsidRDefault="00392B83" w:rsidP="00392B83">
      <w:pPr>
        <w:pStyle w:val="tbnormal"/>
      </w:pPr>
      <w:r>
        <w:t xml:space="preserve">Le résultat de cette première analyse est éloquent, Odoo® est le candidat parfait pour ce travail. Il dispose d’une politique Open Source ce qui signifie que les coûts de licence sont moindre et que le code est ouvert et par conséquent, il peut être adapté à toutes sortes de besoins. Mais ce n’est de loin pas tout. Il expose une API très fournie. Elle permet d’interfacer avec le PGI à partir de n’importe quel logiciel informatique. La documentation est très bien faite avec des exemples dans les langages : Python, Ruby, PHP et Java. De plus, Odoo S.A et sa communauté peuvent se targuer d’avoir plus de deux millions d’utilisateurs dans sa version en ligne </w:t>
      </w:r>
      <w:r w:rsidR="00937F9E">
        <w:fldChar w:fldCharType="begin" w:fldLock="1"/>
      </w:r>
      <w:r w:rsidR="00C64621">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937F9E">
        <w:fldChar w:fldCharType="separate"/>
      </w:r>
      <w:r w:rsidR="00937F9E" w:rsidRPr="00937F9E">
        <w:rPr>
          <w:noProof/>
        </w:rPr>
        <w:t>(Odoo S.A, 2016)</w:t>
      </w:r>
      <w:r w:rsidR="00937F9E">
        <w:fldChar w:fldCharType="end"/>
      </w:r>
      <w:r w:rsidR="00937F9E">
        <w:t>.</w:t>
      </w:r>
    </w:p>
    <w:p w14:paraId="25E3DD62" w14:textId="77777777" w:rsidR="006B3958" w:rsidRDefault="006B3958" w:rsidP="00851178">
      <w:pPr>
        <w:pStyle w:val="tbtitre1"/>
      </w:pPr>
      <w:bookmarkStart w:id="4" w:name="_Toc452557072"/>
      <w:r>
        <w:t>Démarche</w:t>
      </w:r>
      <w:bookmarkEnd w:id="4"/>
    </w:p>
    <w:p w14:paraId="31B0C721" w14:textId="21374093" w:rsidR="006B3958" w:rsidRDefault="006B3958" w:rsidP="006B3958">
      <w:pPr>
        <w:pStyle w:val="tbnormal"/>
      </w:pPr>
      <w:r>
        <w:t>Ce pro</w:t>
      </w:r>
      <w:r w:rsidR="00341186">
        <w:t xml:space="preserve">jet s’inscrit dans un cycle de </w:t>
      </w:r>
      <w:r>
        <w:t>courte durée. En effet, nous avons à disposition quatorze (14) semaines afin d’aboutir aux résultats attendus. Ces résultats sont matérialisés sous diverses formes. Cela s’explique du fait que ce projet s’articule autour d’axes d’analyse variés requérant des compétences diverses.</w:t>
      </w:r>
    </w:p>
    <w:p w14:paraId="65D3FE40" w14:textId="75EA4B14" w:rsidR="006B3958" w:rsidRDefault="006B3958" w:rsidP="006B3958">
      <w:pPr>
        <w:pStyle w:val="tbnormal"/>
      </w:pPr>
      <w:r>
        <w:t xml:space="preserve">Pour aboutir aux livrables mentionnés dans </w:t>
      </w:r>
      <w:r w:rsidR="00341186">
        <w:t>la demande de ratification et</w:t>
      </w:r>
      <w:r>
        <w:t xml:space="preserve"> ce dans les </w:t>
      </w:r>
      <w:r w:rsidR="00341186">
        <w:t>délais</w:t>
      </w:r>
      <w:r>
        <w:t xml:space="preserve"> impartis, nous avons pris la décision de nous appuyer sur une méthode de gestion du projet dite agile. Toutefois, il est important de faire mention que l’équipe qui œuvre dans la réalisation du projet est très petite, trois (3) personnes ayant respectivement les rôles de directeur de travail et d’assistant, ces derniers représentent le mandant et donc impliqués avec des responsabilités de support et de maître d’ouvrage (MOA). L’étudiant en qualité de mandataire ayant les responsabilités de maître d’œuvre (MOE). De ce fait, l’adoption d’une méthode agile particulière n’est pas retenu et le choix se porte sur un dérivé</w:t>
      </w:r>
      <w:r w:rsidR="00341186">
        <w:t xml:space="preserve"> qui reprend les concepts généraux des méthodologies agiles. </w:t>
      </w:r>
      <w:r w:rsidR="00E64502">
        <w:t>C’est donc u</w:t>
      </w:r>
      <w:r>
        <w:t>ne méthode dite hybride</w:t>
      </w:r>
      <w:r w:rsidR="00E64502">
        <w:t xml:space="preserve"> qui est mise en oeuvre</w:t>
      </w:r>
      <w:r>
        <w:t>. Le respect des principales valeurs et les principes cités dans Le Manifeste agile sont cependant retenus. Pour rappel le Manifeste les énumérer comme ceci</w:t>
      </w:r>
      <w:r>
        <w:rPr>
          <w:rStyle w:val="Appelnotedebasdep"/>
        </w:rPr>
        <w:footnoteReference w:id="3"/>
      </w:r>
      <w:r>
        <w:t> :</w:t>
      </w:r>
    </w:p>
    <w:p w14:paraId="10CDBF1C" w14:textId="77777777" w:rsidR="006B3958" w:rsidRDefault="006B3958" w:rsidP="006B3958">
      <w:pPr>
        <w:pStyle w:val="tbnormal"/>
        <w:numPr>
          <w:ilvl w:val="0"/>
          <w:numId w:val="11"/>
        </w:numPr>
      </w:pPr>
      <w:r w:rsidRPr="00E64502">
        <w:rPr>
          <w:b/>
        </w:rPr>
        <w:t>Les individus et leurs interactions</w:t>
      </w:r>
      <w:r>
        <w:t xml:space="preserve"> plus que les processus et les outils.</w:t>
      </w:r>
    </w:p>
    <w:p w14:paraId="40295131" w14:textId="77777777" w:rsidR="006B3958" w:rsidRDefault="006B3958" w:rsidP="006B3958">
      <w:pPr>
        <w:pStyle w:val="tbnormal"/>
        <w:numPr>
          <w:ilvl w:val="0"/>
          <w:numId w:val="11"/>
        </w:numPr>
      </w:pPr>
      <w:r w:rsidRPr="00E64502">
        <w:rPr>
          <w:b/>
        </w:rPr>
        <w:t>Des logiciels opérationnels</w:t>
      </w:r>
      <w:r>
        <w:t xml:space="preserve"> plus qu’une documentation exhaustive.</w:t>
      </w:r>
    </w:p>
    <w:p w14:paraId="0C1C8B3D" w14:textId="77777777" w:rsidR="006B3958" w:rsidRDefault="006B3958" w:rsidP="006B3958">
      <w:pPr>
        <w:pStyle w:val="tbnormal"/>
        <w:numPr>
          <w:ilvl w:val="0"/>
          <w:numId w:val="11"/>
        </w:numPr>
      </w:pPr>
      <w:r w:rsidRPr="00E64502">
        <w:rPr>
          <w:b/>
        </w:rPr>
        <w:t>La collaboration avec les clients</w:t>
      </w:r>
      <w:r>
        <w:t xml:space="preserve"> plus que la négociation contractuelle.</w:t>
      </w:r>
    </w:p>
    <w:p w14:paraId="3E164CBF" w14:textId="77777777" w:rsidR="006B3958" w:rsidRDefault="006B3958" w:rsidP="006B3958">
      <w:pPr>
        <w:pStyle w:val="tbnormal"/>
        <w:numPr>
          <w:ilvl w:val="0"/>
          <w:numId w:val="11"/>
        </w:numPr>
      </w:pPr>
      <w:r w:rsidRPr="00E64502">
        <w:rPr>
          <w:b/>
        </w:rPr>
        <w:t>L’adaptation au changement</w:t>
      </w:r>
      <w:r>
        <w:t xml:space="preserve"> plus que le suivi d’un plan.</w:t>
      </w:r>
    </w:p>
    <w:p w14:paraId="788B0DF4" w14:textId="77777777" w:rsidR="006B3958" w:rsidRDefault="006B3958" w:rsidP="006B3958">
      <w:pPr>
        <w:pStyle w:val="tbnormal"/>
      </w:pPr>
      <w:r>
        <w:t>Néanmoins, les auteurs reconnaissent la valeur indéniable qu’ont les seconds éléments de ces diverses assertions. Malgré cela, ils précisent privilégier les premiers. C’est sur ce postulat que nous réalisons ce projet.</w:t>
      </w:r>
    </w:p>
    <w:p w14:paraId="09A3504A" w14:textId="2E2914C3" w:rsidR="006B3958" w:rsidRDefault="006B3958" w:rsidP="006B3958">
      <w:pPr>
        <w:pStyle w:val="tbnormal"/>
      </w:pPr>
      <w:r>
        <w:lastRenderedPageBreak/>
        <w:t>Afin d’être coordonné entre les diverses parties prenantes, nous utilisons au quotidien un outil qui s’aligne sur la méthode de travail retenue, Trello®. Nous y avons créé un endroit où la communication y est facile et où les avancées itératives peuvent être simplement visualisable par tous les membres de l’équipe. « </w:t>
      </w:r>
      <w:r w:rsidRPr="00E6133C">
        <w:t>Trello est un outil de gestion de projet en ligne, lancé en septembre 2011, et inspiré par la méthode Kanban de Toyota. Il est basé sur une organisation des projets en planches listant des cartes, chacune représentant des tâches. Les cartes sont assignables à des utilisateurs et sont mobiles d'une planche à l'autre, traduisant leur avancement.</w:t>
      </w:r>
      <w:r>
        <w:t xml:space="preserve"> » </w:t>
      </w:r>
      <w:r>
        <w:fldChar w:fldCharType="begin" w:fldLock="1"/>
      </w:r>
      <w:r>
        <w:instrText>ADDIN CSL_CITATION { "citationItems" : [ { "id" : "ITEM-1", "itemData" : { "URL" : "https://fr.wikipedia.org/wiki/Trello", "accessed" : { "date-parts" : [ [ "2016", "5", "20" ] ] }, "author" : [ { "dropping-particle" : "", "family" : "Wikip\u00e9dia", "given" : "", "non-dropping-particle" : "", "parse-names" : false, "suffix" : "" } ], "container-title" : "2015-11-30", "id" : "ITEM-1", "issued" : { "date-parts" : [ [ "2015" ] ] }, "title" : "Trello", "type" : "webpage" }, "uris" : [ "http://www.mendeley.com/documents/?uuid=f6566a60-a7ea-3ca0-ad8d-7893e52ee8f1" ] } ], "mendeley" : { "formattedCitation" : "(Wikip\u00e9dia, 2015b)", "plainTextFormattedCitation" : "(Wikip\u00e9dia, 2015b)", "previouslyFormattedCitation" : "(Wikip\u00e9dia, 2015b)" }, "properties" : { "noteIndex" : 0 }, "schema" : "https://github.com/citation-style-language/schema/raw/master/csl-citation.json" }</w:instrText>
      </w:r>
      <w:r>
        <w:fldChar w:fldCharType="separate"/>
      </w:r>
      <w:r w:rsidRPr="00E6133C">
        <w:rPr>
          <w:noProof/>
        </w:rPr>
        <w:t>(Wikipédia, 2015b)</w:t>
      </w:r>
      <w:r>
        <w:fldChar w:fldCharType="end"/>
      </w:r>
      <w:r>
        <w:t>. Nous planifions et faisons des revues des travaux en cours régulièrement grâce aux séances à intervalle régulier, que nous avons bloqué au jeudi de chaque semaine. Le but est de faire le point sur ce qui a été fait et ce qui doit l’être.</w:t>
      </w:r>
    </w:p>
    <w:p w14:paraId="594BEA18" w14:textId="77777777" w:rsidR="006B3958" w:rsidRDefault="006B3958" w:rsidP="006B3958">
      <w:pPr>
        <w:pStyle w:val="tbnormal"/>
      </w:pPr>
      <w:r>
        <w:t xml:space="preserve">Afin de démarrer sur la bonne voie et être productif, nous nous basons sur une étude préliminaire, effectuer durant la phase de travail personnel. Ce travail consistait à « se familiariser avec le fonctionnement des jeux sérieux et des scénarios pédagogiques qui y sont liés. Ensuite, des recommandations seront faites pour la création d’un nouveau scénario pédagogique basé sur Odoo®. Finalement, une analyse des possibilités offertes par Odoo® sera effectuée afin d’imaginer un scénario adapté d’ERPSim® et spécialement orienté vers les PME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C94970">
        <w:rPr>
          <w:noProof/>
        </w:rPr>
        <w:t>(Fritscher et al., 2016)</w:t>
      </w:r>
      <w:r>
        <w:fldChar w:fldCharType="end"/>
      </w:r>
      <w:r>
        <w:t>.</w:t>
      </w:r>
    </w:p>
    <w:p w14:paraId="506071EF" w14:textId="77777777" w:rsidR="006B3958" w:rsidRDefault="006B3958" w:rsidP="006B3958">
      <w:pPr>
        <w:pStyle w:val="tbnormal"/>
      </w:pPr>
      <w:r>
        <w:t>Ensuite, nous travaillons sur différents axes : métier, technique, pédagogique et management. L’idée est d’avancer sur ces trois (3) premiers axes parallèlement avec des itérations de courtes durées. Ainsi, nous évitons de dévier sur des chemins divergents aux risques d’être contradictoires. Le quatrième étant plus un aspect de support à la réalisation du projet.</w:t>
      </w:r>
    </w:p>
    <w:p w14:paraId="1EFFC826" w14:textId="77777777" w:rsidR="006B3958" w:rsidRDefault="006B3958" w:rsidP="006B3958">
      <w:pPr>
        <w:pStyle w:val="tbnormal"/>
      </w:pPr>
      <w:r>
        <w:t>Le travail à fournir dans l’axe métier, consiste à s’appuyer sur les bases de gestion que le mandataire possède déjà grâce à son cursus filière informatique de gestion. Puis, de compléter ses connaissances en extrayant des concepts théoriques plus avancés à partir de diverses sources littéraires. Le but est de maîtriser plusieurs sujets. Les principaux éléments des processus opérationnels d’une société industrielle, i.e., comprendre les flux et les informations véhiculées. Les actions à entreprendre sur chacun des processus. Maitriser les enregistrements des flux monétaires qu’enregistre la comptabilité des sociétés. Connaître le fonctionnement global des économies de marché, de la loi de l’offre et la demande, des économies d’échelles et de l’influence de l’indicateur d’élasticité des prix sur la demande des consommateurs.</w:t>
      </w:r>
    </w:p>
    <w:p w14:paraId="55AE29FA" w14:textId="77777777" w:rsidR="006B3958" w:rsidRDefault="006B3958" w:rsidP="006B3958">
      <w:pPr>
        <w:pStyle w:val="tbnormal"/>
      </w:pPr>
      <w:r>
        <w:t xml:space="preserve">L’aspect technique doit permettre de comprendre les mécanismes fournis par Odoo® afin d’entrer dans le système et interagir avec ses composants. L’idée sous-jacente est de pouvoir faire évoluer les processus métiers, les objets et leurs divers états à partir du simulateur, de manière automatisée. C’est sur ce point-là, qu’un des enjeux principaux, se joue. En effet, grâce à ce procédé, le scénario peut avancer et évoluer. C’est cela qui rend l’immersion totale pour les participants. L’enjeu étant la capacité de la solution à capter un </w:t>
      </w:r>
      <w:r>
        <w:lastRenderedPageBreak/>
        <w:t>maximum d’intérêt de la part des participants. Et de ce fait, booster les gains pédagogiques relatifs à l’utilisation de ce support à la formation.</w:t>
      </w:r>
    </w:p>
    <w:p w14:paraId="158D434D" w14:textId="77777777" w:rsidR="006B3958" w:rsidRDefault="006B3958" w:rsidP="006B3958">
      <w:pPr>
        <w:pStyle w:val="tbnormal"/>
      </w:pPr>
      <w:r>
        <w:t>En terme d’aspect pédagogique, l’enjeu est de pouvoir consolider les bases théoriques acquises durant les cours par une expérience pratique. Cette expérience est dispensée dans un environnement proche de la réalité fournie par le jeu sérieux OdooSIM. Par conséquent, le simulateur doit mettre en place des interactions ayant des buts pédagogiques pertinents. Ces interactions de type action-réaction, se concrétisent par le fait que le participant doit prendre des décisions, le plus souvent stratégiques, afin d’amener sa société vers un idéal de profit et d’efficience opérationnel. Le simulateur doit faire la distinction entre les tâches où leurs réalisations apportent de la valeur aux participants et celles qui ne le font pas. Il est donc capital d’avoir une vision d’ensemble des processus et leurs procédures mis en œuvre dans une société industrielle. Cette vision doit refléter celle des diverses transactions supportant ces tâches dans le progiciel de gestion intégré Odoo®. Sur la base d’hypothèses, les transactions sont catégorisées en terme de gain pédagogique. Les transactions possédant un certain degré, formuler en terme de score, doivent être à la charge des participants et les autres sont automatisées par le simulateur. Cette catégorisation doit débouchée sur une bonne répartition entre transactions automatisées et non-automatisées. En effet, cette répartition est une balance entre l’expérience engrangée et la fluidité du scénario. Plus les transactions sont manuelles, plus les participants gagnent en expérience. Cela s’explique par le fait qu’un plus grand nombre d’opérations sont à la charge des participants. À contrario, plus les transactions sont automatisées, plus le jeu semble fluide. Mais un jeu où les participants n’ont rien à faire se range plus du côté des films didactiques. Ce qui n’est pas la finalité d’OdooSIM.</w:t>
      </w:r>
    </w:p>
    <w:p w14:paraId="675B8E87" w14:textId="77777777" w:rsidR="006B3958" w:rsidRDefault="006B3958" w:rsidP="006B3958">
      <w:pPr>
        <w:pStyle w:val="tbnormal"/>
      </w:pPr>
      <w:r>
        <w:t>L’aspect management se caractérise par une gestion du projet efficiente. La réponse étant déjà soulevée plus haut dans ce chapitre, nous n’allons pas nous étaler sur des dires superflus dans ce paragraphe.</w:t>
      </w:r>
    </w:p>
    <w:p w14:paraId="3E77BBAB" w14:textId="77777777" w:rsidR="006B3958" w:rsidRDefault="006B3958" w:rsidP="006B3958">
      <w:pPr>
        <w:pStyle w:val="tbnormal"/>
      </w:pPr>
      <w:r>
        <w:t>Tous les éléments présentés ci-dessus font partie intégrante de la démarche. Pour rappel, elle couvre trois (3) axes dont les éléments de réponse doivent être obtenu en appliquant la démarche générale suivante :</w:t>
      </w:r>
    </w:p>
    <w:p w14:paraId="126754CF" w14:textId="77777777" w:rsidR="006B3958" w:rsidRDefault="006B3958" w:rsidP="00FF69F3">
      <w:pPr>
        <w:pStyle w:val="tbnormal"/>
      </w:pPr>
      <w:r>
        <w:rPr>
          <w:noProof/>
          <w:lang w:val="fr-FR" w:eastAsia="fr-FR"/>
        </w:rPr>
        <w:drawing>
          <wp:inline distT="0" distB="0" distL="0" distR="0" wp14:anchorId="5F104F6F" wp14:editId="43FCB760">
            <wp:extent cx="4679950" cy="1626283"/>
            <wp:effectExtent l="0" t="0" r="0" b="0"/>
            <wp:docPr id="11" name="Diagramme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671EDBD1" w14:textId="173B1E5B" w:rsidR="006B3958" w:rsidRDefault="006B3958" w:rsidP="006B3958">
      <w:pPr>
        <w:pStyle w:val="tbnormal"/>
      </w:pPr>
      <w:r>
        <w:t xml:space="preserve">Sur la base des problématiques identifiées faire des hypothèses subjectives. </w:t>
      </w:r>
      <w:r w:rsidR="00A47A38">
        <w:t>S’appuyer sur une base théorique afin de l</w:t>
      </w:r>
      <w:r>
        <w:t xml:space="preserve">es vérifier en proposant des alternatives ayant chacune des avantages et des limites. Finalement, procéder </w:t>
      </w:r>
      <w:r>
        <w:lastRenderedPageBreak/>
        <w:t>à des recommandations afin que les lecteurs</w:t>
      </w:r>
      <w:r w:rsidR="00A47A38">
        <w:t xml:space="preserve"> soient sensibilisés sur les possibilités, </w:t>
      </w:r>
      <w:r w:rsidR="009863D3">
        <w:t>leurs avantages et leurs faible</w:t>
      </w:r>
      <w:r w:rsidR="00A47A38">
        <w:t>sses.</w:t>
      </w:r>
    </w:p>
    <w:p w14:paraId="15717E28" w14:textId="3FDBAE4C" w:rsidR="00614C81" w:rsidRDefault="00614C81" w:rsidP="00614C81">
      <w:pPr>
        <w:pStyle w:val="tbnormal"/>
      </w:pPr>
      <w:r>
        <w:t>Il nous semble inévitable de parler d’un des résultats que le projet doit produire. Les spécifications métiers et techniques</w:t>
      </w:r>
      <w:r w:rsidR="00516D5C">
        <w:t xml:space="preserve"> qui représentent la plus grande valeur pour le projet</w:t>
      </w:r>
      <w:r>
        <w:t>. Elles doivent servir de support à toutes équipes de développeurs qui entreprendraient la réalisation concrète de l’ensemble du jeu. Elles sont exprimées sous forme de modèl</w:t>
      </w:r>
      <w:r w:rsidR="00516D5C">
        <w:t xml:space="preserve">e respectant divers formalismes. Puis dans </w:t>
      </w:r>
      <w:r w:rsidR="009C05CC">
        <w:t>six</w:t>
      </w:r>
      <w:r w:rsidR="00516D5C">
        <w:t xml:space="preserve"> (</w:t>
      </w:r>
      <w:r w:rsidR="009C05CC">
        <w:t>6</w:t>
      </w:r>
      <w:r w:rsidR="00516D5C">
        <w:t>)</w:t>
      </w:r>
      <w:r>
        <w:t xml:space="preserve"> niveau</w:t>
      </w:r>
      <w:r w:rsidR="009C05CC">
        <w:t>x</w:t>
      </w:r>
      <w:r>
        <w:t xml:space="preserve"> d’abstraction</w:t>
      </w:r>
      <w:r w:rsidR="009C05CC">
        <w:t>s</w:t>
      </w:r>
      <w:r w:rsidR="00A55AC2">
        <w:t xml:space="preserve"> d’</w:t>
      </w:r>
      <w:r w:rsidR="00516D5C">
        <w:t xml:space="preserve">un (1) </w:t>
      </w:r>
      <w:r w:rsidR="00A55AC2">
        <w:t xml:space="preserve">le plus abstrait </w:t>
      </w:r>
      <w:r w:rsidR="00516D5C">
        <w:t xml:space="preserve">vers </w:t>
      </w:r>
      <w:r w:rsidR="00A55AC2">
        <w:t xml:space="preserve">le </w:t>
      </w:r>
      <w:r w:rsidR="009C05CC">
        <w:t>six (6</w:t>
      </w:r>
      <w:r w:rsidR="00516D5C">
        <w:t xml:space="preserve">) </w:t>
      </w:r>
      <w:r w:rsidR="00A55AC2">
        <w:t>le plus détaillé</w:t>
      </w:r>
      <w:r>
        <w:t xml:space="preserve">. </w:t>
      </w:r>
      <w:r w:rsidR="00A55AC2">
        <w:t>Voici le détail de ce livrable et ses niveaux :</w:t>
      </w:r>
    </w:p>
    <w:p w14:paraId="4C664C31" w14:textId="42045E95" w:rsidR="00614C81" w:rsidRDefault="00614C81" w:rsidP="00516D5C">
      <w:pPr>
        <w:pStyle w:val="tbnormal"/>
        <w:numPr>
          <w:ilvl w:val="0"/>
          <w:numId w:val="28"/>
        </w:numPr>
      </w:pPr>
      <w:r w:rsidRPr="00516D5C">
        <w:rPr>
          <w:b/>
        </w:rPr>
        <w:t xml:space="preserve">Niveau 1 : </w:t>
      </w:r>
      <w:r>
        <w:t>Macro processus. Représenté sans formalisme distinct.</w:t>
      </w:r>
    </w:p>
    <w:p w14:paraId="7410C28C" w14:textId="16604510" w:rsidR="00614C81" w:rsidRDefault="00614C81" w:rsidP="00516D5C">
      <w:pPr>
        <w:pStyle w:val="tbnormal"/>
        <w:numPr>
          <w:ilvl w:val="0"/>
          <w:numId w:val="28"/>
        </w:numPr>
      </w:pPr>
      <w:r w:rsidRPr="00516D5C">
        <w:rPr>
          <w:b/>
        </w:rPr>
        <w:t xml:space="preserve">Niveau 2 : </w:t>
      </w:r>
      <w:r>
        <w:t>Macro processus avec l’ajout des inputs et outputs pour chacun des processus représentés. Sans formalisme distinct.</w:t>
      </w:r>
    </w:p>
    <w:p w14:paraId="4123D2F1" w14:textId="39520027" w:rsidR="00614C81" w:rsidRDefault="00614C81" w:rsidP="00516D5C">
      <w:pPr>
        <w:pStyle w:val="tbnormal"/>
        <w:numPr>
          <w:ilvl w:val="0"/>
          <w:numId w:val="28"/>
        </w:numPr>
      </w:pPr>
      <w:r w:rsidRPr="00516D5C">
        <w:rPr>
          <w:b/>
        </w:rPr>
        <w:t xml:space="preserve">Niveau 3 : </w:t>
      </w:r>
      <w:r>
        <w:t>Représentation de chacun des processus opérationnels avec leurs inputs et outputs associés. Cette fois-ci avec le formalisme BPMN, qui pour rappel est une norme de notation pour la description des processus d’entreprise.</w:t>
      </w:r>
    </w:p>
    <w:p w14:paraId="78037FFD" w14:textId="4EAD097F" w:rsidR="00614C81" w:rsidRDefault="00614C81" w:rsidP="00516D5C">
      <w:pPr>
        <w:pStyle w:val="tbnormal"/>
        <w:numPr>
          <w:ilvl w:val="0"/>
          <w:numId w:val="28"/>
        </w:numPr>
      </w:pPr>
      <w:r w:rsidRPr="00516D5C">
        <w:rPr>
          <w:b/>
        </w:rPr>
        <w:t xml:space="preserve">Niveau 4 : </w:t>
      </w:r>
      <w:r>
        <w:t>Représentation de chacun des processus opérationnels et des transactions nécessaires à leur réalisation dans Odoo®. Utilisation de BPMN.</w:t>
      </w:r>
    </w:p>
    <w:p w14:paraId="560A73B5" w14:textId="5218FD09" w:rsidR="00516D5C" w:rsidRDefault="00614C81" w:rsidP="004C024E">
      <w:pPr>
        <w:pStyle w:val="tbnormal"/>
        <w:numPr>
          <w:ilvl w:val="0"/>
          <w:numId w:val="28"/>
        </w:numPr>
      </w:pPr>
      <w:r w:rsidRPr="00516D5C">
        <w:rPr>
          <w:b/>
        </w:rPr>
        <w:t xml:space="preserve">Niveau 5 : </w:t>
      </w:r>
      <w:r>
        <w:t>Même chose que le niveau 4 mais avec l’ajout des contraintes qui pèsent sur chacun des processus. Il s’agit là de prendre en considération plusieurs alternatives et de démontrer l’impact que ces contraintes ont sur le processus.</w:t>
      </w:r>
    </w:p>
    <w:p w14:paraId="02FDB689" w14:textId="21932FED" w:rsidR="00F36F22" w:rsidRDefault="00906BF4" w:rsidP="004C208E">
      <w:pPr>
        <w:pStyle w:val="tbnormal"/>
        <w:numPr>
          <w:ilvl w:val="0"/>
          <w:numId w:val="28"/>
        </w:numPr>
      </w:pPr>
      <w:r>
        <w:rPr>
          <w:b/>
        </w:rPr>
        <w:t>Niveau 6 :</w:t>
      </w:r>
      <w:r>
        <w:t xml:space="preserve"> Produit avec la notation BPMN. Ce dernier niveau, représente la partie détaillée des ventes. Plus loin, elle est implémentée dans le proof of concept.</w:t>
      </w:r>
    </w:p>
    <w:p w14:paraId="5152A0F8" w14:textId="77777777" w:rsidR="00F2693B" w:rsidRDefault="00F2693B" w:rsidP="00851178">
      <w:pPr>
        <w:pStyle w:val="tbtitre1"/>
      </w:pPr>
      <w:bookmarkStart w:id="5" w:name="_Toc452557073"/>
      <w:r>
        <w:t>Problématique</w:t>
      </w:r>
      <w:bookmarkEnd w:id="5"/>
    </w:p>
    <w:p w14:paraId="229D1D96" w14:textId="16CCDF29" w:rsidR="0034550C" w:rsidRDefault="0034550C" w:rsidP="0034550C">
      <w:pPr>
        <w:pStyle w:val="tbnormal"/>
      </w:pPr>
      <w:r>
        <w:t>L</w:t>
      </w:r>
      <w:r w:rsidR="009D19E1">
        <w:t>’énoncée du projet</w:t>
      </w:r>
      <w:r w:rsidR="00CC24DD">
        <w:t xml:space="preserve"> et </w:t>
      </w:r>
      <w:r>
        <w:t>ses</w:t>
      </w:r>
      <w:r w:rsidR="00CC24DD">
        <w:t xml:space="preserve"> termes</w:t>
      </w:r>
      <w:r>
        <w:t xml:space="preserve"> constituants soulève déjà </w:t>
      </w:r>
      <w:r w:rsidR="00DF32F9">
        <w:t>plusieurs problématiques</w:t>
      </w:r>
      <w:r>
        <w:t xml:space="preserve"> </w:t>
      </w:r>
      <w:r w:rsidR="00DF32F9">
        <w:t xml:space="preserve">sous-jacentes. Principalement </w:t>
      </w:r>
      <w:r>
        <w:t xml:space="preserve">dues </w:t>
      </w:r>
      <w:r w:rsidR="00DF32F9">
        <w:t>aux</w:t>
      </w:r>
      <w:r>
        <w:t xml:space="preserve"> termes </w:t>
      </w:r>
      <w:r w:rsidR="00DF32F9">
        <w:t xml:space="preserve">qu’elle emploi et </w:t>
      </w:r>
      <w:r>
        <w:t>qui ne nous sont pas familiers. Il faut tout d’abord chercher à les comprendre.</w:t>
      </w:r>
    </w:p>
    <w:p w14:paraId="4C99D800" w14:textId="3CBD2157" w:rsidR="00DF32F9" w:rsidRDefault="00DF32F9" w:rsidP="0034550C">
      <w:pPr>
        <w:pStyle w:val="tbnormal"/>
      </w:pPr>
      <w:r>
        <w:t>On peut en déduire que ce projet porte sur plusieurs aspects n’ayant que très peu de liens les uns envers les autres. OdooSIM, simulation, entreprise et PGI sont les premiers éléments dont il faut comprendre le sens.</w:t>
      </w:r>
    </w:p>
    <w:p w14:paraId="3EB4EBD6" w14:textId="324EEA77" w:rsidR="00DF32F9" w:rsidRDefault="00DF32F9" w:rsidP="0034550C">
      <w:pPr>
        <w:pStyle w:val="tbnormal"/>
      </w:pPr>
      <w:r>
        <w:t xml:space="preserve">OdooSIM peut être assimilé à ERPSim®. Qu’est-ce que ce terme ? ERPSim® est un jeu sérieux qui se décline en plusieurs scénarios ayant des objectifs pédagogiques différents. Ces scénarios sont à la fois destinés à un publique d’économistes ou à des informaticiens de gestion. Tout ceci, nous pouvons l’affirmer grâce à l’étude préalable qui a été conduite durant le travail personnel. L’idée qui se cache derrière le terme OdooSIM est par conséquent, de proposer une alternative à ERPSim®. Pourquoi ? ERPSim® exploite le PGI SAP®, lequel n’est pas tout à fait adapter à la démographie sociétale de notre économie régionale. Le mandant à de ce fait proposer d’utiliser un PGI </w:t>
      </w:r>
      <w:r>
        <w:lastRenderedPageBreak/>
        <w:t xml:space="preserve">moins coûteux, plus ouvert et </w:t>
      </w:r>
      <w:r w:rsidR="0095145F">
        <w:t>plus aligner aux besoins de nos entreprises. Le résultat s’est porté sur Odoo® qui possède tous les réponses aux besoins cités ci-avant. Moins coûteux, il l’est grâce à sa philosophie Open Source. Ce trait de caractère amène directement à la validation du « plus ouvert ». Puis, Odoo® est aligné aux besoins, car il permet de couvrir le même périmètre fonctionnel que SAP®.</w:t>
      </w:r>
    </w:p>
    <w:p w14:paraId="1885A66F" w14:textId="24DF42AC" w:rsidR="0095145F" w:rsidRDefault="0095145F" w:rsidP="0034550C">
      <w:pPr>
        <w:pStyle w:val="tbnormal"/>
      </w:pPr>
      <w:r>
        <w:t>Simulation, qu’est-ce que cela lève comme problématique ? Tout d’abord, l faut trouver le moyen de définir un scénario de jeu crédible qui puisse être accrocheur et qui représente somme tout une réalité économique avec plus ou moins d’abstraction car nous ne sommes pas des économistes d’entreprise mais biens des informaticiens de gestion. Pour se faire, il faut définir quel type de société industrielle exploiter. Une société de production ? Une société de distribution ? Une société qui vend des services ? Puis, vient ensuite, la constitution de son environnement. Quel type de marché ? Quelles contraintes ? Quelles interactions ? Quelles obligations ? sont toutes des questions auxquelles il faut apporter une réponse pour mettre sur pied un scénario concluant.</w:t>
      </w:r>
    </w:p>
    <w:p w14:paraId="240D954F" w14:textId="73C32893" w:rsidR="0095145F" w:rsidRDefault="00723FCF" w:rsidP="0034550C">
      <w:pPr>
        <w:pStyle w:val="tbnormal"/>
      </w:pPr>
      <w:r>
        <w:t>Le mot e</w:t>
      </w:r>
      <w:r w:rsidR="0095145F">
        <w:t xml:space="preserve">ntreprise soulève la problématique de comprendre comment est-ce qu’elle </w:t>
      </w:r>
      <w:r>
        <w:t>évolue</w:t>
      </w:r>
      <w:r w:rsidR="0095145F">
        <w:t xml:space="preserve">. </w:t>
      </w:r>
      <w:r>
        <w:t>Comment est-ce qu’elle produit de la valeur, q</w:t>
      </w:r>
      <w:r w:rsidR="0095145F">
        <w:t xml:space="preserve">uels sont les processus opérationnels, les processus de support, quelles sont les principales stratégies qu’elle peut mettre en œuvre. </w:t>
      </w:r>
      <w:r>
        <w:t xml:space="preserve">Mais aussi quels sont les facteurs clés de succès pour rendre une activité industrielle et commerciale pérenne. </w:t>
      </w:r>
    </w:p>
    <w:p w14:paraId="20F873BC" w14:textId="0D8B7B88" w:rsidR="00723FCF" w:rsidRDefault="00723FCF" w:rsidP="0034550C">
      <w:pPr>
        <w:pStyle w:val="tbnormal"/>
      </w:pPr>
      <w:r>
        <w:t>Finalement, les progiciels de gestion intégré abrégé en PGI. Le choix étant porté sur Odoo®, la problématique principale est de comprendre son architecture, les possibilités d’accessibilités externes qu’elle propose, les modules qui peuvent être employé afin de couvrir les diverses fonctions de l’entreprise. D’une manière plus générale, son comportement et comment est-ce qu’il est possible d’aligner une stratégie d’entreprise sur son architecture.</w:t>
      </w:r>
    </w:p>
    <w:p w14:paraId="702A4513" w14:textId="63364747" w:rsidR="00723FCF" w:rsidRDefault="00723FCF" w:rsidP="0034550C">
      <w:pPr>
        <w:pStyle w:val="tbnormal"/>
      </w:pPr>
      <w:r>
        <w:t>Il est important de comprendre un des enjeux cachés derrières tous ces termes. Celui de la formation ! Nous avons parlé de jeu sérieux. Pourquoi ? Car la finalité d’OdooSIM est de proposer un nouveau jeu sérieux à un public qui désire se former sur des concepts de gestion d’entreprise. Il est donc important de comprendre ce que chaque interaction entre le jeu et le joueur apporte en terme pédagogique.</w:t>
      </w:r>
    </w:p>
    <w:p w14:paraId="4E4A2573" w14:textId="63607CB3" w:rsidR="00723FCF" w:rsidRDefault="00723FCF" w:rsidP="0034550C">
      <w:pPr>
        <w:pStyle w:val="tbnormal"/>
      </w:pPr>
      <w:r>
        <w:t>La conclusion qui peut être faite à ce moment-là est que ce travail va porter essentiellement sur 3 axes :</w:t>
      </w:r>
    </w:p>
    <w:p w14:paraId="079CC1C9" w14:textId="0ABAD22C" w:rsidR="00723FCF" w:rsidRDefault="00723FCF" w:rsidP="00723FCF">
      <w:pPr>
        <w:pStyle w:val="tbnormal"/>
        <w:numPr>
          <w:ilvl w:val="0"/>
          <w:numId w:val="30"/>
        </w:numPr>
      </w:pPr>
      <w:r>
        <w:t>Pédagogique</w:t>
      </w:r>
    </w:p>
    <w:p w14:paraId="23C2FEEF" w14:textId="552CAAD9" w:rsidR="00723FCF" w:rsidRDefault="00723FCF" w:rsidP="00723FCF">
      <w:pPr>
        <w:pStyle w:val="tbnormal"/>
        <w:numPr>
          <w:ilvl w:val="0"/>
          <w:numId w:val="30"/>
        </w:numPr>
      </w:pPr>
      <w:r>
        <w:t>Métier</w:t>
      </w:r>
    </w:p>
    <w:p w14:paraId="3C1D9011" w14:textId="6A50C84E" w:rsidR="00723FCF" w:rsidRDefault="00723FCF" w:rsidP="00723FCF">
      <w:pPr>
        <w:pStyle w:val="tbnormal"/>
        <w:numPr>
          <w:ilvl w:val="0"/>
          <w:numId w:val="30"/>
        </w:numPr>
      </w:pPr>
      <w:r>
        <w:t>Technique</w:t>
      </w:r>
    </w:p>
    <w:p w14:paraId="2DA33C65" w14:textId="22885FFB" w:rsidR="00723FCF" w:rsidRDefault="00723FCF" w:rsidP="0034550C">
      <w:pPr>
        <w:pStyle w:val="tbnormal"/>
      </w:pPr>
      <w:r>
        <w:t>Revenons sur la problématique technique. Elle est principalement le sujet de question qui porte sur :</w:t>
      </w:r>
    </w:p>
    <w:p w14:paraId="64D6E424" w14:textId="4C0F37C8" w:rsidR="00723FCF" w:rsidRDefault="00723FCF" w:rsidP="00723FCF">
      <w:pPr>
        <w:pStyle w:val="tbnormal"/>
        <w:numPr>
          <w:ilvl w:val="0"/>
          <w:numId w:val="29"/>
        </w:numPr>
      </w:pPr>
      <w:r>
        <w:t>Comment est-ce que la partie doit être lancée ?</w:t>
      </w:r>
    </w:p>
    <w:p w14:paraId="599B5282" w14:textId="603D859A" w:rsidR="00723FCF" w:rsidRDefault="00723FCF" w:rsidP="00723FCF">
      <w:pPr>
        <w:pStyle w:val="tbnormal"/>
        <w:numPr>
          <w:ilvl w:val="0"/>
          <w:numId w:val="29"/>
        </w:numPr>
      </w:pPr>
      <w:r>
        <w:t>Comment est-ce qu’on fait évoluer le scénario ?</w:t>
      </w:r>
    </w:p>
    <w:p w14:paraId="7EDBD788" w14:textId="6F367E1C" w:rsidR="00723FCF" w:rsidRDefault="00723FCF" w:rsidP="00723FCF">
      <w:pPr>
        <w:pStyle w:val="tbnormal"/>
        <w:numPr>
          <w:ilvl w:val="0"/>
          <w:numId w:val="29"/>
        </w:numPr>
      </w:pPr>
      <w:r>
        <w:lastRenderedPageBreak/>
        <w:t>Comment est-ce qu’on donne l’impression aux joueurs qu’ils se trouvent dans un environnement interactif et proche de la réalité ?</w:t>
      </w:r>
    </w:p>
    <w:p w14:paraId="28539FFF" w14:textId="70710218" w:rsidR="00F36F22" w:rsidRDefault="00F36F22" w:rsidP="00F36F22">
      <w:pPr>
        <w:pStyle w:val="tbnormal"/>
        <w:ind w:left="284"/>
      </w:pPr>
      <w:r>
        <w:t>Au niveau pédagogique, la problématique est essentiellement de définir quelles actions doivent être effectuées par les joueurs, celles qui ont de la plus-value pédagogique et celles qui doivent être automatisée par le simulateur.</w:t>
      </w:r>
    </w:p>
    <w:p w14:paraId="35CF6561" w14:textId="3E441659" w:rsidR="00F36F22" w:rsidRDefault="00F36F22" w:rsidP="00F36F22">
      <w:pPr>
        <w:pStyle w:val="tbnormal"/>
        <w:ind w:left="284"/>
      </w:pPr>
      <w:r>
        <w:t>La problématique métier réside dans l’acquisition de notion en gestion d’entreprise qui puissent permettre de comprendre les principaux enjeux de chaque fonction interne à une entreprise. Mais aussi, comprendre comment est-ce qu’une société in</w:t>
      </w:r>
      <w:r w:rsidR="004C208E">
        <w:t>teragit avec son environnement.</w:t>
      </w:r>
    </w:p>
    <w:p w14:paraId="37313706" w14:textId="7618B925" w:rsidR="00DF32F9" w:rsidRDefault="00DF32F9" w:rsidP="00851178">
      <w:pPr>
        <w:pStyle w:val="tbtitre1"/>
      </w:pPr>
      <w:bookmarkStart w:id="6" w:name="_Toc452557074"/>
      <w:r>
        <w:t>Hypothèses préalable</w:t>
      </w:r>
      <w:bookmarkEnd w:id="6"/>
    </w:p>
    <w:p w14:paraId="1CBCCA29" w14:textId="664E89F0" w:rsidR="00F36F22" w:rsidRDefault="00F36F22" w:rsidP="00F36F22">
      <w:pPr>
        <w:pStyle w:val="tbnormal"/>
      </w:pPr>
      <w:r>
        <w:t>Le but de ce chapitre est de poser les hypothèses que nous nous sommes faites au moment d’amorcer la réalisation du projet. Elles sont énoncées à travers trois chapitres pour des raisons évidentes de clarification.</w:t>
      </w:r>
    </w:p>
    <w:p w14:paraId="35C21EB4" w14:textId="70724C5A" w:rsidR="00F36F22" w:rsidRDefault="00F36F22" w:rsidP="00851178">
      <w:pPr>
        <w:pStyle w:val="tbtitre2"/>
      </w:pPr>
      <w:bookmarkStart w:id="7" w:name="_Toc452557075"/>
      <w:r>
        <w:t>Axe pédagogique</w:t>
      </w:r>
      <w:bookmarkEnd w:id="7"/>
    </w:p>
    <w:p w14:paraId="2922F4D9" w14:textId="65DD94DB" w:rsidR="004C208E" w:rsidRDefault="00F36F22" w:rsidP="00F36F22">
      <w:pPr>
        <w:pStyle w:val="tbnormal"/>
      </w:pPr>
      <w:r>
        <w:t>Les problématiques soulevées précédemment nous pousse à poser quelques hypothèses de départ. Elles se basent essentiellement sur l’analyse des responsabilités affectées aux joueurs dans le jeu ERPSim®. Pour rappel, cette analyse a été conduite durant le phase préparatoire du projet, le travail personnel.</w:t>
      </w:r>
    </w:p>
    <w:p w14:paraId="328A98B2" w14:textId="11B199F9" w:rsidR="00F36F22" w:rsidRDefault="00F36F22" w:rsidP="00F36F22">
      <w:pPr>
        <w:pStyle w:val="tbnormal"/>
      </w:pPr>
      <w:r>
        <w:t>Reprenons du scénario Manufacturing Game</w:t>
      </w:r>
      <w:r w:rsidR="00AD722A">
        <w:t xml:space="preserve"> le processus complet qui est mis en œuvre :</w:t>
      </w:r>
    </w:p>
    <w:p w14:paraId="656CB1A8" w14:textId="5C3AB3E3" w:rsidR="00AD722A" w:rsidRDefault="00AD722A" w:rsidP="00752AFD">
      <w:pPr>
        <w:pStyle w:val="tbnormal"/>
      </w:pPr>
      <w:r w:rsidRPr="00AD722A">
        <w:rPr>
          <w:noProof/>
          <w:lang w:val="fr-FR" w:eastAsia="fr-FR"/>
        </w:rPr>
        <w:drawing>
          <wp:inline distT="0" distB="0" distL="0" distR="0" wp14:anchorId="5313E826" wp14:editId="2435CFCB">
            <wp:extent cx="4679950" cy="2582562"/>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 b="973"/>
                    <a:stretch/>
                  </pic:blipFill>
                  <pic:spPr bwMode="auto">
                    <a:xfrm>
                      <a:off x="0" y="0"/>
                      <a:ext cx="4679950" cy="2582562"/>
                    </a:xfrm>
                    <a:prstGeom prst="rect">
                      <a:avLst/>
                    </a:prstGeom>
                    <a:ln>
                      <a:noFill/>
                    </a:ln>
                    <a:extLst>
                      <a:ext uri="{53640926-AAD7-44D8-BBD7-CCE9431645EC}">
                        <a14:shadowObscured xmlns:a14="http://schemas.microsoft.com/office/drawing/2010/main"/>
                      </a:ext>
                    </a:extLst>
                  </pic:spPr>
                </pic:pic>
              </a:graphicData>
            </a:graphic>
          </wp:inline>
        </w:drawing>
      </w:r>
    </w:p>
    <w:p w14:paraId="3EEFE6CD" w14:textId="456D4355" w:rsidR="00AD722A" w:rsidRPr="00F36F22" w:rsidRDefault="00AD722A" w:rsidP="00AD722A">
      <w:pPr>
        <w:pStyle w:val="tbnormal"/>
      </w:pPr>
      <w:r>
        <w:t xml:space="preserve">Les étapes qui sont de la responsabilité des joueurs sont mis en évidence tandis que celle à la charge du simulateur en grisée. Avenant le cas où Odoo® propose les mêmes étapes dans la réalisation des processus opérationnels, nous émettons les hypothèses que nous utiliserons le même niveau de responsabilité qui est utilisé par ERPSim®. Pourquoi ? Tout simplement car l’équipe qui œuvre dans la réalisation des solutions que commercialise </w:t>
      </w:r>
      <w:r>
        <w:lastRenderedPageBreak/>
        <w:t>ERPSim® est composée de personnes aux profils différents. Nous en déduisons donc que la tendance de l’équipe à être multi pluridisciplinaire apporte les bons choix dans un objectif d’apports pédagogiques.</w:t>
      </w:r>
    </w:p>
    <w:p w14:paraId="32B773DC" w14:textId="4448BE87" w:rsidR="00F36F22" w:rsidRDefault="00F36F22" w:rsidP="00851178">
      <w:pPr>
        <w:pStyle w:val="tbtitre2"/>
      </w:pPr>
      <w:bookmarkStart w:id="8" w:name="_Toc452557076"/>
      <w:r>
        <w:t>Axe métier</w:t>
      </w:r>
      <w:bookmarkEnd w:id="8"/>
    </w:p>
    <w:p w14:paraId="03068E49" w14:textId="768EA9D6" w:rsidR="006E1E53" w:rsidRDefault="006E1E53" w:rsidP="006E1E53">
      <w:pPr>
        <w:pStyle w:val="tbnormal"/>
      </w:pPr>
      <w:r>
        <w:t>Nous arrivons à l’hypothèse que le scénario que nous allons mettre en œuvre s’articulera autour d’une société de production. En effet, ce type de société met en œuvre un pé</w:t>
      </w:r>
      <w:r w:rsidR="000724CB">
        <w:t>rimètre fonctionnel plus large. Ces fonctions sont la planification de la production sur la base des objectifs de vente, l’approvisionnement en matière première chez des fournisseurs, la production des produits finis et la commercialisation de ces derniers.</w:t>
      </w:r>
    </w:p>
    <w:p w14:paraId="5A166496" w14:textId="00E1BDD6" w:rsidR="000724CB" w:rsidRDefault="000724CB" w:rsidP="006E1E53">
      <w:pPr>
        <w:pStyle w:val="tbnormal"/>
      </w:pPr>
      <w:r>
        <w:t xml:space="preserve">Les </w:t>
      </w:r>
      <w:r w:rsidR="00DC5791">
        <w:t>hypothétiques</w:t>
      </w:r>
      <w:r>
        <w:t xml:space="preserve"> enjeux de chacun des processus opérationnels </w:t>
      </w:r>
      <w:r w:rsidR="00DC5791">
        <w:t>maintenant</w:t>
      </w:r>
      <w:r>
        <w:t> :</w:t>
      </w:r>
    </w:p>
    <w:p w14:paraId="662799E3" w14:textId="4EFC02AD" w:rsidR="000724CB" w:rsidRDefault="000724CB" w:rsidP="00DC5791">
      <w:pPr>
        <w:pStyle w:val="tbnormal"/>
        <w:numPr>
          <w:ilvl w:val="0"/>
          <w:numId w:val="31"/>
        </w:numPr>
      </w:pPr>
      <w:r>
        <w:t xml:space="preserve">Au niveau planification, de bien cerner la taille du marché et </w:t>
      </w:r>
      <w:r w:rsidR="0081231E">
        <w:t>le potentiel de la demande.</w:t>
      </w:r>
    </w:p>
    <w:p w14:paraId="76FFD0D9" w14:textId="13260619" w:rsidR="0081231E" w:rsidRDefault="0081231E" w:rsidP="00DC5791">
      <w:pPr>
        <w:pStyle w:val="tbnormal"/>
        <w:numPr>
          <w:ilvl w:val="0"/>
          <w:numId w:val="31"/>
        </w:numPr>
      </w:pPr>
      <w:r>
        <w:t>Au niveau approvisionnement, de fournir les matières premières au bon moment et en bonne quantité au processus en aval, la production.</w:t>
      </w:r>
    </w:p>
    <w:p w14:paraId="74AFB0FE" w14:textId="40838174" w:rsidR="0081231E" w:rsidRDefault="0081231E" w:rsidP="00DC5791">
      <w:pPr>
        <w:pStyle w:val="tbnormal"/>
        <w:numPr>
          <w:ilvl w:val="0"/>
          <w:numId w:val="31"/>
        </w:numPr>
      </w:pPr>
      <w:r>
        <w:t>Au niveau production, de ne pas avoir des arrêts de productivité.</w:t>
      </w:r>
    </w:p>
    <w:p w14:paraId="56C0E0F8" w14:textId="480C9CCF" w:rsidR="0081231E" w:rsidRPr="006E1E53" w:rsidRDefault="0081231E" w:rsidP="00DC5791">
      <w:pPr>
        <w:pStyle w:val="tbnormal"/>
        <w:numPr>
          <w:ilvl w:val="0"/>
          <w:numId w:val="31"/>
        </w:numPr>
      </w:pPr>
      <w:r>
        <w:t>Au niveau des ventes, de fixer des prix qui corresponds au plan de la demande. Pas trop cher sinon les produits ne se vendent pas mais non plus pas casser les prix. Dans ce cas, les stocks se vident à un débit trop conséquent par rapport à la capacité de production qui n’est plus en mesure de subvenir aux besoins des ventes. Ce processus ou plutôt ce domaine fonctionnel affecte donc tous les processus en amont.</w:t>
      </w:r>
    </w:p>
    <w:p w14:paraId="5419214A" w14:textId="37C2FF27" w:rsidR="00F36F22" w:rsidRDefault="00F36F22" w:rsidP="00851178">
      <w:pPr>
        <w:pStyle w:val="tbtitre2"/>
      </w:pPr>
      <w:bookmarkStart w:id="9" w:name="_Toc452557077"/>
      <w:r>
        <w:t>Axe technique</w:t>
      </w:r>
      <w:bookmarkEnd w:id="9"/>
    </w:p>
    <w:p w14:paraId="72B8CB86" w14:textId="4D228504" w:rsidR="00355722" w:rsidRDefault="00355722" w:rsidP="00355722">
      <w:pPr>
        <w:pStyle w:val="tbnormal"/>
      </w:pPr>
      <w:r>
        <w:t xml:space="preserve">Comme fait mention dans le chapitre des problématiques soulevées par le projet, l’axe technique </w:t>
      </w:r>
      <w:r w:rsidR="007264DA">
        <w:t>est celui qui permet d’implanter les éléments pédagogiques et métiers dans le jeu.</w:t>
      </w:r>
    </w:p>
    <w:p w14:paraId="10CDB690" w14:textId="15ECEDA8" w:rsidR="007264DA" w:rsidRDefault="007264DA" w:rsidP="00355722">
      <w:pPr>
        <w:pStyle w:val="tbnormal"/>
      </w:pPr>
      <w:r>
        <w:t>Ces principaux enjeux sont de pouvoir :</w:t>
      </w:r>
    </w:p>
    <w:p w14:paraId="3D66063F" w14:textId="7BDABE57" w:rsidR="007264DA" w:rsidRDefault="007264DA" w:rsidP="007264DA">
      <w:pPr>
        <w:pStyle w:val="tbnormal"/>
        <w:numPr>
          <w:ilvl w:val="0"/>
          <w:numId w:val="32"/>
        </w:numPr>
      </w:pPr>
      <w:r>
        <w:t>Représenter la segmentation d’un groupe d’étudiant en équipe et donc en entreprise simulée.</w:t>
      </w:r>
    </w:p>
    <w:p w14:paraId="11C503AC" w14:textId="36F8EBB0" w:rsidR="007264DA" w:rsidRDefault="007264DA" w:rsidP="007264DA">
      <w:pPr>
        <w:pStyle w:val="tbnormal"/>
        <w:numPr>
          <w:ilvl w:val="0"/>
          <w:numId w:val="32"/>
        </w:numPr>
      </w:pPr>
      <w:r>
        <w:t>Faire évoluer le scénario par rapport aux décisions qui sont prises durant le jeu et de ce fait proposer une interaction entre le joueur et le simulateur.</w:t>
      </w:r>
    </w:p>
    <w:p w14:paraId="508D9F48" w14:textId="6550A600" w:rsidR="007264DA" w:rsidRDefault="007264DA" w:rsidP="007264DA">
      <w:pPr>
        <w:pStyle w:val="tbnormal"/>
      </w:pPr>
      <w:r>
        <w:t>Nous faisons les hypothèses que premièrement, la segmentation d’un groupe de participants en équipe distincte pilotant chacune une entreprise se fait en créant une base de données Odoo® (une instance) par équipe.</w:t>
      </w:r>
    </w:p>
    <w:p w14:paraId="43EFD893" w14:textId="77777777" w:rsidR="00D31A6C" w:rsidRDefault="007264DA" w:rsidP="007264DA">
      <w:pPr>
        <w:pStyle w:val="tbnormal"/>
        <w:sectPr w:rsidR="00D31A6C" w:rsidSect="00F2693B">
          <w:pgSz w:w="11906" w:h="16838"/>
          <w:pgMar w:top="1418" w:right="2268" w:bottom="1418" w:left="2268" w:header="709" w:footer="709" w:gutter="0"/>
          <w:cols w:space="708"/>
          <w:docGrid w:linePitch="360"/>
        </w:sectPr>
      </w:pPr>
      <w:r>
        <w:t>Pour faire évoluer le scénario, l’utilisation de l’API doit être maîtrisé. Elle représente la seule porte d’entrée dans le système.</w:t>
      </w:r>
    </w:p>
    <w:p w14:paraId="797F5010" w14:textId="77777777" w:rsidR="00F2693B" w:rsidRDefault="00F2693B" w:rsidP="00851178">
      <w:pPr>
        <w:pStyle w:val="tbtitrepartie"/>
      </w:pPr>
      <w:bookmarkStart w:id="10" w:name="_Toc452557078"/>
      <w:r>
        <w:lastRenderedPageBreak/>
        <w:t>Partie théorique</w:t>
      </w:r>
      <w:bookmarkEnd w:id="10"/>
    </w:p>
    <w:p w14:paraId="242F7857" w14:textId="77777777" w:rsidR="00F2693B" w:rsidRDefault="00F2693B" w:rsidP="00851178">
      <w:pPr>
        <w:pStyle w:val="tbtitre1"/>
      </w:pPr>
      <w:bookmarkStart w:id="11" w:name="_Toc452557079"/>
      <w:r>
        <w:t>Les jeux sérieux</w:t>
      </w:r>
      <w:bookmarkEnd w:id="11"/>
    </w:p>
    <w:p w14:paraId="4C286544" w14:textId="77777777" w:rsidR="00F2693B" w:rsidRDefault="00F2693B" w:rsidP="00851178">
      <w:pPr>
        <w:pStyle w:val="tbtitre2"/>
      </w:pPr>
      <w:bookmarkStart w:id="12" w:name="_Toc452557080"/>
      <w:r>
        <w:t>Facteurs clés de succès</w:t>
      </w:r>
      <w:bookmarkEnd w:id="12"/>
    </w:p>
    <w:p w14:paraId="44C1BC5E" w14:textId="77777777" w:rsidR="00F2693B" w:rsidRDefault="00F2693B" w:rsidP="00851178">
      <w:pPr>
        <w:pStyle w:val="tbnormal"/>
      </w:pPr>
      <w:r>
        <w:t>Mélange de « Jeu » avec des « domaines sérieux » …</w:t>
      </w:r>
    </w:p>
    <w:p w14:paraId="576433BF" w14:textId="77777777" w:rsidR="00F2693B" w:rsidRDefault="00F2693B" w:rsidP="00851178">
      <w:pPr>
        <w:pStyle w:val="tbtitre2"/>
      </w:pPr>
      <w:bookmarkStart w:id="13" w:name="_Toc452557081"/>
      <w:r>
        <w:t>Démarche de réalisation</w:t>
      </w:r>
      <w:bookmarkEnd w:id="13"/>
    </w:p>
    <w:p w14:paraId="3A21F8CF" w14:textId="687F52A2" w:rsidR="00F2693B" w:rsidRDefault="00F2693B" w:rsidP="00F2693B">
      <w:pPr>
        <w:pStyle w:val="tbnormal"/>
        <w:spacing w:before="120" w:after="120"/>
      </w:pPr>
      <w:r>
        <w:t>Pour réaliser un nouveau simulateur, un jeu sérieux, plusieurs étapes doivent être menées selon une démarche rigoureuse. De ce fait, nous mettons un point d</w:t>
      </w:r>
      <w:r w:rsidR="006F20B7">
        <w:t>’honneur à démontrer grâce aux paragraphes qui suivent</w:t>
      </w:r>
      <w:r>
        <w:t xml:space="preserve">, comment nous préconisons de travailler afin de déboucher sur </w:t>
      </w:r>
      <w:r w:rsidR="006F20B7">
        <w:t>des</w:t>
      </w:r>
      <w:r>
        <w:t xml:space="preserve"> résultat</w:t>
      </w:r>
      <w:r w:rsidR="006F20B7">
        <w:t>s de qualités</w:t>
      </w:r>
      <w:r>
        <w:t>.</w:t>
      </w:r>
    </w:p>
    <w:p w14:paraId="4452EF8C" w14:textId="3D823B16" w:rsidR="00F2693B" w:rsidRDefault="00F2693B" w:rsidP="00F2693B">
      <w:pPr>
        <w:pStyle w:val="tbnormal"/>
        <w:spacing w:before="120" w:after="120"/>
      </w:pPr>
      <w:r>
        <w:t>Il nous semble important de mentionner, qu’il n’est pas aisé de débuter dans ce domaine, tant la littérature à disposition est maigre. Cependant, nous voulons mettre en avant l’expertise acquise durant ce projet de réalisation d’un artéfact logiciel, le simulateur proof of concept, i.e., « Une preuve de concept ou POC (de l'anglais : proof of concept), ou encore démonstration de faisabilité, est une réalisation courte ou incomplète d'une certaine méthode ou idée pour démontrer sa faisabilité. La preuve de concept est habituellement considérée comme une étape importante sur la voie d'un prototype pleinement f</w:t>
      </w:r>
      <w:r w:rsidR="00F928A5">
        <w:t xml:space="preserve">onctionnel. » </w:t>
      </w:r>
      <w:r w:rsidR="00F928A5">
        <w:fldChar w:fldCharType="begin" w:fldLock="1"/>
      </w:r>
      <w:r w:rsidR="00535D4E">
        <w:instrText>ADDIN CSL_CITATION { "citationItems" : [ { "id" : "ITEM-1", "itemData" : { "URL" : "https://fr.wikipedia.org/wiki/Preuve_de_concept", "accessed" : { "date-parts" : [ [ "2016", "5", "4" ] ] }, "author" : [ { "dropping-particle" : "", "family" : "Wikip\u00e9dia", "given" : "", "non-dropping-particle" : "", "parse-names" : false, "suffix" : "" } ], "id" : "ITEM-1", "issued" : { "date-parts" : [ [ "2015" ] ] }, "title" : "Preuve de concept", "type" : "webpage" }, "uris" : [ "http://www.mendeley.com/documents/?uuid=8fc6e930-978c-33a2-a666-3138fb0bede5" ] } ], "mendeley" : { "formattedCitation" : "(Wikip\u00e9dia, 2015a)", "plainTextFormattedCitation" : "(Wikip\u00e9dia, 2015a)", "previouslyFormattedCitation" : "(Wikip\u00e9dia, 2015a)" }, "properties" : { "noteIndex" : 0 }, "schema" : "https://github.com/citation-style-language/schema/raw/master/csl-citation.json" }</w:instrText>
      </w:r>
      <w:r w:rsidR="00F928A5">
        <w:fldChar w:fldCharType="separate"/>
      </w:r>
      <w:r w:rsidR="00E6133C" w:rsidRPr="00E6133C">
        <w:rPr>
          <w:noProof/>
        </w:rPr>
        <w:t>(Wikipédia, 2015a)</w:t>
      </w:r>
      <w:r w:rsidR="00F928A5">
        <w:fldChar w:fldCharType="end"/>
      </w:r>
    </w:p>
    <w:p w14:paraId="3CBC993D" w14:textId="77777777" w:rsidR="00F2693B" w:rsidRDefault="00F2693B" w:rsidP="00F2693B">
      <w:pPr>
        <w:pStyle w:val="tbnormal"/>
        <w:spacing w:before="120" w:after="120"/>
      </w:pPr>
      <w:r>
        <w:t>…</w:t>
      </w:r>
    </w:p>
    <w:p w14:paraId="2A4F88A9" w14:textId="77777777" w:rsidR="00F2693B" w:rsidRDefault="00F2693B" w:rsidP="00851178">
      <w:pPr>
        <w:pStyle w:val="tbtitre2"/>
      </w:pPr>
      <w:bookmarkStart w:id="14" w:name="_Toc452557082"/>
      <w:r>
        <w:t>Un étalon de mesure</w:t>
      </w:r>
      <w:bookmarkEnd w:id="14"/>
    </w:p>
    <w:p w14:paraId="483A8A85" w14:textId="7BD86AFA" w:rsidR="00F2693B" w:rsidRDefault="00F2693B" w:rsidP="00F2693B">
      <w:pPr>
        <w:pStyle w:val="tbnormal"/>
        <w:spacing w:before="120" w:after="120"/>
      </w:pPr>
      <w:r>
        <w:t xml:space="preserve">Il faut trouver un exemple, un jeu ayant fait ses preuves dans le milieu de la formation dispensée avec des jeux sérieux. Nous nous sommes tournés vers les produits </w:t>
      </w:r>
      <w:r w:rsidR="006F20B7">
        <w:t>d’</w:t>
      </w:r>
      <w:r>
        <w:t>ERPSim®. Nous les utilisons à la Haute Ecole de Gestion Arc. Pour motiver ce c</w:t>
      </w:r>
      <w:r w:rsidR="006F20B7">
        <w:t xml:space="preserve">hoix et l’expliquer, sachez qu’ERPSim® existe depuis 2004 et qu’il possède les statistiques vertigineuses suivantes, </w:t>
      </w:r>
      <w:r>
        <w:t>ERPSim® se chiffre à 17'000 simulations dans 255 universités du monde entier</w:t>
      </w:r>
      <w:r w:rsidR="006F20B7">
        <w:t xml:space="preserve"> capitalisé en à peine six années</w:t>
      </w:r>
      <w:r>
        <w:t xml:space="preserve">. </w:t>
      </w:r>
      <w:r w:rsidR="006F20B7">
        <w:t>Plus récemment</w:t>
      </w:r>
      <w:r>
        <w:t xml:space="preserve">, durant l’année 2014, 22'000 étudiants ont utilisé l’un de leurs scénarios pour s’entrainer à la gestion </w:t>
      </w:r>
      <w:r w:rsidR="005F2F96">
        <w:t>d’entreprise</w:t>
      </w:r>
      <w:r w:rsidR="005417A6">
        <w:rPr>
          <w:rStyle w:val="Appelnotedebasdep"/>
        </w:rPr>
        <w:footnoteReference w:id="4"/>
      </w:r>
      <w:r w:rsidR="005F2F96">
        <w:t>.</w:t>
      </w:r>
    </w:p>
    <w:p w14:paraId="08E0E2F7" w14:textId="77777777" w:rsidR="00F2693B" w:rsidRDefault="00F2693B" w:rsidP="00F2693B">
      <w:pPr>
        <w:pStyle w:val="tbnormal"/>
        <w:spacing w:before="120" w:after="120"/>
      </w:pPr>
      <w:r>
        <w:t xml:space="preserve">Ce ténor a été choisi afin de disposer d’une base solide et éprouvée, sur laquelle récupérer des bonnes idées et de </w:t>
      </w:r>
      <w:r w:rsidR="005F2F96">
        <w:t>l’information</w:t>
      </w:r>
      <w:r>
        <w:t>.</w:t>
      </w:r>
    </w:p>
    <w:p w14:paraId="366FDE9F" w14:textId="77777777" w:rsidR="00F2693B" w:rsidRDefault="00F2693B" w:rsidP="00F2693B">
      <w:pPr>
        <w:pStyle w:val="tbnormal"/>
        <w:spacing w:before="120" w:after="120"/>
      </w:pPr>
      <w:r>
        <w:lastRenderedPageBreak/>
        <w:t xml:space="preserve">Comment l’avons-nous exploité ? Tout d’abord, pour créer notre scénario. Nous avons repris des éléments tels que la façon dont la distribution des produits s’effectue. Au travers différents canaux. Chacun d’eux, possédant des clients ayant des profils totalement différents. Nous nous sommes aussi </w:t>
      </w:r>
      <w:r w:rsidR="005F2F96">
        <w:t>inspirés</w:t>
      </w:r>
      <w:r>
        <w:t xml:space="preserve"> des chiffres. La structure financière de la société simulée, ses actifs circulants, immobilisés ainsi que ses coûts de production hebdomadaire. Les ratios entre charges et produits potentiels aussi sont largement inspiré des scénarios d’ERPSim®.</w:t>
      </w:r>
    </w:p>
    <w:p w14:paraId="7CBC38C6" w14:textId="77777777" w:rsidR="00F2693B" w:rsidRDefault="00F2693B" w:rsidP="00F2693B">
      <w:pPr>
        <w:pStyle w:val="tbnormal"/>
        <w:spacing w:before="120" w:after="120"/>
      </w:pPr>
      <w:r>
        <w:t xml:space="preserve">Nous avons été </w:t>
      </w:r>
      <w:r w:rsidR="005F2F96">
        <w:t>obligés</w:t>
      </w:r>
      <w:r>
        <w:t xml:space="preserve"> de partir sur des informations existantes. Pour rappel, nous ne sommes pas des économistes d’entreprise. Il devient donc difficile de maîtriser tous les éléments inhérents de la discipline. C’est pourquoi, nous nous sommes appuyés sur les compétences de personne comme le docteur Pierre-Majorique Léger qui co-dirige et co-développe les solutions ERPSim®.</w:t>
      </w:r>
    </w:p>
    <w:p w14:paraId="77920357" w14:textId="2D7D527E" w:rsidR="006F20B7" w:rsidRDefault="006F20B7" w:rsidP="00851178">
      <w:pPr>
        <w:pStyle w:val="tbtitre3"/>
      </w:pPr>
      <w:bookmarkStart w:id="15" w:name="_Toc452557083"/>
      <w:r>
        <w:t>Approche</w:t>
      </w:r>
      <w:bookmarkEnd w:id="15"/>
    </w:p>
    <w:p w14:paraId="3EB96D62" w14:textId="7A84A6BD" w:rsidR="004E4264"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qu’il</w:t>
      </w:r>
      <w:r w:rsidR="0058517F">
        <w:t>s</w:t>
      </w:r>
      <w:r w:rsidR="004E4264">
        <w:t xml:space="preserve"> en font.</w:t>
      </w:r>
    </w:p>
    <w:p w14:paraId="245A0BA4" w14:textId="4F930D5B" w:rsidR="006F20B7" w:rsidRDefault="004E4264" w:rsidP="006F20B7">
      <w:pPr>
        <w:pStyle w:val="tbnormal"/>
      </w:pPr>
      <w:r>
        <w:t>Premièrement l’approche</w:t>
      </w:r>
      <w:r w:rsidR="006D5C03">
        <w:t xml:space="preserve"> « Problem-based learning (PBL)</w:t>
      </w:r>
      <w:r>
        <w:t xml:space="preserve"> » qui est </w:t>
      </w:r>
      <w:r w:rsidR="006D5C03">
        <w:t xml:space="preserve"> « PBL is an </w:t>
      </w:r>
      <w:r w:rsidR="006D5C03" w:rsidRPr="006D5C03">
        <w:t>instructional strategy that focuses on guiding the learning process in a situated context through a series of realistic and potentially complex open-ended problems.</w:t>
      </w:r>
      <w:r w:rsidR="006D5C03">
        <w:t xml:space="preserve"> » </w:t>
      </w:r>
      <w:r w:rsidR="006D5C03">
        <w:rPr>
          <w:rStyle w:val="Appelnotedebasdep"/>
        </w:rPr>
        <w:footnoteReference w:id="5"/>
      </w:r>
      <w:r w:rsidR="006D5C03">
        <w:t>. Comprenez que cette approche de formation s’articule autour du fait que les étudiants apprennent en se confrontant à des problèmes réalistes dans un contexte bien précis qui permet d’aborder des problématiques plus complexes.</w:t>
      </w:r>
    </w:p>
    <w:p w14:paraId="102D5FBE" w14:textId="4447D73E" w:rsidR="006D5C03" w:rsidRDefault="004E4264" w:rsidP="006F20B7">
      <w:pPr>
        <w:pStyle w:val="tbnormal"/>
      </w:pPr>
      <w:r>
        <w:t>Deuxièmement, l’approche « Simulation-based learning (SBL) </w:t>
      </w:r>
      <w:r w:rsidR="007A0600">
        <w:t>». C’</w:t>
      </w:r>
      <w:r>
        <w:t>est une stratégie</w:t>
      </w:r>
      <w:r w:rsidR="0058517F">
        <w:t xml:space="preserve"> </w:t>
      </w:r>
      <w:r>
        <w:t xml:space="preserve">d’enseignement immersif où l’étudiant est confronté à des situations de la vie réelle. Ces simulations orientent </w:t>
      </w:r>
      <w:r w:rsidR="007A0600">
        <w:t>l’apprenant</w:t>
      </w:r>
      <w:r>
        <w:t xml:space="preserve"> vers un objectif à atteindre. Elles sont structurées de manière à conduire les apprenants vers un résultat pédagogique </w:t>
      </w:r>
      <w:r w:rsidR="007A0600">
        <w:t>attendu. Entre autre, ce</w:t>
      </w:r>
      <w:r>
        <w:t xml:space="preserve">s simulations </w:t>
      </w:r>
      <w:r w:rsidR="007A0600">
        <w:t xml:space="preserve">génèrent des problématiques afin d’intéragir avec les apprenants. Ces derniers peuvent ensuite </w:t>
      </w:r>
      <w:r>
        <w:t xml:space="preserve">tester diverses stratégies afin de </w:t>
      </w:r>
      <w:r w:rsidR="007A0600">
        <w:t xml:space="preserve">les </w:t>
      </w:r>
      <w:r>
        <w:t xml:space="preserve">résoudre. Ils peuvent donc </w:t>
      </w:r>
      <w:r w:rsidR="007A0600">
        <w:t>mesurer l’impact de leurs solutions dans environnement sûr</w:t>
      </w:r>
      <w:r w:rsidR="0058517F">
        <w:t xml:space="preserv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lastRenderedPageBreak/>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421B2137" w:rsidR="007A0600" w:rsidRDefault="007A0600" w:rsidP="00851178">
      <w:pPr>
        <w:pStyle w:val="tbnormal"/>
        <w:jc w:val="right"/>
      </w:pPr>
      <w:r>
        <w:t>Figure X : Approche de formation mis en œuvre par ERPSim®</w:t>
      </w:r>
      <w:r>
        <w:rPr>
          <w:rStyle w:val="Appelnotedebasdep"/>
        </w:rPr>
        <w:footnoteReference w:id="6"/>
      </w:r>
    </w:p>
    <w:p w14:paraId="44A7E9A1" w14:textId="06647808" w:rsidR="0058517F" w:rsidRDefault="007A0600" w:rsidP="0058517F">
      <w:pPr>
        <w:pStyle w:val="tbnormal"/>
      </w:pPr>
      <w:r>
        <w:t xml:space="preserve">Comme le montre l’illustration ci-dessus, les apprenants sont au centre du processus d’apprentissage. Les professeurs doivent prendre conscience qu’ils doivent être moins </w:t>
      </w:r>
      <w:r w:rsidR="0058517F">
        <w:t xml:space="preserve">intrusifs. Par conséquent, ils doivent apprendre à endosser un rôle qui est plus celui d’un coach qu’un professeur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40119622" w14:textId="2F0C2079" w:rsidR="0058517F"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chalenge. Utilisant les bonnes connaissances, les bons outils et les bonnes méthodologies, les apprenants identifient les options à disposition et peuvent ainsi choisir la bonne action à réaliser grâce au PGI. De ce fait, dans les premiers temps de la simulation, les apprenants cherchent des conseils plutôt axé technique tandis qu’au fur et à mesure que la partie avance, ils cherchent des conseils plutôt tactiques sur comment exploiter le système d’information pour achever leurs objectifs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75017A23" w:rsidR="00546463" w:rsidRDefault="00853D97" w:rsidP="00851178">
      <w:pPr>
        <w:pStyle w:val="tbtitre3"/>
      </w:pPr>
      <w:bookmarkStart w:id="16" w:name="_Toc452557084"/>
      <w:r>
        <w:t>Les scénarios</w:t>
      </w:r>
      <w:bookmarkEnd w:id="16"/>
    </w:p>
    <w:p w14:paraId="71B3B9A3" w14:textId="77777777" w:rsidR="00853D97" w:rsidRDefault="00853D97" w:rsidP="00853D97">
      <w:pPr>
        <w:pStyle w:val="tbnormal"/>
      </w:pPr>
      <w:r>
        <w:t xml:space="preserve">ERPSim® propose trois scénarios « Manufacturing », « Logistics » et « Distribution » plus un dernier « Fashion » qui sera bientôt accessible.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0D45B466" w:rsidR="008834E8" w:rsidRDefault="008834E8" w:rsidP="00DB79BF">
      <w:pPr>
        <w:pStyle w:val="tbnormal"/>
        <w:jc w:val="right"/>
      </w:pPr>
      <w:r>
        <w:t>Figure X : Scénarios proposés par ERPSim®</w:t>
      </w:r>
      <w:r>
        <w:rPr>
          <w:rStyle w:val="Appelnotedebasdep"/>
        </w:rPr>
        <w:footnoteReference w:id="7"/>
      </w:r>
    </w:p>
    <w:p w14:paraId="696579E0" w14:textId="11E15CD8" w:rsidR="00853D97" w:rsidRDefault="00853D97" w:rsidP="00853D97">
      <w:pPr>
        <w:pStyle w:val="tbnormal"/>
      </w:pPr>
      <w:r>
        <w:t>Chacun d’entre eux ont leur</w:t>
      </w:r>
      <w:r w:rsidR="00EE2D50">
        <w:t>s</w:t>
      </w:r>
      <w:r>
        <w:t xml:space="preserve"> propre</w:t>
      </w:r>
      <w:r w:rsidR="00EE2D50">
        <w:t>s</w:t>
      </w:r>
      <w:r>
        <w:t xml:space="preserve"> spécificité</w:t>
      </w:r>
      <w:r w:rsidR="00EE2D50">
        <w:t>s</w:t>
      </w:r>
      <w:r>
        <w:t xml:space="preserve"> métier</w:t>
      </w:r>
      <w:r w:rsidR="00EE2D50">
        <w:t>s</w:t>
      </w:r>
      <w:r>
        <w:t xml:space="preserve"> que les apprenants devront </w:t>
      </w:r>
      <w:r w:rsidR="00EE2D50">
        <w:t>maîtriser</w:t>
      </w:r>
      <w:r>
        <w:t xml:space="preserve"> dans une moindre mesure pour </w:t>
      </w:r>
      <w:r w:rsidR="00EE2D50">
        <w:t xml:space="preserve">pouvoir </w:t>
      </w:r>
      <w:r>
        <w:t xml:space="preserve">y jouer. Cependant, </w:t>
      </w:r>
      <w:r>
        <w:lastRenderedPageBreak/>
        <w:t xml:space="preserve">au-delà de cela, trois principaux objectifs pédagogiques </w:t>
      </w:r>
      <w:r w:rsidR="00EE2D50">
        <w:t xml:space="preserve">à couvrir </w:t>
      </w:r>
      <w:r>
        <w:t>peuvent être mentionnés :</w:t>
      </w:r>
    </w:p>
    <w:p w14:paraId="352545A4" w14:textId="17079A20" w:rsidR="00853D97" w:rsidRDefault="00853D97" w:rsidP="00853D97">
      <w:pPr>
        <w:pStyle w:val="tbnormal"/>
        <w:numPr>
          <w:ilvl w:val="0"/>
          <w:numId w:val="33"/>
        </w:numPr>
      </w:pPr>
      <w:r>
        <w:t>Développer en pratiquant, de la compréhension sur les concepts sous-jacents aux systèmes d’entreprise.</w:t>
      </w:r>
    </w:p>
    <w:p w14:paraId="19B0852F" w14:textId="6E6B77AB" w:rsidR="00853D97" w:rsidRDefault="00853D97" w:rsidP="00853D97">
      <w:pPr>
        <w:pStyle w:val="tbnormal"/>
        <w:numPr>
          <w:ilvl w:val="0"/>
          <w:numId w:val="33"/>
        </w:numPr>
      </w:pPr>
      <w:r>
        <w:t>Comprendre les bénéfices qu’ont les entreprises à être intégrée dans un système informatique.</w:t>
      </w:r>
    </w:p>
    <w:p w14:paraId="6EBD4776" w14:textId="25F05A37" w:rsidR="00853D97" w:rsidRDefault="00853D97" w:rsidP="00853D97">
      <w:pPr>
        <w:pStyle w:val="tbnormal"/>
        <w:numPr>
          <w:ilvl w:val="0"/>
          <w:numId w:val="33"/>
        </w:numPr>
      </w:pPr>
      <w:r>
        <w:t>Développer des compétences sur un PGI. SAP® en l’occurrence.</w:t>
      </w:r>
    </w:p>
    <w:p w14:paraId="03590778" w14:textId="1A536793" w:rsidR="00546463" w:rsidRDefault="00853D97" w:rsidP="00DB79BF">
      <w:pPr>
        <w:pStyle w:val="tbtitre3"/>
      </w:pPr>
      <w:bookmarkStart w:id="17" w:name="_Toc452557085"/>
      <w:r>
        <w:t>Le matériel fournit</w:t>
      </w:r>
      <w:bookmarkEnd w:id="17"/>
    </w:p>
    <w:p w14:paraId="0CB93D42" w14:textId="67BABC1A" w:rsidR="00853D97" w:rsidRDefault="008834E8" w:rsidP="00853D97">
      <w:pPr>
        <w:pStyle w:val="tbnormal"/>
      </w:pPr>
      <w:r>
        <w:t>ERPSim® fournit des supports afin de comprendre les scénarios qu’ils proposent. Voici le type de fourniture qui sont accessible lorsqu’on adhère au programme d’apprentissage d’ERPSim®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17D8009C" w:rsidR="008834E8" w:rsidRDefault="008834E8" w:rsidP="00DB79BF">
      <w:pPr>
        <w:pStyle w:val="tbnormal"/>
        <w:jc w:val="right"/>
      </w:pPr>
      <w:r>
        <w:t>Figure X : Scénarios proposés par ERPSim®</w:t>
      </w:r>
      <w:r>
        <w:rPr>
          <w:rStyle w:val="Appelnotedebasdep"/>
        </w:rPr>
        <w:footnoteReference w:id="8"/>
      </w:r>
    </w:p>
    <w:p w14:paraId="5F34E325" w14:textId="5D31389E" w:rsidR="00CA1EA5" w:rsidRDefault="00CA1EA5" w:rsidP="00CA1EA5">
      <w:pPr>
        <w:pStyle w:val="tbnormal"/>
      </w:pPr>
      <w:r>
        <w:t>Les professeurs ont accès à des notes sur les manières d’enseigner avec la solution, des vidéos, les fichiers de configuration propre à chaque scénario, des manuels d’apprentissage et des articles de recherche relatif à ce qui peut se trouver conceptuellement.</w:t>
      </w:r>
    </w:p>
    <w:p w14:paraId="4455FBA3" w14:textId="1C49B793" w:rsidR="00CA1EA5" w:rsidRPr="00853D97" w:rsidRDefault="00CA1EA5" w:rsidP="00CA1EA5">
      <w:pPr>
        <w:pStyle w:val="tbnormal"/>
      </w:pPr>
      <w:r>
        <w:t xml:space="preserve">Pour les </w:t>
      </w:r>
      <w:r w:rsidR="00AF2ACC">
        <w:t>apprenants</w:t>
      </w:r>
      <w:r>
        <w:t xml:space="preserve">, une documentation sur les PGI, des résumés concentrés </w:t>
      </w:r>
      <w:r w:rsidR="00AF2ACC">
        <w:t>nommés « Job Aids »</w:t>
      </w:r>
      <w:r>
        <w:t xml:space="preserve">, des slides de présentations ainsi que des documents plus </w:t>
      </w:r>
      <w:r w:rsidR="00AF2ACC">
        <w:t>élaborés</w:t>
      </w:r>
      <w:r>
        <w:t xml:space="preserve"> présentant de A à Z le contenu</w:t>
      </w:r>
      <w:r w:rsidR="00AF2ACC">
        <w:t xml:space="preserve"> et le comment jouer à </w:t>
      </w:r>
      <w:r>
        <w:t>un scénario.</w:t>
      </w:r>
    </w:p>
    <w:p w14:paraId="5B779471" w14:textId="65107D7E" w:rsidR="00172C1B" w:rsidRDefault="00172C1B" w:rsidP="00DB79BF">
      <w:pPr>
        <w:pStyle w:val="tbtitre3"/>
      </w:pPr>
      <w:bookmarkStart w:id="18" w:name="_Toc452557086"/>
      <w:r>
        <w:lastRenderedPageBreak/>
        <w:t>Paramètres du scénario</w:t>
      </w:r>
      <w:bookmarkEnd w:id="18"/>
    </w:p>
    <w:p w14:paraId="660D27A1" w14:textId="21B649D2" w:rsidR="00546463" w:rsidRPr="00546463" w:rsidRDefault="00546463" w:rsidP="00DB79BF">
      <w:pPr>
        <w:pStyle w:val="tbtitre4"/>
      </w:pPr>
      <w:bookmarkStart w:id="19" w:name="_Toc452557087"/>
      <w:r>
        <w:t>Contexte</w:t>
      </w:r>
      <w:bookmarkEnd w:id="19"/>
    </w:p>
    <w:p w14:paraId="73D73F87" w14:textId="41ADD3BD" w:rsidR="00546463" w:rsidRDefault="00546463" w:rsidP="00DB79BF">
      <w:pPr>
        <w:pStyle w:val="tbtitre4"/>
      </w:pPr>
      <w:bookmarkStart w:id="20" w:name="_Toc452557088"/>
      <w:r>
        <w:t>Contraintes</w:t>
      </w:r>
      <w:bookmarkEnd w:id="20"/>
    </w:p>
    <w:p w14:paraId="23AD1290" w14:textId="44A0C0B1" w:rsidR="00546463" w:rsidRPr="00546463" w:rsidRDefault="00546463" w:rsidP="00DB79BF">
      <w:pPr>
        <w:pStyle w:val="tbtitre4"/>
      </w:pPr>
      <w:bookmarkStart w:id="21" w:name="_Toc452557089"/>
      <w:r>
        <w:t>Décisions</w:t>
      </w:r>
      <w:bookmarkEnd w:id="21"/>
    </w:p>
    <w:p w14:paraId="42B4DC31" w14:textId="7C89BE99" w:rsidR="00546463" w:rsidRDefault="00546463" w:rsidP="00DB79BF">
      <w:pPr>
        <w:pStyle w:val="tbtitre4"/>
      </w:pPr>
      <w:bookmarkStart w:id="22" w:name="_Toc452557090"/>
      <w:r>
        <w:t>Produits potentiels</w:t>
      </w:r>
      <w:bookmarkEnd w:id="22"/>
    </w:p>
    <w:p w14:paraId="2F7026B5" w14:textId="4B61F369" w:rsidR="00546463" w:rsidRDefault="00546463" w:rsidP="00DB79BF">
      <w:pPr>
        <w:pStyle w:val="tbtitre4"/>
      </w:pPr>
      <w:bookmarkStart w:id="23" w:name="_Toc452557091"/>
      <w:r>
        <w:t>Charges</w:t>
      </w:r>
      <w:bookmarkEnd w:id="23"/>
    </w:p>
    <w:p w14:paraId="07C3D87E" w14:textId="74F5823C" w:rsidR="00546463" w:rsidRDefault="00546463" w:rsidP="00DB79BF">
      <w:pPr>
        <w:pStyle w:val="tbtitre5"/>
      </w:pPr>
      <w:bookmarkStart w:id="24" w:name="_Toc452557092"/>
      <w:r>
        <w:t>Coût de production</w:t>
      </w:r>
      <w:bookmarkEnd w:id="24"/>
    </w:p>
    <w:p w14:paraId="2F76A06F" w14:textId="19173B89" w:rsidR="00546463" w:rsidRDefault="00546463" w:rsidP="00DB79BF">
      <w:pPr>
        <w:pStyle w:val="tbtitre5"/>
      </w:pPr>
      <w:bookmarkStart w:id="25" w:name="_Toc452557093"/>
      <w:r>
        <w:t>Coût d’administration</w:t>
      </w:r>
      <w:bookmarkEnd w:id="25"/>
    </w:p>
    <w:p w14:paraId="6677B2E7" w14:textId="5C512DDE" w:rsidR="00546463" w:rsidRDefault="00546463" w:rsidP="00DB79BF">
      <w:pPr>
        <w:pStyle w:val="tbtitre5"/>
      </w:pPr>
      <w:bookmarkStart w:id="26" w:name="_Toc452557094"/>
      <w:r>
        <w:t>Coût d’amortissement</w:t>
      </w:r>
      <w:bookmarkEnd w:id="26"/>
    </w:p>
    <w:p w14:paraId="702F2952" w14:textId="025AE386" w:rsidR="00546463" w:rsidRPr="00546463" w:rsidRDefault="00546463" w:rsidP="00DB79BF">
      <w:pPr>
        <w:pStyle w:val="tbtitre5"/>
      </w:pPr>
      <w:bookmarkStart w:id="27" w:name="_Toc452557095"/>
      <w:r>
        <w:t>Coût de revient</w:t>
      </w:r>
      <w:bookmarkEnd w:id="27"/>
    </w:p>
    <w:p w14:paraId="7AD8CDED" w14:textId="236CB574" w:rsidR="00F2693B" w:rsidRDefault="00172C1B" w:rsidP="00DB79BF">
      <w:pPr>
        <w:pStyle w:val="tbtitre4"/>
      </w:pPr>
      <w:bookmarkStart w:id="28" w:name="_Toc452557096"/>
      <w:r>
        <w:t>Ratios</w:t>
      </w:r>
      <w:bookmarkEnd w:id="28"/>
    </w:p>
    <w:p w14:paraId="52CAA1CF" w14:textId="2C53F30D" w:rsidR="00F2693B" w:rsidRDefault="00546463" w:rsidP="00DB79BF">
      <w:pPr>
        <w:pStyle w:val="tbtitre4"/>
      </w:pPr>
      <w:bookmarkStart w:id="29" w:name="_Toc452557097"/>
      <w:r>
        <w:t>La chaîne de valeur</w:t>
      </w:r>
      <w:bookmarkEnd w:id="29"/>
    </w:p>
    <w:p w14:paraId="42AE6EC5" w14:textId="549A68D7" w:rsidR="00F2693B" w:rsidRDefault="00546463" w:rsidP="00DB79BF">
      <w:pPr>
        <w:pStyle w:val="tbtitre4"/>
      </w:pPr>
      <w:bookmarkStart w:id="30" w:name="_Toc452557098"/>
      <w:r>
        <w:t>Les transactions et les responsabilités</w:t>
      </w:r>
      <w:bookmarkEnd w:id="30"/>
    </w:p>
    <w:p w14:paraId="38DC5CF9" w14:textId="77777777" w:rsidR="00F2693B" w:rsidRDefault="00F2693B" w:rsidP="00DB79BF">
      <w:pPr>
        <w:pStyle w:val="tbtitre1"/>
      </w:pPr>
      <w:bookmarkStart w:id="31" w:name="_Toc452557099"/>
      <w:r>
        <w:t>Les progiciels de gestion intégrés</w:t>
      </w:r>
      <w:bookmarkEnd w:id="31"/>
    </w:p>
    <w:p w14:paraId="78E79B63" w14:textId="77777777" w:rsidR="00F2693B" w:rsidRDefault="00F2693B" w:rsidP="00DB79BF">
      <w:pPr>
        <w:pStyle w:val="tbtitre2"/>
      </w:pPr>
      <w:bookmarkStart w:id="32" w:name="_Toc452557100"/>
      <w:r>
        <w:t>Principales caractéristiques</w:t>
      </w:r>
      <w:bookmarkEnd w:id="32"/>
    </w:p>
    <w:p w14:paraId="68412A7C" w14:textId="020481C6" w:rsidR="00F2693B" w:rsidRDefault="00F2693B" w:rsidP="00F2693B">
      <w:pPr>
        <w:pStyle w:val="tbnormal"/>
        <w:spacing w:before="120" w:after="120"/>
      </w:pPr>
      <w:r>
        <w:t>Afin d’attribuer l’étique</w:t>
      </w:r>
      <w:r w:rsidR="006661A7">
        <w:t>tte « PGI » à un progiciel, l’</w:t>
      </w:r>
      <w:r>
        <w:t>artéfact doit respecter un certain nombre de caractéristiques minimales :</w:t>
      </w:r>
    </w:p>
    <w:p w14:paraId="2707CB43" w14:textId="77777777" w:rsidR="00F2693B" w:rsidRDefault="00F2693B" w:rsidP="000006D5">
      <w:pPr>
        <w:pStyle w:val="tbnormal"/>
        <w:numPr>
          <w:ilvl w:val="0"/>
          <w:numId w:val="14"/>
        </w:numPr>
        <w:spacing w:before="120" w:after="120"/>
      </w:pPr>
      <w:r>
        <w:t>Gestion effective de plusieurs domaines de l’entreprise par des modules intégrés susceptibles d’assurer une collaboration de processus.</w:t>
      </w:r>
    </w:p>
    <w:p w14:paraId="710D989C" w14:textId="77777777" w:rsidR="00F2693B" w:rsidRDefault="00F2693B" w:rsidP="000006D5">
      <w:pPr>
        <w:pStyle w:val="tbnormal"/>
        <w:numPr>
          <w:ilvl w:val="0"/>
          <w:numId w:val="14"/>
        </w:numPr>
        <w:spacing w:before="120" w:after="120"/>
      </w:pPr>
      <w:r>
        <w:t>Existence d’un référentiel unique de données.</w:t>
      </w:r>
    </w:p>
    <w:p w14:paraId="31A49F9E" w14:textId="77777777" w:rsidR="005F2F96" w:rsidRDefault="00F2693B" w:rsidP="000006D5">
      <w:pPr>
        <w:pStyle w:val="tbnormal"/>
        <w:numPr>
          <w:ilvl w:val="0"/>
          <w:numId w:val="14"/>
        </w:numPr>
      </w:pPr>
      <w:r>
        <w:t xml:space="preserve">Adaptations rapides aux règles de </w:t>
      </w:r>
      <w:r w:rsidR="005F2F96">
        <w:t>fonctionnement de l’entreprise.</w:t>
      </w:r>
    </w:p>
    <w:p w14:paraId="138C4F7C" w14:textId="77777777" w:rsidR="005F2F96" w:rsidRDefault="00F2693B" w:rsidP="000006D5">
      <w:pPr>
        <w:pStyle w:val="tbnormal"/>
        <w:numPr>
          <w:ilvl w:val="0"/>
          <w:numId w:val="14"/>
        </w:numPr>
      </w:pPr>
      <w:r>
        <w:t>Unicité d’administration du sous-système applicatif.</w:t>
      </w:r>
    </w:p>
    <w:p w14:paraId="08D20EC8" w14:textId="77777777" w:rsidR="005F2F96" w:rsidRDefault="00F2693B" w:rsidP="000006D5">
      <w:pPr>
        <w:pStyle w:val="tbnormal"/>
        <w:numPr>
          <w:ilvl w:val="0"/>
          <w:numId w:val="14"/>
        </w:numPr>
      </w:pPr>
      <w:r>
        <w:t>Uniformisation des IHM.</w:t>
      </w:r>
    </w:p>
    <w:p w14:paraId="7D8DD41D" w14:textId="77777777" w:rsidR="00F2693B" w:rsidRDefault="00F2693B" w:rsidP="000006D5">
      <w:pPr>
        <w:pStyle w:val="tbnormal"/>
        <w:numPr>
          <w:ilvl w:val="0"/>
          <w:numId w:val="14"/>
        </w:numPr>
        <w:spacing w:before="120" w:after="120"/>
      </w:pPr>
      <w:r>
        <w:t>Existence d’outils de développement ou de personnalisation de compléments applicatifs.</w:t>
      </w:r>
    </w:p>
    <w:p w14:paraId="450F44FC" w14:textId="0B02BFC7" w:rsidR="00F2693B" w:rsidRDefault="00F2693B" w:rsidP="00F2693B">
      <w:pPr>
        <w:pStyle w:val="tbnormal"/>
        <w:spacing w:before="120" w:after="120"/>
      </w:pPr>
      <w:r>
        <w:t xml:space="preserve">Une solution qui ne répond pas au trois premiers critères n’est pas </w:t>
      </w:r>
      <w:r w:rsidR="00F928A5">
        <w:t xml:space="preserve">un PGI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DB79BF">
      <w:pPr>
        <w:pStyle w:val="tbtitre2"/>
      </w:pPr>
      <w:bookmarkStart w:id="33" w:name="_Toc452557101"/>
      <w:r>
        <w:t>Motivations</w:t>
      </w:r>
      <w:r w:rsidR="00AA36A7">
        <w:t xml:space="preserve"> d’acquisition</w:t>
      </w:r>
      <w:bookmarkEnd w:id="33"/>
    </w:p>
    <w:p w14:paraId="3B3386AC" w14:textId="77777777" w:rsidR="00F2693B" w:rsidRDefault="00F2693B" w:rsidP="00F2693B">
      <w:pPr>
        <w:pStyle w:val="tbnormal"/>
        <w:spacing w:before="120" w:after="120"/>
      </w:pPr>
      <w:r>
        <w:t>Pourquoi les entreprises sont sensiblement intéressées à l’implantation d’un progiciel de gestion intégré dans leur système d’information ?</w:t>
      </w:r>
    </w:p>
    <w:p w14:paraId="42C236F2" w14:textId="77777777" w:rsidR="00F2693B" w:rsidRDefault="00F2693B" w:rsidP="00F2693B">
      <w:pPr>
        <w:pStyle w:val="tbnormal"/>
        <w:spacing w:before="120" w:after="120"/>
      </w:pPr>
      <w:r>
        <w:t xml:space="preserve">Tout d’abord, il est important de mentionner que le PGI permet de soutenir tous les processus d’une entreprise. Ce sont des solutions destinées à une multitude de société. Les processus sont généralisés et standardisés selon des </w:t>
      </w:r>
      <w:r>
        <w:lastRenderedPageBreak/>
        <w:t>bonnes pratiques émises par des spécialistes métier. Les sociétés qui décident de soutenir leurs opérations grâce à ce type d’outils informatique s’affranchissent donc des questions du type : « Est-ce que je travaille de la bonne manière ? ».</w:t>
      </w:r>
    </w:p>
    <w:p w14:paraId="2FC2C02D" w14:textId="77777777" w:rsidR="00F2693B" w:rsidRDefault="00F2693B" w:rsidP="00F2693B">
      <w:pPr>
        <w:pStyle w:val="tbnormal"/>
        <w:spacing w:before="120" w:after="120"/>
      </w:pPr>
      <w:r>
        <w:t>De plus, il offre un endroit unique où se situent les données. Par exemple, prenons deux départements étroitement liés, les ventes et la comptabilité. Le client A achète un de nos produits. Le département des ventes manipule un enregistrement de la base de données centrale pour créer le devis, créer la commande, un bon de livraison, etc. Lorsque le département comptabilité génère la facture, elle utilise le même enregistrement. C’est une plus-value indéniable. Si les ventes effectuent une modification sur l’enregistrement du client A, comme une modification d’adresse, le département comptabilité a aussi accès à cette mise à jour.</w:t>
      </w:r>
    </w:p>
    <w:p w14:paraId="5D534527" w14:textId="77777777" w:rsidR="00F2693B" w:rsidRDefault="00F2693B" w:rsidP="00F2693B">
      <w:pPr>
        <w:pStyle w:val="tbnormal"/>
        <w:spacing w:before="120" w:after="120"/>
      </w:pPr>
      <w:r>
        <w:t>C’est l’une des principales forces des PGI. Sans cela, vous êtes obligé d’investir dans des développements d’interface de communication entre vos différents outils informatiques.</w:t>
      </w:r>
    </w:p>
    <w:p w14:paraId="5E90DBF5" w14:textId="77777777" w:rsidR="00F2693B" w:rsidRDefault="00F2693B" w:rsidP="005F2F96">
      <w:pPr>
        <w:pStyle w:val="tbnormal"/>
      </w:pPr>
      <w:r>
        <w:t>Voyons ce dont à quoi ressemble le système d’informati</w:t>
      </w:r>
      <w:r w:rsidR="005F2F96">
        <w:t>ons d’une entreprise sans PGI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6F8BE108" w14:textId="77777777" w:rsidR="00F2693B" w:rsidRDefault="00F2693B" w:rsidP="00F2693B">
      <w:pPr>
        <w:pStyle w:val="tbnormal"/>
        <w:spacing w:before="120" w:after="120"/>
      </w:pPr>
      <w:r>
        <w:t>On peut voir que les fonctions vente et comptabilité possèdent chacune leur base de données et leur outil informatique. De ce fait, il va falloir gérer la communication – mis en évidence – pour avoir deux bases de données qui exploitent les mêmes données. C’est sur ce point, qu’il va falloir investir des efforts afin de développer une interface d’échanges.</w:t>
      </w:r>
    </w:p>
    <w:p w14:paraId="6444EE4F" w14:textId="77777777" w:rsidR="00F2693B" w:rsidRDefault="00F2693B" w:rsidP="005F2F96">
      <w:pPr>
        <w:pStyle w:val="tbnormal"/>
      </w:pPr>
      <w:r>
        <w:t xml:space="preserve">Grâce aux PGI, cette contrainte de </w:t>
      </w:r>
      <w:r w:rsidR="005F2F96">
        <w:t>silos fonctionnels</w:t>
      </w:r>
      <w:r>
        <w:t xml:space="preserve"> n’existe plus ou alors ils sont considérablement réduits. Comme fait mention ci-dessus, toutes les données sont centralisées et tou</w:t>
      </w:r>
      <w:r w:rsidR="005F2F96">
        <w:t>s les processus sont couverts :</w:t>
      </w:r>
    </w:p>
    <w:p w14:paraId="43773706" w14:textId="77777777" w:rsidR="005F2F96" w:rsidRDefault="005F2F96" w:rsidP="00752AFD">
      <w:pPr>
        <w:pStyle w:val="tbnormal"/>
      </w:pPr>
      <w:r>
        <w:rPr>
          <w:noProof/>
          <w:lang w:val="fr-FR" w:eastAsia="fr-FR"/>
        </w:rPr>
        <w:lastRenderedPageBreak/>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4F86B15A" w14:textId="77777777" w:rsidR="00F2693B" w:rsidRDefault="00F2693B" w:rsidP="00F2693B">
      <w:pPr>
        <w:pStyle w:val="tbnormal"/>
        <w:spacing w:before="120" w:after="120"/>
      </w:pPr>
      <w:r>
        <w:t>Certaines applications tierces (A et B) peuvent toutefois encore exister pour des besoins spécifiques propre à l’entreprise.</w:t>
      </w:r>
    </w:p>
    <w:p w14:paraId="7D4EB12B" w14:textId="77777777" w:rsidR="00F2693B" w:rsidRDefault="00F2693B" w:rsidP="00DB79BF">
      <w:pPr>
        <w:pStyle w:val="tbtitre2"/>
      </w:pPr>
      <w:bookmarkStart w:id="34" w:name="_Toc452557102"/>
      <w:r>
        <w:t>Processus standardisés</w:t>
      </w:r>
      <w:bookmarkEnd w:id="34"/>
    </w:p>
    <w:p w14:paraId="4EEFB8E7" w14:textId="4A909A99" w:rsidR="00F2693B" w:rsidRDefault="00F2693B" w:rsidP="00F2693B">
      <w:pPr>
        <w:pStyle w:val="tbnormal"/>
        <w:spacing w:before="120" w:after="120"/>
      </w:pPr>
      <w:r>
        <w:t>Nous l’avons mentionné précédemment,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D95608A" w14:textId="77777777" w:rsidR="00F2693B" w:rsidRDefault="00F2693B" w:rsidP="005F2F96">
      <w:pPr>
        <w:pStyle w:val="tbnormal"/>
      </w:pPr>
      <w:r>
        <w:t>De ce fait, nous pouvons généraliser les flux d’informations qui circulent dans l’entr</w:t>
      </w:r>
      <w:r w:rsidR="005F2F96">
        <w:t>eprise de la manière suivante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76B12DA5">
            <wp:extent cx="3439348" cy="3600000"/>
            <wp:effectExtent l="0" t="0" r="0" b="698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0">
                      <a:extLst>
                        <a:ext uri="{28A0092B-C50C-407E-A947-70E740481C1C}">
                          <a14:useLocalDpi xmlns:a14="http://schemas.microsoft.com/office/drawing/2010/main" val="0"/>
                        </a:ext>
                      </a:extLst>
                    </a:blip>
                    <a:stretch>
                      <a:fillRect/>
                    </a:stretch>
                  </pic:blipFill>
                  <pic:spPr>
                    <a:xfrm>
                      <a:off x="0" y="0"/>
                      <a:ext cx="3439348" cy="3600000"/>
                    </a:xfrm>
                    <a:prstGeom prst="rect">
                      <a:avLst/>
                    </a:prstGeom>
                  </pic:spPr>
                </pic:pic>
              </a:graphicData>
            </a:graphic>
          </wp:inline>
        </w:drawing>
      </w:r>
    </w:p>
    <w:p w14:paraId="554D0DB4" w14:textId="77777777" w:rsidR="00F2693B" w:rsidRDefault="00F2693B" w:rsidP="00F2693B">
      <w:pPr>
        <w:pStyle w:val="tbnormal"/>
        <w:spacing w:before="120" w:after="120"/>
      </w:pPr>
      <w:r>
        <w:t>Au niveau de l’approvisionnement, le processus est : créer une demande d’achat, effectuer la commande, réceptionner la marchandise commandée, effectuer un contrôle – qualité et facture – puis régler le du.</w:t>
      </w:r>
    </w:p>
    <w:p w14:paraId="081387D0" w14:textId="77777777" w:rsidR="00F2693B" w:rsidRDefault="00F2693B" w:rsidP="00F2693B">
      <w:pPr>
        <w:pStyle w:val="tbnormal"/>
        <w:spacing w:before="120" w:after="120"/>
      </w:pPr>
      <w:r>
        <w:lastRenderedPageBreak/>
        <w:t>Pour les ventes, le processus est : créer un devis pour un client, lorsque celui-ci l’accepte, créer la commande, créer un bon d’expédition, expédier les produits, facturer et comptabiliser le paiement.</w:t>
      </w:r>
    </w:p>
    <w:p w14:paraId="704DECBC" w14:textId="77777777" w:rsidR="00F2693B" w:rsidRDefault="00F2693B" w:rsidP="00F2693B">
      <w:pPr>
        <w:pStyle w:val="tbnormal"/>
        <w:spacing w:before="120" w:after="120"/>
      </w:pPr>
      <w:r>
        <w:t>Ces processus se retrouvent dans tous PGI du marché qui se respectent. Dans la suite de nos démarches, nous exploitons ces processus dans Odoo®, tels qu’ils sont présentés ici.</w:t>
      </w:r>
    </w:p>
    <w:p w14:paraId="787FCEA5" w14:textId="77777777" w:rsidR="00F2693B" w:rsidRDefault="00F2693B" w:rsidP="00DB79BF">
      <w:pPr>
        <w:pStyle w:val="tbtitre2"/>
      </w:pPr>
      <w:bookmarkStart w:id="35" w:name="_Toc452557103"/>
      <w:r>
        <w:t>Type de consommation</w:t>
      </w:r>
      <w:bookmarkEnd w:id="35"/>
    </w:p>
    <w:p w14:paraId="5A2794F0" w14:textId="77777777" w:rsidR="00F2693B" w:rsidRDefault="00F2693B" w:rsidP="00F2693B">
      <w:pPr>
        <w:pStyle w:val="tbnormal"/>
        <w:spacing w:before="120" w:after="120"/>
      </w:pPr>
      <w:r>
        <w:t>Lorsqu’une société décide d’investir dans un PGI, elle se retrouve assez rapidement face à un choix d’implémentation. Acquérir la solution ou la louer ? Telle est la question à se poser.</w:t>
      </w:r>
    </w:p>
    <w:p w14:paraId="3B89A4E9" w14:textId="77777777" w:rsidR="00F2693B" w:rsidRDefault="00F2693B" w:rsidP="00F2693B">
      <w:pPr>
        <w:pStyle w:val="tbnormal"/>
        <w:spacing w:before="120" w:after="120"/>
      </w:pPr>
      <w:r>
        <w:t>En effet, les éditeurs de solution proposent la consommation de ses services par différents biais. Les sociétés peuvent choisir d’installer la solution dans leur propre infrastructure, de louer un espace dans un datacenter afin d’y héberger la solution ou alors de louer le service sur la base d’un contrat de service (SLA) avec l’éditeur.</w:t>
      </w:r>
    </w:p>
    <w:p w14:paraId="2A8863CD" w14:textId="77777777" w:rsidR="00F2693B" w:rsidRDefault="00F2693B" w:rsidP="00F2693B">
      <w:pPr>
        <w:pStyle w:val="tbnormal"/>
        <w:spacing w:before="120" w:after="120"/>
      </w:pPr>
      <w:r>
        <w:t>Détaillons quelque peu ces trois modes dans les chapitres qui suivent.</w:t>
      </w:r>
    </w:p>
    <w:p w14:paraId="4D696B31" w14:textId="77777777" w:rsidR="00F2693B" w:rsidRDefault="00F2693B" w:rsidP="00DB79BF">
      <w:pPr>
        <w:pStyle w:val="tbtitre3"/>
      </w:pPr>
      <w:bookmarkStart w:id="36" w:name="_Toc452557104"/>
      <w:r>
        <w:t>On-premises</w:t>
      </w:r>
      <w:bookmarkEnd w:id="36"/>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DB79BF">
      <w:pPr>
        <w:pStyle w:val="tbtitre3"/>
      </w:pPr>
      <w:bookmarkStart w:id="37" w:name="_Toc452557105"/>
      <w:r>
        <w:t>Application Service Provider</w:t>
      </w:r>
      <w:bookmarkEnd w:id="37"/>
    </w:p>
    <w:p w14:paraId="0B9D78A7" w14:textId="77777777" w:rsidR="00F2693B" w:rsidRDefault="00F2693B" w:rsidP="00F2693B">
      <w:pPr>
        <w:pStyle w:val="tbnormal"/>
        <w:spacing w:before="120" w:after="120"/>
      </w:pPr>
      <w:r>
        <w:t>Lorsque la société n’a pas les budgets nécessaires pour investir dans la mise en place d’une infrastructure informatique propre, elle tend à héberger ses besoins chez un tiers indépendant.</w:t>
      </w:r>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CB1C3AD" w14:textId="77777777" w:rsidR="00F2693B" w:rsidRDefault="00F2693B" w:rsidP="00F2693B">
      <w:pPr>
        <w:pStyle w:val="tbnormal"/>
        <w:spacing w:before="120" w:after="120"/>
      </w:pPr>
      <w:r>
        <w:t>Citons les avantages de ce type de consommation :</w:t>
      </w:r>
    </w:p>
    <w:p w14:paraId="4AACB2F7" w14:textId="5EAAC22D" w:rsidR="00F2693B" w:rsidRDefault="00F2693B" w:rsidP="00F2693B">
      <w:pPr>
        <w:pStyle w:val="tbnormal"/>
        <w:spacing w:before="120" w:after="120"/>
      </w:pPr>
      <w:r>
        <w:t>« Le mode ASP peut permettre un déploiement plus rapide dans l'entreprise, en épargnant les coûts et délais associés à la mise en place d'une infrastructure technique (serveurs, réseau, logiciels de base...). Les problèmes d'intégration de l'application sur l'architecture du client sont dans une certaine mesure éliminés. Il est fréquent toutefois, que l'on ait besoin d'interfaces, permettant d'échanger automatiquement des données entre l'ASP et les autres applications du système d'information de l'entreprise cliente. ». Ainsi que les désavantages : « Le client doit accepter de confier à son ASP des données critiques de l'entreprise, telle la base de ses collaborateurs (ne serait-ce que pour contrôle d'authentification), les bases de données Client, Produits, Fou</w:t>
      </w:r>
      <w:r w:rsidR="00F928A5">
        <w:t xml:space="preserve">rnisseurs... » </w:t>
      </w:r>
      <w:r w:rsidR="00F928A5">
        <w:fldChar w:fldCharType="begin" w:fldLock="1"/>
      </w:r>
      <w:r w:rsidR="00C64621">
        <w:instrText>ADDIN CSL_CITATION { "citationItems" : [ { "id" : "ITEM-1", "itemData" : { "URL" : "https://fr.wikipedia.org/wiki/Fournisseur_de_services_d%27applications#Avantages", "accessed" : { "date-parts" : [ [ "2016", "5", "16" ] ] }, "author" : [ { "dropping-particle" : "", "family" : "Wikip\u00e9dia", "given" : "", "non-dropping-particle" : "", "parse-names" : false, "suffix" : "" } ], "id" : "ITEM-1", "issued" : { "date-parts" : [ [ "2016" ] ] }, "title" : "Fournisseur de services d'applications", "type" : "webpage" }, "uris" : [ "http://www.mendeley.com/documents/?uuid=322913de-3d8a-38a2-abc2-c52b19473f82" ] } ], "mendeley" : { "formattedCitation" : "(Wikip\u00e9dia, 2016a)", "plainTextFormattedCitation" : "(Wikip\u00e9dia, 2016a)", "previouslyFormattedCitation" : "(Wikip\u00e9dia, 2016a)" }, "properties" : { "noteIndex" : 0 }, "schema" : "https://github.com/citation-style-language/schema/raw/master/csl-citation.json" }</w:instrText>
      </w:r>
      <w:r w:rsidR="00F928A5">
        <w:fldChar w:fldCharType="separate"/>
      </w:r>
      <w:r w:rsidR="00C64621" w:rsidRPr="00C64621">
        <w:rPr>
          <w:noProof/>
        </w:rPr>
        <w:t>(Wikipédia, 2016a)</w:t>
      </w:r>
      <w:r w:rsidR="00F928A5">
        <w:fldChar w:fldCharType="end"/>
      </w:r>
      <w:r>
        <w:t>.</w:t>
      </w:r>
    </w:p>
    <w:p w14:paraId="5E5A95F4" w14:textId="77777777" w:rsidR="00F2693B" w:rsidRDefault="00F2693B" w:rsidP="00DB79BF">
      <w:pPr>
        <w:pStyle w:val="tbtitre3"/>
      </w:pPr>
      <w:bookmarkStart w:id="38" w:name="_Toc452557106"/>
      <w:r>
        <w:lastRenderedPageBreak/>
        <w:t>Software as a Service</w:t>
      </w:r>
      <w:bookmarkEnd w:id="38"/>
    </w:p>
    <w:p w14:paraId="5437A4E1" w14:textId="37EE73FB" w:rsidR="00F2693B" w:rsidRDefault="00F2693B" w:rsidP="00F2693B">
      <w:pPr>
        <w:pStyle w:val="tbnormal"/>
        <w:spacing w:before="120" w:after="120"/>
      </w:pPr>
      <w:r>
        <w:t>Le service est loué. Le client paie pour ce qu’il consomme uniquement. «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BD3383" w14:textId="77777777" w:rsidR="00F2693B"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p>
    <w:p w14:paraId="766E1861" w14:textId="77777777" w:rsidR="00F2693B" w:rsidRDefault="00F2693B" w:rsidP="00F2693B">
      <w:pPr>
        <w:pStyle w:val="tbnormal"/>
        <w:spacing w:before="120" w:after="120"/>
      </w:pPr>
      <w:r>
        <w:t>Pour l’éditeur, c’est aussi un gain en terme de productivité. La maintenance du socle applicatif est faite à un seul endroit sur les serveurs qui fournissent le service à l’ensemble des clients.</w:t>
      </w:r>
    </w:p>
    <w:p w14:paraId="78AA41BD" w14:textId="77777777" w:rsidR="00F2693B" w:rsidRDefault="00F2693B" w:rsidP="00DB79BF">
      <w:pPr>
        <w:pStyle w:val="tbtitre2"/>
      </w:pPr>
      <w:bookmarkStart w:id="39" w:name="_Toc452557107"/>
      <w:r>
        <w:t>Considérations techniques</w:t>
      </w:r>
      <w:bookmarkEnd w:id="39"/>
    </w:p>
    <w:p w14:paraId="36A8DD48" w14:textId="77777777" w:rsidR="00F2693B" w:rsidRDefault="00F2693B" w:rsidP="00DB79BF">
      <w:pPr>
        <w:pStyle w:val="tbtitre3"/>
      </w:pPr>
      <w:bookmarkStart w:id="40" w:name="_Toc452557108"/>
      <w:r>
        <w:t>Modularité</w:t>
      </w:r>
      <w:bookmarkEnd w:id="40"/>
    </w:p>
    <w:p w14:paraId="073DE31C" w14:textId="77777777" w:rsidR="00F2693B" w:rsidRDefault="00F2693B" w:rsidP="00DB79BF">
      <w:pPr>
        <w:pStyle w:val="tbtitre3"/>
      </w:pPr>
      <w:bookmarkStart w:id="41" w:name="_Toc452557109"/>
      <w:r>
        <w:t>Données centralisées</w:t>
      </w:r>
      <w:bookmarkEnd w:id="41"/>
    </w:p>
    <w:p w14:paraId="2958A4A7" w14:textId="58D587A9" w:rsidR="000B28D7" w:rsidRDefault="000B28D7" w:rsidP="000B28D7">
      <w:pPr>
        <w:pStyle w:val="tbnormal"/>
      </w:pPr>
      <w:r>
        <w:br w:type="page"/>
      </w:r>
    </w:p>
    <w:p w14:paraId="6C3E5561" w14:textId="23D6A056" w:rsidR="00F2693B" w:rsidRDefault="00F2693B" w:rsidP="00DB79BF">
      <w:pPr>
        <w:pStyle w:val="tbtitre2"/>
      </w:pPr>
      <w:bookmarkStart w:id="42" w:name="_Toc452557110"/>
      <w:r>
        <w:lastRenderedPageBreak/>
        <w:t>Odoo</w:t>
      </w:r>
      <w:r w:rsidR="00C64621">
        <w:t>®</w:t>
      </w:r>
      <w:bookmarkEnd w:id="42"/>
    </w:p>
    <w:p w14:paraId="1A5B0A9F" w14:textId="1B2E64AD" w:rsidR="00C64621" w:rsidRDefault="00C64621" w:rsidP="00C64621">
      <w:pPr>
        <w:pStyle w:val="tbnormal"/>
      </w:pPr>
      <w:r>
        <w:t>Odoo®, « anciennement OpenERP</w:t>
      </w:r>
      <w:r w:rsidRPr="00C64621">
        <w:t xml:space="preserve"> et Tiny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t xml:space="preserve"> » </w:t>
      </w:r>
      <w:r>
        <w:fldChar w:fldCharType="begin" w:fldLock="1"/>
      </w:r>
      <w:r>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b)", "plainTextFormattedCitation" : "(Wikip\u00e9dia, 2016b)", "previouslyFormattedCitation" : "(Wikip\u00e9dia, 2016b)" }, "properties" : { "noteIndex" : 0 }, "schema" : "https://github.com/citation-style-language/schema/raw/master/csl-citation.json" }</w:instrText>
      </w:r>
      <w:r>
        <w:fldChar w:fldCharType="separate"/>
      </w:r>
      <w:r w:rsidRPr="00C64621">
        <w:rPr>
          <w:noProof/>
        </w:rPr>
        <w:t>(Wikipédia, 2016b)</w:t>
      </w:r>
      <w:r>
        <w:fldChar w:fldCharType="end"/>
      </w:r>
      <w:r>
        <w:t xml:space="preserve">. Mais c’est aussi « est 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apps et ensuite d’en adopter d’autres en fonction de ses besoins qui changent et évoluent. » </w:t>
      </w:r>
      <w:r>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fldChar w:fldCharType="separate"/>
      </w:r>
      <w:r w:rsidRPr="00C64621">
        <w:rPr>
          <w:noProof/>
        </w:rPr>
        <w:t>(Odoo S.A, 2016)</w:t>
      </w:r>
      <w:r>
        <w:fldChar w:fldCharType="end"/>
      </w:r>
      <w:r>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6B638621">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5A5BA3CC" w:rsidR="00BE2EB2" w:rsidRPr="00C64621" w:rsidRDefault="00BE2EB2" w:rsidP="00C64621">
      <w:pPr>
        <w:pStyle w:val="tbnormal"/>
      </w:pPr>
      <w:r>
        <w:t xml:space="preserve">Figure X : Partenaires, </w:t>
      </w:r>
      <w:r w:rsidR="00457655">
        <w:t xml:space="preserve">utilisateurs, pays et </w:t>
      </w:r>
      <w:r>
        <w:t>applications d</w:t>
      </w:r>
      <w:r w:rsidR="00457655">
        <w:t>isponibles dans le store</w:t>
      </w:r>
      <w:r>
        <w:t xml:space="preserve"> </w:t>
      </w:r>
      <w:r>
        <w:fldChar w:fldCharType="begin" w:fldLock="1"/>
      </w:r>
      <w: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 "properties" : { "noteIndex" : 0 }, "schema" : "https://github.com/citation-style-language/schema/raw/master/csl-citation.json" }</w:instrText>
      </w:r>
      <w:r>
        <w:fldChar w:fldCharType="separate"/>
      </w:r>
      <w:r w:rsidRPr="00BE2EB2">
        <w:rPr>
          <w:noProof/>
        </w:rPr>
        <w:t>(Odoo S.A, 2016)</w:t>
      </w:r>
      <w:r>
        <w:fldChar w:fldCharType="end"/>
      </w:r>
      <w:r>
        <w:t>.</w:t>
      </w:r>
    </w:p>
    <w:p w14:paraId="597C9D8E" w14:textId="1CB53212" w:rsidR="006D1153" w:rsidRDefault="006D1153" w:rsidP="00DB79BF">
      <w:pPr>
        <w:pStyle w:val="tbtitre3"/>
      </w:pPr>
      <w:bookmarkStart w:id="43" w:name="_Toc452557111"/>
      <w:r>
        <w:t>Couverture fonctionnel</w:t>
      </w:r>
      <w:bookmarkEnd w:id="43"/>
    </w:p>
    <w:p w14:paraId="3AFC973D" w14:textId="30F07743" w:rsidR="00EC7675" w:rsidRDefault="00EC7675" w:rsidP="00EC7675">
      <w:pPr>
        <w:pStyle w:val="tbnormal"/>
      </w:pPr>
      <w:r>
        <w:t xml:space="preserve">Odoo® </w:t>
      </w:r>
      <w:r w:rsidR="00A7413C">
        <w:t xml:space="preserve">est très riche en applications dont toutes </w:t>
      </w:r>
      <w:r>
        <w:t>ont une responsabilité bien précise comme en témoigne cette phrase « One need, one App. Expand as you grow »</w:t>
      </w:r>
      <w:r>
        <w:rPr>
          <w:rStyle w:val="Appelnotedebasdep"/>
        </w:rPr>
        <w:footnoteReference w:id="9"/>
      </w:r>
      <w:r>
        <w:t xml:space="preserve">. Leur </w:t>
      </w:r>
      <w:r w:rsidR="00A7413C">
        <w:t>philosophie</w:t>
      </w:r>
      <w:r>
        <w:t xml:space="preserve"> est de proposer une application pour un besoin métier spécifique. Et d’après nos premiers tests effectués durant la phase préparatoire à ce travail, cela fonctionne bien.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1591B35" w:rsidR="00EA52F1" w:rsidRDefault="00EA52F1" w:rsidP="00EC7675">
      <w:pPr>
        <w:pStyle w:val="tbnormal"/>
      </w:pPr>
      <w:r>
        <w:t>Figure X : Applications proposées par Odoo® plus les applications tierces (lien inférieur) (</w:t>
      </w:r>
      <w:r w:rsidRPr="00EA52F1">
        <w:t>https://www.odoo.com/fr_FR/</w:t>
      </w:r>
      <w:r>
        <w:t>)</w:t>
      </w:r>
    </w:p>
    <w:p w14:paraId="494B85CE" w14:textId="77777777" w:rsidR="00EA52F1" w:rsidRDefault="00EA52F1" w:rsidP="00EC7675">
      <w:pPr>
        <w:pStyle w:val="tbnormal"/>
      </w:pPr>
    </w:p>
    <w:p w14:paraId="2E5E4A86" w14:textId="27AE2358" w:rsidR="00F2693B" w:rsidRDefault="00F2693B" w:rsidP="00DB79BF">
      <w:pPr>
        <w:pStyle w:val="tbtitre3"/>
      </w:pPr>
      <w:bookmarkStart w:id="44" w:name="_Toc452557112"/>
      <w:r>
        <w:lastRenderedPageBreak/>
        <w:t>Comparaison</w:t>
      </w:r>
      <w:r w:rsidR="00774FA5">
        <w:t xml:space="preserve"> entre PGI pour PME</w:t>
      </w:r>
      <w:bookmarkEnd w:id="44"/>
    </w:p>
    <w:p w14:paraId="09AD6CF6" w14:textId="2B5A5EAF" w:rsidR="000B28D7" w:rsidRDefault="000B28D7" w:rsidP="000B28D7">
      <w:pPr>
        <w:pStyle w:val="tbnormal"/>
      </w:pPr>
      <w:r>
        <w:t>La comparaison que propose Odoo SA porte sur trois PGI qui cible le même marché de clientèle, les petites et moyennes entreprises. Nous trouvons dans ce comparatif les solutions suivantes :</w:t>
      </w:r>
    </w:p>
    <w:p w14:paraId="00B97DDE" w14:textId="69C5A44F" w:rsidR="000B28D7" w:rsidRDefault="000B28D7" w:rsidP="000B28D7">
      <w:pPr>
        <w:pStyle w:val="tbnormal"/>
        <w:numPr>
          <w:ilvl w:val="0"/>
          <w:numId w:val="46"/>
        </w:numPr>
      </w:pPr>
      <w:r>
        <w:t>Odoo Online</w:t>
      </w:r>
    </w:p>
    <w:p w14:paraId="6F8B4049" w14:textId="1229F55D" w:rsidR="000B28D7" w:rsidRDefault="000B28D7" w:rsidP="000B28D7">
      <w:pPr>
        <w:pStyle w:val="tbnormal"/>
        <w:numPr>
          <w:ilvl w:val="0"/>
          <w:numId w:val="46"/>
        </w:numPr>
      </w:pPr>
      <w:r>
        <w:t>Microsoft Dynamics NAV</w:t>
      </w:r>
    </w:p>
    <w:p w14:paraId="61945266" w14:textId="71945B51" w:rsidR="000B28D7" w:rsidRDefault="000B28D7" w:rsidP="000B28D7">
      <w:pPr>
        <w:pStyle w:val="tbnormal"/>
        <w:numPr>
          <w:ilvl w:val="0"/>
          <w:numId w:val="46"/>
        </w:numPr>
      </w:pPr>
      <w:r>
        <w:t>Sage 100 Entreprise i7</w:t>
      </w:r>
    </w:p>
    <w:p w14:paraId="591D44EE" w14:textId="2EF7FF3D" w:rsidR="000B28D7" w:rsidRPr="000B28D7" w:rsidRDefault="000B28D7" w:rsidP="000B28D7">
      <w:pPr>
        <w:pStyle w:val="tbnormal"/>
      </w:pPr>
      <w:r>
        <w:t>Tout d’abord, une courte introduction au positionnement des principaux acteurs du marché PGI tous types de clientèle. Les deux axes analysés sont en ordonné l’importance de la couverture fonctionnelle et en abscisse la capacité à être intuitif et sympathique à l’utilisation de tous les jours. Nous voyons qu’Odoo® se positionne de bonne manière sur le croisement de ces deux axes :</w:t>
      </w:r>
    </w:p>
    <w:p w14:paraId="18BC36E7" w14:textId="2B66E252" w:rsidR="00EA52F1" w:rsidRDefault="00EA52F1" w:rsidP="000A3F84">
      <w:pPr>
        <w:pStyle w:val="tbnormal"/>
        <w:jc w:val="center"/>
      </w:pPr>
      <w:r>
        <w:rPr>
          <w:noProof/>
          <w:lang w:val="fr-FR" w:eastAsia="fr-FR"/>
        </w:rPr>
        <w:drawing>
          <wp:inline distT="0" distB="0" distL="0" distR="0" wp14:anchorId="250535EA" wp14:editId="201E782A">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1FC153B2" w14:textId="40F1B9F7" w:rsidR="00EA52F1" w:rsidRDefault="00EA52F1" w:rsidP="00EA52F1">
      <w:pPr>
        <w:pStyle w:val="tbnormal"/>
      </w:pPr>
      <w:r>
        <w:t xml:space="preserve">Figure X : </w:t>
      </w:r>
      <w:hyperlink r:id="rId24" w:history="1">
        <w:r w:rsidR="000B28D7" w:rsidRPr="00E47733">
          <w:rPr>
            <w:rStyle w:val="Lienhypertexte"/>
          </w:rPr>
          <w:t>https://www.odoo.com/fr_FR/</w:t>
        </w:r>
      </w:hyperlink>
    </w:p>
    <w:p w14:paraId="7B07A45E" w14:textId="350E9395" w:rsidR="000B28D7" w:rsidRDefault="000B28D7" w:rsidP="00EA52F1">
      <w:pPr>
        <w:pStyle w:val="tbnormal"/>
      </w:pPr>
      <w:r>
        <w:t>En terme de couverture fonctionnelle</w:t>
      </w:r>
      <w:r w:rsidR="002B1A93">
        <w:t xml:space="preserve">, </w:t>
      </w:r>
      <w:r w:rsidR="009F621E">
        <w:t>voici une présentation des différences entre les trois PGI sélectionnés pour la comparaison.</w:t>
      </w:r>
      <w:r w:rsidR="002B1A93">
        <w:t xml:space="preserve"> Nous présentons qu’une partie du comparatif pour ne pas encombré notre article de paragraphe inutile.</w:t>
      </w:r>
    </w:p>
    <w:p w14:paraId="72370FA8" w14:textId="6CE04875" w:rsidR="002B1A93" w:rsidRDefault="002B1A93" w:rsidP="000A3F84">
      <w:pPr>
        <w:pStyle w:val="tbnormal"/>
        <w:jc w:val="center"/>
      </w:pPr>
      <w:r>
        <w:rPr>
          <w:noProof/>
          <w:lang w:val="fr-FR" w:eastAsia="fr-FR"/>
        </w:rPr>
        <w:lastRenderedPageBreak/>
        <w:drawing>
          <wp:inline distT="0" distB="0" distL="0" distR="0" wp14:anchorId="7348B37A" wp14:editId="7B50ADFA">
            <wp:extent cx="2880000" cy="3469677"/>
            <wp:effectExtent l="0" t="0" r="0" b="1016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5-26 à 20.22.2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80000" cy="3469677"/>
                    </a:xfrm>
                    <a:prstGeom prst="rect">
                      <a:avLst/>
                    </a:prstGeom>
                  </pic:spPr>
                </pic:pic>
              </a:graphicData>
            </a:graphic>
          </wp:inline>
        </w:drawing>
      </w:r>
    </w:p>
    <w:p w14:paraId="0B409319" w14:textId="24DF3235" w:rsidR="002B1A93" w:rsidRDefault="002B1A93" w:rsidP="000A3F84">
      <w:pPr>
        <w:pStyle w:val="tbnormal"/>
        <w:jc w:val="center"/>
      </w:pPr>
      <w:r>
        <w:rPr>
          <w:noProof/>
          <w:lang w:val="fr-FR" w:eastAsia="fr-FR"/>
        </w:rPr>
        <w:drawing>
          <wp:inline distT="0" distB="0" distL="0" distR="0" wp14:anchorId="2195E523" wp14:editId="1B735F24">
            <wp:extent cx="2880000" cy="4456380"/>
            <wp:effectExtent l="0" t="0" r="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5-26 à 20.21.5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4456380"/>
                    </a:xfrm>
                    <a:prstGeom prst="rect">
                      <a:avLst/>
                    </a:prstGeom>
                  </pic:spPr>
                </pic:pic>
              </a:graphicData>
            </a:graphic>
          </wp:inline>
        </w:drawing>
      </w:r>
    </w:p>
    <w:p w14:paraId="4C8ADDC5" w14:textId="06664BAE" w:rsidR="002B1A93" w:rsidRDefault="002B1A93" w:rsidP="000A3F84">
      <w:pPr>
        <w:pStyle w:val="tbnormal"/>
        <w:jc w:val="center"/>
      </w:pPr>
      <w:r>
        <w:rPr>
          <w:noProof/>
          <w:lang w:val="fr-FR" w:eastAsia="fr-FR"/>
        </w:rPr>
        <w:lastRenderedPageBreak/>
        <w:drawing>
          <wp:inline distT="0" distB="0" distL="0" distR="0" wp14:anchorId="1D720BE8" wp14:editId="14E45F55">
            <wp:extent cx="2880000" cy="4046849"/>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apture d’écran 2016-05-26 à 20.21.1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80000" cy="4046849"/>
                    </a:xfrm>
                    <a:prstGeom prst="rect">
                      <a:avLst/>
                    </a:prstGeom>
                  </pic:spPr>
                </pic:pic>
              </a:graphicData>
            </a:graphic>
          </wp:inline>
        </w:drawing>
      </w:r>
    </w:p>
    <w:p w14:paraId="62E02A53" w14:textId="3D66536E" w:rsidR="002B1A93" w:rsidRDefault="002B1A93" w:rsidP="000A3F84">
      <w:pPr>
        <w:pStyle w:val="tbnormal"/>
        <w:jc w:val="center"/>
      </w:pPr>
      <w:r>
        <w:rPr>
          <w:noProof/>
          <w:lang w:val="fr-FR" w:eastAsia="fr-FR"/>
        </w:rPr>
        <w:drawing>
          <wp:inline distT="0" distB="0" distL="0" distR="0" wp14:anchorId="199B8379" wp14:editId="7F21066B">
            <wp:extent cx="2880000" cy="3060147"/>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5-26 à 20.19.1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80000" cy="3060147"/>
                    </a:xfrm>
                    <a:prstGeom prst="rect">
                      <a:avLst/>
                    </a:prstGeom>
                  </pic:spPr>
                </pic:pic>
              </a:graphicData>
            </a:graphic>
          </wp:inline>
        </w:drawing>
      </w:r>
    </w:p>
    <w:p w14:paraId="448F6DBB" w14:textId="1500EBA5" w:rsidR="00947895" w:rsidRDefault="00947895" w:rsidP="00EA52F1">
      <w:pPr>
        <w:pStyle w:val="tbnormal"/>
      </w:pPr>
      <w:r>
        <w:t>Considération à prendre en compte : L’étude a été menée par Odoo SA par conséquent, tous les éléments mis en avant sont tout de même à prendre avec une certaine légérté.</w:t>
      </w:r>
    </w:p>
    <w:p w14:paraId="2A652165" w14:textId="69DF22C6" w:rsidR="002B1A93" w:rsidRPr="00EA52F1" w:rsidRDefault="002B1A93" w:rsidP="000A3F84">
      <w:pPr>
        <w:pStyle w:val="tbnormal"/>
        <w:jc w:val="center"/>
      </w:pPr>
      <w:r>
        <w:rPr>
          <w:noProof/>
          <w:lang w:val="fr-FR" w:eastAsia="fr-FR"/>
        </w:rPr>
        <w:lastRenderedPageBreak/>
        <w:drawing>
          <wp:inline distT="0" distB="0" distL="0" distR="0" wp14:anchorId="3045FFFD" wp14:editId="13629532">
            <wp:extent cx="2880000" cy="2432955"/>
            <wp:effectExtent l="0" t="0" r="0" b="5715"/>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e d’écran 2016-05-26 à 20.19.4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80000" cy="2432955"/>
                    </a:xfrm>
                    <a:prstGeom prst="rect">
                      <a:avLst/>
                    </a:prstGeom>
                  </pic:spPr>
                </pic:pic>
              </a:graphicData>
            </a:graphic>
          </wp:inline>
        </w:drawing>
      </w:r>
    </w:p>
    <w:p w14:paraId="10B1370C" w14:textId="7A83D208" w:rsidR="00F2693B" w:rsidRDefault="00BE2EB2" w:rsidP="00DB79BF">
      <w:pPr>
        <w:pStyle w:val="tbtitre3"/>
      </w:pPr>
      <w:bookmarkStart w:id="45" w:name="_Toc452557113"/>
      <w:r>
        <w:t>Modèle économique</w:t>
      </w:r>
      <w:bookmarkEnd w:id="45"/>
    </w:p>
    <w:p w14:paraId="68432CA6" w14:textId="7414CF04" w:rsidR="001142A8" w:rsidRPr="001142A8" w:rsidRDefault="001142A8" w:rsidP="00DB79BF">
      <w:pPr>
        <w:pStyle w:val="tbnormal"/>
      </w:pPr>
      <w:r>
        <w:t>Les trois modèles exploités</w:t>
      </w:r>
    </w:p>
    <w:p w14:paraId="5E8EB9C3" w14:textId="57A7017B" w:rsidR="00774FA5" w:rsidRDefault="009A6B80" w:rsidP="00DB79BF">
      <w:pPr>
        <w:pStyle w:val="tbtitre3"/>
      </w:pPr>
      <w:bookmarkStart w:id="46" w:name="_Toc452557114"/>
      <w:r>
        <w:t>Mode développeur</w:t>
      </w:r>
      <w:bookmarkEnd w:id="46"/>
    </w:p>
    <w:p w14:paraId="3CF0A42D" w14:textId="76D719AD" w:rsidR="009A6B80" w:rsidRPr="009A6B80" w:rsidRDefault="009A6B80" w:rsidP="009A6B80">
      <w:pPr>
        <w:pStyle w:val="tbnormal"/>
      </w:pPr>
      <w:r>
        <w:t>Montrer comment activer et mettre quelques exemples (survol + workflow).</w:t>
      </w:r>
    </w:p>
    <w:p w14:paraId="79998B51" w14:textId="77777777" w:rsidR="00F2693B" w:rsidRDefault="00F2693B" w:rsidP="00DB79BF">
      <w:pPr>
        <w:pStyle w:val="tbtitre1"/>
      </w:pPr>
      <w:bookmarkStart w:id="47" w:name="_Toc452557115"/>
      <w:r>
        <w:t>La société de production</w:t>
      </w:r>
      <w:bookmarkEnd w:id="47"/>
    </w:p>
    <w:p w14:paraId="128298F7" w14:textId="77777777" w:rsidR="00F2693B" w:rsidRDefault="00F2693B" w:rsidP="00F2693B">
      <w:pPr>
        <w:pStyle w:val="tbnormal"/>
        <w:spacing w:before="120" w:after="120"/>
      </w:pPr>
      <w:r>
        <w:t>En tant qu’informaticien de gestion, notre position stratégique, au beau milieu des frontières de l’informatique technique et de la gestion nous confère une responsabilité supplémentaire, celle de posséder de bonnes connaissances métiers, plus particulièrement dans ce projet où l’un des enjeux majeurs est de comprendre le business d’une société de production, c’est-à-dire, la production et la vente de biens économiques sur un marché compétitif. Sur la base de cette affirmation, il est nécessaire de comprendre les enjeux relatifs à chaque domaine fonctionnel. Avec pour objectif, de s’appuyer sur de bonnes bases, afin d’identifier les règles inhérentes à chacun de ces processus.</w:t>
      </w:r>
    </w:p>
    <w:p w14:paraId="3732FCFE" w14:textId="77777777" w:rsidR="005F2F96" w:rsidRDefault="00F2693B" w:rsidP="005F2F96">
      <w:pPr>
        <w:pStyle w:val="tbnormal"/>
      </w:pPr>
      <w:r>
        <w:t>Dans une entreprise de production classique, nous pouvons citer la chaîne de valeur globale comme une succession d’étapes, ajoutant à tour de rôle de la valeur, sur la matière première travaillée. Ce que nous venons d’appeler des étapes, sont des processus bien distincts au</w:t>
      </w:r>
      <w:r w:rsidR="005F2F96">
        <w:t xml:space="preserve"> nombre de quatre (4) :</w:t>
      </w:r>
    </w:p>
    <w:p w14:paraId="3A207E21" w14:textId="77777777" w:rsidR="005F2F96" w:rsidRDefault="00F2693B" w:rsidP="000006D5">
      <w:pPr>
        <w:pStyle w:val="tbnormal"/>
        <w:numPr>
          <w:ilvl w:val="0"/>
          <w:numId w:val="15"/>
        </w:numPr>
      </w:pPr>
      <w:r>
        <w:t>Prévision des ventes et</w:t>
      </w:r>
      <w:r w:rsidR="005F2F96">
        <w:t xml:space="preserve"> planification de la production</w:t>
      </w:r>
    </w:p>
    <w:p w14:paraId="0B939A5F" w14:textId="77777777" w:rsidR="005F2F96" w:rsidRDefault="00F2693B" w:rsidP="000006D5">
      <w:pPr>
        <w:pStyle w:val="tbnormal"/>
        <w:numPr>
          <w:ilvl w:val="0"/>
          <w:numId w:val="15"/>
        </w:numPr>
      </w:pPr>
      <w:r>
        <w:t>Approvisionnement en matières premières ou en produits semi-ouvrés. Pour disposer des ressources nécessaires à la production</w:t>
      </w:r>
    </w:p>
    <w:p w14:paraId="3895F4F2" w14:textId="77777777" w:rsidR="005F2F96" w:rsidRDefault="00F2693B" w:rsidP="000006D5">
      <w:pPr>
        <w:pStyle w:val="tbnormal"/>
        <w:numPr>
          <w:ilvl w:val="0"/>
          <w:numId w:val="15"/>
        </w:numPr>
      </w:pPr>
      <w:r>
        <w:t>Production s’organisant en atelier ou en ligne pour fabriquer les produits finaux que l’on appel des produits finis.</w:t>
      </w:r>
    </w:p>
    <w:p w14:paraId="6BE2B7DC" w14:textId="77777777" w:rsidR="00F2693B" w:rsidRDefault="00F2693B" w:rsidP="000006D5">
      <w:pPr>
        <w:pStyle w:val="tbnormal"/>
        <w:numPr>
          <w:ilvl w:val="0"/>
          <w:numId w:val="15"/>
        </w:numPr>
        <w:spacing w:before="120" w:after="120"/>
      </w:pPr>
      <w:r>
        <w:t>Vente des produits fabriqués dans une optique de profitabilité de l’activité.</w:t>
      </w:r>
    </w:p>
    <w:p w14:paraId="73B46BDA" w14:textId="77777777" w:rsidR="00F2693B" w:rsidRDefault="00F2693B" w:rsidP="00F2693B">
      <w:pPr>
        <w:pStyle w:val="tbnormal"/>
        <w:spacing w:before="120" w:after="120"/>
      </w:pPr>
      <w:r>
        <w:t xml:space="preserve">Il est nécessaire d’analyser de manière globale chacun de ces processus. Ainsi, nous obtenons une représentation plus ou moins bonne de ce que représente une chaine de valeur et ces impératifs à atteindre. Suite à cela, nous </w:t>
      </w:r>
      <w:r>
        <w:lastRenderedPageBreak/>
        <w:t>arrivons conclure des hypothèses sur les contraintes auxquelles ils sont exposés ou peuvent l’être.</w:t>
      </w:r>
    </w:p>
    <w:p w14:paraId="6B9A90FD" w14:textId="77777777" w:rsidR="00F2693B" w:rsidRDefault="00F2693B" w:rsidP="00DB79BF">
      <w:pPr>
        <w:pStyle w:val="tbtitre2"/>
      </w:pPr>
      <w:bookmarkStart w:id="48" w:name="_Toc452557116"/>
      <w:r>
        <w:t>Le processus de planification et prévision</w:t>
      </w:r>
      <w:bookmarkEnd w:id="48"/>
    </w:p>
    <w:p w14:paraId="23B9316C" w14:textId="77777777" w:rsidR="00F2693B" w:rsidRDefault="00F2693B" w:rsidP="00DB79BF">
      <w:pPr>
        <w:pStyle w:val="tbtitre2"/>
      </w:pPr>
      <w:bookmarkStart w:id="49" w:name="_Toc452557117"/>
      <w:r>
        <w:t>Le processus d’approvisionnement</w:t>
      </w:r>
      <w:bookmarkEnd w:id="49"/>
    </w:p>
    <w:p w14:paraId="12A9CB49" w14:textId="77777777" w:rsidR="00F2693B" w:rsidRDefault="00F2693B" w:rsidP="00DB79BF">
      <w:pPr>
        <w:pStyle w:val="tbtitre2"/>
      </w:pPr>
      <w:bookmarkStart w:id="50" w:name="_Toc452557118"/>
      <w:r>
        <w:t>Le processus de fabrication</w:t>
      </w:r>
      <w:bookmarkEnd w:id="50"/>
    </w:p>
    <w:p w14:paraId="5D7924C5" w14:textId="77777777" w:rsidR="00F2693B" w:rsidRDefault="00F2693B" w:rsidP="00DB79BF">
      <w:pPr>
        <w:pStyle w:val="tbtitre2"/>
      </w:pPr>
      <w:bookmarkStart w:id="51" w:name="_Toc452557119"/>
      <w:r>
        <w:t>Le processus de vente</w:t>
      </w:r>
      <w:bookmarkEnd w:id="51"/>
    </w:p>
    <w:p w14:paraId="0B849414" w14:textId="77777777" w:rsidR="00F2693B" w:rsidRDefault="00F2693B" w:rsidP="00DB79BF">
      <w:pPr>
        <w:pStyle w:val="tbtitre2"/>
      </w:pPr>
      <w:bookmarkStart w:id="52" w:name="_Toc452557120"/>
      <w:r>
        <w:t>Le marketing</w:t>
      </w:r>
      <w:bookmarkEnd w:id="52"/>
    </w:p>
    <w:p w14:paraId="78317610" w14:textId="77777777" w:rsidR="00F2693B" w:rsidRDefault="00F2693B" w:rsidP="00DB79BF">
      <w:pPr>
        <w:pStyle w:val="tbtitre2"/>
      </w:pPr>
      <w:bookmarkStart w:id="53" w:name="_Toc452557121"/>
      <w:r>
        <w:t>La comptabilité</w:t>
      </w:r>
      <w:bookmarkEnd w:id="53"/>
    </w:p>
    <w:p w14:paraId="1C8B49DD" w14:textId="77777777" w:rsidR="00F2693B" w:rsidRDefault="00F2693B" w:rsidP="00DB79BF">
      <w:pPr>
        <w:pStyle w:val="tbtitre1"/>
      </w:pPr>
      <w:bookmarkStart w:id="54" w:name="_Toc452557122"/>
      <w:r>
        <w:t>Les économies de marchés</w:t>
      </w:r>
      <w:bookmarkEnd w:id="54"/>
    </w:p>
    <w:p w14:paraId="269D551D" w14:textId="77777777" w:rsidR="00F2693B" w:rsidRDefault="00F2693B" w:rsidP="00DB79BF">
      <w:pPr>
        <w:pStyle w:val="tbtitre2"/>
      </w:pPr>
      <w:bookmarkStart w:id="55" w:name="_Toc452557123"/>
      <w:r>
        <w:t>Type de marché</w:t>
      </w:r>
      <w:bookmarkEnd w:id="55"/>
    </w:p>
    <w:p w14:paraId="7CD70B5A" w14:textId="77777777" w:rsidR="00F2693B" w:rsidRDefault="00F2693B" w:rsidP="00DB79BF">
      <w:pPr>
        <w:pStyle w:val="tbtitre2"/>
      </w:pPr>
      <w:bookmarkStart w:id="56" w:name="_Toc452557124"/>
      <w:r>
        <w:t>La demande</w:t>
      </w:r>
      <w:bookmarkEnd w:id="56"/>
    </w:p>
    <w:p w14:paraId="60DB8962" w14:textId="77777777" w:rsidR="00F2693B" w:rsidRDefault="00F2693B" w:rsidP="00DB79BF">
      <w:pPr>
        <w:pStyle w:val="tbtitre2"/>
      </w:pPr>
      <w:bookmarkStart w:id="57" w:name="_Toc452557125"/>
      <w:r>
        <w:t>L’offre</w:t>
      </w:r>
      <w:bookmarkEnd w:id="57"/>
    </w:p>
    <w:p w14:paraId="61326105" w14:textId="77777777" w:rsidR="00F2693B" w:rsidRDefault="00F2693B" w:rsidP="00DB79BF">
      <w:pPr>
        <w:pStyle w:val="tbtitre2"/>
      </w:pPr>
      <w:bookmarkStart w:id="58" w:name="_Toc452557126"/>
      <w:r>
        <w:t>Influence des prix</w:t>
      </w:r>
      <w:bookmarkEnd w:id="58"/>
    </w:p>
    <w:p w14:paraId="64C0F6A6" w14:textId="77777777" w:rsidR="00F2693B" w:rsidRDefault="00F2693B" w:rsidP="00DB79BF">
      <w:pPr>
        <w:pStyle w:val="tbtitre2"/>
      </w:pPr>
      <w:bookmarkStart w:id="59" w:name="_Toc452557127"/>
      <w:r>
        <w:t>L’élasticité</w:t>
      </w:r>
      <w:bookmarkEnd w:id="59"/>
    </w:p>
    <w:p w14:paraId="59C3257B" w14:textId="77777777" w:rsidR="00F2693B" w:rsidRDefault="00F2693B" w:rsidP="00DB79BF">
      <w:pPr>
        <w:pStyle w:val="tbtitre1"/>
      </w:pPr>
      <w:bookmarkStart w:id="60" w:name="_Toc452557128"/>
      <w:r>
        <w:t>Les économies d’échelles</w:t>
      </w:r>
      <w:bookmarkEnd w:id="60"/>
    </w:p>
    <w:p w14:paraId="2E81BE18" w14:textId="77777777" w:rsidR="00F2693B" w:rsidRDefault="00F2693B" w:rsidP="00DB79BF">
      <w:pPr>
        <w:pStyle w:val="tbtitre1"/>
      </w:pPr>
      <w:bookmarkStart w:id="61" w:name="_Toc452557129"/>
      <w:r>
        <w:t>Domaine brassicole</w:t>
      </w:r>
      <w:bookmarkEnd w:id="61"/>
    </w:p>
    <w:p w14:paraId="42667376" w14:textId="77777777" w:rsidR="00F2693B" w:rsidRDefault="00F2693B" w:rsidP="00F2693B">
      <w:pPr>
        <w:pStyle w:val="tbnormal"/>
        <w:spacing w:before="120" w:after="120"/>
      </w:pPr>
      <w:r>
        <w:t>Le scénario retenu pour créer le jeu sérieux est celui relatif à l’industrie de la bière. Ce chapitre présente les principaux éléments du domaine à connaitre afin</w:t>
      </w:r>
      <w:r w:rsidR="00F928A5">
        <w:t xml:space="preserve"> de pouvoir s’en imprégner et en comprendre les principaux éléments</w:t>
      </w:r>
      <w:r>
        <w:t>.</w:t>
      </w:r>
    </w:p>
    <w:p w14:paraId="6F68606A" w14:textId="77777777" w:rsidR="00F2693B" w:rsidRDefault="00F2693B" w:rsidP="00DB79BF">
      <w:pPr>
        <w:pStyle w:val="tbtitre2"/>
      </w:pPr>
      <w:bookmarkStart w:id="62" w:name="_Toc452557130"/>
      <w:r>
        <w:t>Ingrédients</w:t>
      </w:r>
      <w:bookmarkEnd w:id="62"/>
    </w:p>
    <w:p w14:paraId="1247A797" w14:textId="77777777" w:rsidR="00F2693B" w:rsidRDefault="00F2693B" w:rsidP="00F2693B">
      <w:pPr>
        <w:pStyle w:val="tbnormal"/>
        <w:spacing w:before="120" w:after="120"/>
      </w:pPr>
      <w:r>
        <w:t>Tout d’abord, nous vous présentons les matières premières entrantes dans la conception du produit final, la bière.</w:t>
      </w:r>
    </w:p>
    <w:p w14:paraId="61F500AE" w14:textId="77777777" w:rsidR="00F2693B" w:rsidRDefault="00F2693B" w:rsidP="00DB79BF">
      <w:pPr>
        <w:pStyle w:val="tbtitre3"/>
      </w:pPr>
      <w:bookmarkStart w:id="63" w:name="_Toc452557131"/>
      <w:r>
        <w:t>Le malt d’orge</w:t>
      </w:r>
      <w:bookmarkEnd w:id="63"/>
    </w:p>
    <w:p w14:paraId="0F27EF3A" w14:textId="77777777" w:rsidR="00F2693B" w:rsidRDefault="00F2693B" w:rsidP="00F2693B">
      <w:pPr>
        <w:pStyle w:val="tbnormal"/>
        <w:spacing w:before="120" w:after="120"/>
      </w:pPr>
      <w:r>
        <w:t xml:space="preserve">Dans les cultures anciennes, le produit de base utilisé pour la fabrication de la bière était très probablement le pain trempé. Des fouilles archéologiques réalisées au Proche-Orient ont permis de découvrir des iconographies </w:t>
      </w:r>
      <w:r>
        <w:lastRenderedPageBreak/>
        <w:t>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0A1139A6" w14:textId="77777777" w:rsidR="00F2693B" w:rsidRDefault="00F2693B" w:rsidP="00F2693B">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51DD43E9" w14:textId="77777777" w:rsidR="00F2693B" w:rsidRDefault="00F2693B" w:rsidP="00F2693B">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0831ABC" w14:textId="77777777" w:rsidR="00F2693B" w:rsidRDefault="00F2693B" w:rsidP="00F2693B">
      <w:pPr>
        <w:pStyle w:val="tbnormal"/>
        <w:spacing w:before="120" w:after="120"/>
      </w:pPr>
      <w:r>
        <w:t>Après environ six jours, le processus de germination est suffisamment avancé : les céréales en germination (malt vert) subissent un processus de séchage appelé «touraillage».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30A57703" w14:textId="77777777" w:rsidR="00F2693B" w:rsidRDefault="00F2693B" w:rsidP="00F2693B">
      <w:pPr>
        <w:pStyle w:val="tbnormal"/>
        <w:spacing w:before="120" w:after="120"/>
      </w:pPr>
      <w:r>
        <w:t>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par le brun. Il n’y a ni culture d’orge de brasserie à grande échelle ni malterie en Suisse. Aussi les brasseurs suisses s’approvisionnent-ils en malt principalement en France, en All</w:t>
      </w:r>
      <w:r w:rsidR="00F928A5">
        <w:t xml:space="preserve">emagne et en République tchèqu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rsidR="00F928A5">
        <w:t>.</w:t>
      </w:r>
    </w:p>
    <w:p w14:paraId="56D38A53" w14:textId="77777777" w:rsidR="00F2693B" w:rsidRDefault="00F2693B" w:rsidP="00DB79BF">
      <w:pPr>
        <w:pStyle w:val="tbtitre3"/>
      </w:pPr>
      <w:bookmarkStart w:id="64" w:name="_Toc452557132"/>
      <w:r>
        <w:t>Autres matières premières amylacées</w:t>
      </w:r>
      <w:bookmarkEnd w:id="64"/>
    </w:p>
    <w:p w14:paraId="0C6E82FF" w14:textId="77777777" w:rsidR="00F2693B" w:rsidRDefault="00F2693B" w:rsidP="00F2693B">
      <w:pPr>
        <w:pStyle w:val="tbnormal"/>
        <w:spacing w:before="120" w:after="120"/>
      </w:pPr>
      <w:r>
        <w:t>Outre le malt d’orge, d’autres matières premières contenant de l’amidon peuvent entrer dans la fabrication de la bière, certaines étant maltées, d’autres non.</w:t>
      </w:r>
    </w:p>
    <w:p w14:paraId="06A4393F" w14:textId="77777777" w:rsidR="00F2693B" w:rsidRDefault="00F2693B" w:rsidP="00F2693B">
      <w:pPr>
        <w:pStyle w:val="tbnormal"/>
        <w:spacing w:before="120" w:after="120"/>
      </w:pPr>
      <w:r>
        <w:t>Il s’agit principalement de céréales comme le froment, le seigle, le maïs, le riz, l’avoine, l’épeautre ou l’amidonnier, mais aussi d’ingrédients comme les châtaignes ou les dattes</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6534D9BC" w14:textId="77777777" w:rsidR="00F2693B" w:rsidRDefault="00F2693B" w:rsidP="00DB79BF">
      <w:pPr>
        <w:pStyle w:val="tbtitre3"/>
      </w:pPr>
      <w:bookmarkStart w:id="65" w:name="_Toc452557133"/>
      <w:r>
        <w:t>Le houblon</w:t>
      </w:r>
      <w:bookmarkEnd w:id="65"/>
    </w:p>
    <w:p w14:paraId="3791F5D0" w14:textId="77777777" w:rsidR="00F2693B" w:rsidRDefault="00F2693B" w:rsidP="00F2693B">
      <w:pPr>
        <w:pStyle w:val="tbnormal"/>
        <w:spacing w:before="120" w:after="120"/>
      </w:pPr>
      <w:r>
        <w:t xml:space="preserve">Comment l’heureuse idée d’associer le houblon au malt pour le brassage de la bière est-elle venue à l’esprit des Anciens ? La question n’est pas tranchée. </w:t>
      </w:r>
      <w:r>
        <w:lastRenderedPageBreak/>
        <w:t>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758FF158" w14:textId="77777777" w:rsidR="00F2693B" w:rsidRDefault="00F2693B" w:rsidP="00F2693B">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2E2AB36F" w14:textId="77777777" w:rsidR="00F2693B" w:rsidRDefault="00F2693B" w:rsidP="00F2693B">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3732638B" w14:textId="77777777" w:rsidR="00F2693B" w:rsidRDefault="00F2693B" w:rsidP="00F2693B">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2321AA82" w14:textId="77777777" w:rsidR="00F2693B" w:rsidRDefault="00F2693B" w:rsidP="00F2693B">
      <w:pPr>
        <w:pStyle w:val="tbnormal"/>
        <w:spacing w:before="120" w:after="120"/>
      </w:pPr>
      <w:r>
        <w:t>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5D96FCFD" w14:textId="77777777" w:rsidR="00F2693B" w:rsidRDefault="00F2693B" w:rsidP="00DB79BF">
      <w:pPr>
        <w:pStyle w:val="tbtitre3"/>
      </w:pPr>
      <w:bookmarkStart w:id="66" w:name="_Toc452557134"/>
      <w:r>
        <w:t>L’eau</w:t>
      </w:r>
      <w:bookmarkEnd w:id="66"/>
    </w:p>
    <w:p w14:paraId="047465DB" w14:textId="77777777" w:rsidR="00F2693B" w:rsidRDefault="00F2693B" w:rsidP="00F2693B">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00744446" w14:textId="77777777" w:rsidR="00F2693B" w:rsidRDefault="00F2693B" w:rsidP="00F2693B">
      <w:pPr>
        <w:pStyle w:val="tbnormal"/>
        <w:spacing w:before="120" w:after="120"/>
      </w:pPr>
      <w:r>
        <w:t>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076BF060" w14:textId="77777777" w:rsidR="00F2693B" w:rsidRDefault="00F2693B" w:rsidP="00DB79BF">
      <w:pPr>
        <w:pStyle w:val="tbtitre3"/>
      </w:pPr>
      <w:bookmarkStart w:id="67" w:name="_Toc452557135"/>
      <w:r>
        <w:t>La levure</w:t>
      </w:r>
      <w:bookmarkEnd w:id="67"/>
    </w:p>
    <w:p w14:paraId="52F1362B" w14:textId="77777777" w:rsidR="00F2693B" w:rsidRDefault="00F2693B" w:rsidP="00F2693B">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0AB7E3CE" w14:textId="77777777" w:rsidR="00F2693B" w:rsidRDefault="00F2693B" w:rsidP="005F2F96">
      <w:pPr>
        <w:pStyle w:val="tbnormal"/>
      </w:pPr>
      <w:r>
        <w:lastRenderedPageBreak/>
        <w:t xml:space="preserve">On distingue généralement deux types principaux de levures : celles à fermentation basse, </w:t>
      </w:r>
      <w:r w:rsidR="005F2F96">
        <w:t>et celles à fermentation haute.</w:t>
      </w:r>
    </w:p>
    <w:p w14:paraId="4BAB1F44" w14:textId="77777777" w:rsidR="005F2F96" w:rsidRDefault="005F2F96" w:rsidP="005F2F96">
      <w:pPr>
        <w:pStyle w:val="tbnormal"/>
        <w:spacing w:before="120" w:after="120"/>
      </w:pPr>
      <w:r>
        <w:rPr>
          <w:noProof/>
          <w:lang w:val="fr-FR" w:eastAsia="fr-FR"/>
        </w:rPr>
        <w:drawing>
          <wp:inline distT="0" distB="0" distL="0" distR="0" wp14:anchorId="063119AB" wp14:editId="24B25904">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EDB4DD7" w14:textId="77777777" w:rsidR="00F2693B" w:rsidRDefault="00F2693B" w:rsidP="00F2693B">
      <w:pPr>
        <w:pStyle w:val="tbnormal"/>
        <w:spacing w:before="120" w:after="120"/>
      </w:pPr>
      <w:r>
        <w:t>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3E461EA7" w14:textId="77777777" w:rsidR="00F2693B" w:rsidRDefault="00F2693B" w:rsidP="00DB79BF">
      <w:pPr>
        <w:pStyle w:val="tbtitre2"/>
      </w:pPr>
      <w:bookmarkStart w:id="68" w:name="_Toc452557136"/>
      <w:r>
        <w:t>La fabrication de la bière</w:t>
      </w:r>
      <w:bookmarkEnd w:id="68"/>
    </w:p>
    <w:p w14:paraId="2312B5BA" w14:textId="77777777" w:rsidR="00F928A5" w:rsidRPr="00F928A5" w:rsidRDefault="00F928A5" w:rsidP="00F928A5">
      <w:pPr>
        <w:pStyle w:val="tbnormal"/>
      </w:pPr>
      <w:r>
        <w:t>Ce chapitre passe en revue les principales étapes mises en œuvres pour produire de la bière.</w:t>
      </w:r>
    </w:p>
    <w:p w14:paraId="1FD257DF" w14:textId="77777777" w:rsidR="00F2693B" w:rsidRDefault="00F2693B" w:rsidP="00DB79BF">
      <w:pPr>
        <w:pStyle w:val="tbtitre3"/>
      </w:pPr>
      <w:bookmarkStart w:id="69" w:name="_Toc452557137"/>
      <w:r>
        <w:t>Le brassage</w:t>
      </w:r>
      <w:bookmarkEnd w:id="69"/>
    </w:p>
    <w:p w14:paraId="6381BB6F" w14:textId="77777777" w:rsidR="00F2693B" w:rsidRDefault="00F2693B" w:rsidP="00F2693B">
      <w:pPr>
        <w:pStyle w:val="tbnormal"/>
        <w:spacing w:before="120" w:after="120"/>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03007EB9" w14:textId="77777777" w:rsidR="00F2693B" w:rsidRDefault="00F2693B" w:rsidP="00F2693B">
      <w:pPr>
        <w:pStyle w:val="tbnormal"/>
        <w:spacing w:before="120" w:after="120"/>
      </w:pPr>
      <w:r>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450A3A2D" w14:textId="77777777" w:rsidR="00F2693B" w:rsidRDefault="00F2693B" w:rsidP="00F2693B">
      <w:pPr>
        <w:pStyle w:val="tbnormal"/>
        <w:spacing w:before="120" w:after="120"/>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3466A851" w14:textId="77777777" w:rsidR="00F2693B" w:rsidRDefault="00F2693B" w:rsidP="00F2693B">
      <w:pPr>
        <w:pStyle w:val="tbnormal"/>
        <w:spacing w:before="120" w:after="120"/>
      </w:pPr>
      <w:r>
        <w:t>Le moût encore bouillant est ensuite clarifié dans le whirlpool puis rapidement refroidi à la température requise pour la fermentation. En résumé, le brassage consiste à faire passer certaines substances solides du malt dans une solution liquide – le moût. Le proce</w:t>
      </w:r>
      <w:r w:rsidR="00F928A5">
        <w:t xml:space="preserve">ssus dure environ sept he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p>
    <w:p w14:paraId="6153FF58" w14:textId="77777777" w:rsidR="00F2693B" w:rsidRDefault="00F2693B" w:rsidP="00DB79BF">
      <w:pPr>
        <w:pStyle w:val="tbtitre3"/>
      </w:pPr>
      <w:bookmarkStart w:id="70" w:name="_Toc452557138"/>
      <w:r>
        <w:lastRenderedPageBreak/>
        <w:t>La fermentation</w:t>
      </w:r>
      <w:bookmarkEnd w:id="70"/>
    </w:p>
    <w:p w14:paraId="6E77BD97" w14:textId="77777777" w:rsidR="00F2693B" w:rsidRDefault="00F2693B" w:rsidP="00F2693B">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02B135E8" w14:textId="77777777" w:rsidR="00F2693B" w:rsidRDefault="00F2693B" w:rsidP="00F2693B">
      <w:pPr>
        <w:pStyle w:val="tbnormal"/>
        <w:spacing w:before="120" w:after="120"/>
      </w:pPr>
      <w:r>
        <w:t>Après quelques heures, une mousse abondante se forme à la surface de la cuve de fermentation (les « kräusen » dans le jargon). La fermentation principale se termine environ une semaine plus tard : le moût s’est transformé en « bière jeune »</w:t>
      </w:r>
      <w:r w:rsidR="00F928A5">
        <w:t xml:space="preserv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636DB60F" w14:textId="77777777" w:rsidR="00F2693B" w:rsidRDefault="00F2693B" w:rsidP="00DB79BF">
      <w:pPr>
        <w:pStyle w:val="tbtitre3"/>
      </w:pPr>
      <w:bookmarkStart w:id="71" w:name="_Toc452557139"/>
      <w:r>
        <w:t>La garde</w:t>
      </w:r>
      <w:bookmarkEnd w:id="71"/>
    </w:p>
    <w:p w14:paraId="02EE40CF" w14:textId="77777777" w:rsidR="00F2693B" w:rsidRDefault="00F2693B" w:rsidP="00F2693B">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09390A23" w14:textId="77777777" w:rsidR="00F2693B" w:rsidRDefault="00F2693B" w:rsidP="00F2693B">
      <w:pPr>
        <w:pStyle w:val="tbnormal"/>
        <w:spacing w:before="120" w:after="120"/>
      </w:pPr>
      <w:r>
        <w:t xml:space="preserve">La pression qui en résulte sature naturellement la bière de son propre gaz carbonique, ce qui est important pour la formation de la mousse, </w:t>
      </w:r>
      <w:r w:rsidR="00F928A5">
        <w:t xml:space="preserve">la saveur et la digestibilité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6C469863" w14:textId="77777777" w:rsidR="00F2693B" w:rsidRDefault="00F2693B" w:rsidP="00DB79BF">
      <w:pPr>
        <w:pStyle w:val="tbtitre3"/>
      </w:pPr>
      <w:bookmarkStart w:id="72" w:name="_Toc452557140"/>
      <w:r>
        <w:t>La filtration</w:t>
      </w:r>
      <w:bookmarkEnd w:id="72"/>
    </w:p>
    <w:p w14:paraId="6B50FD39" w14:textId="77777777" w:rsidR="00F2693B" w:rsidRDefault="00F2693B" w:rsidP="00F2693B">
      <w:pPr>
        <w:pStyle w:val="tbnormal"/>
        <w:spacing w:before="120" w:after="120"/>
      </w:pPr>
      <w:r>
        <w:t>Après quelques semaines, la bière arrive à maturité pour être consommée. Elle est alors prête à être mise en bouteille après une dernière filtration fine. Cette opération n’est pas appliquée aux bières dites non filtrées, afin de p</w:t>
      </w:r>
      <w:r w:rsidR="00F928A5">
        <w:t xml:space="preserve">réserver les lev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1D0F5A96" w14:textId="77777777" w:rsidR="00F2693B" w:rsidRDefault="00F2693B" w:rsidP="00DB79BF">
      <w:pPr>
        <w:pStyle w:val="tbtitre3"/>
      </w:pPr>
      <w:bookmarkStart w:id="73" w:name="_Toc452557141"/>
      <w:r>
        <w:t>La mise en bouteille et le conditionnement</w:t>
      </w:r>
      <w:bookmarkEnd w:id="73"/>
    </w:p>
    <w:p w14:paraId="7112EF1A" w14:textId="77777777" w:rsidR="00F2693B" w:rsidRDefault="00F2693B" w:rsidP="00F2693B">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7E6BA4A3" w14:textId="77777777" w:rsidR="00F2693B" w:rsidRDefault="00F2693B" w:rsidP="00F2693B">
      <w:pPr>
        <w:pStyle w:val="tbnormal"/>
      </w:pPr>
      <w:r>
        <w:t>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w:t>
      </w:r>
      <w:r w:rsidR="00F928A5">
        <w:t xml:space="preserve">t prête à être livré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7FA904A8" w14:textId="15B63485" w:rsidR="00AB238C" w:rsidRDefault="00AB238C" w:rsidP="00DB79BF">
      <w:pPr>
        <w:pStyle w:val="tbtitre1"/>
      </w:pPr>
      <w:bookmarkStart w:id="74" w:name="_Toc452557142"/>
      <w:r>
        <w:t>Business Process Modeling Notation (BPMN)</w:t>
      </w:r>
      <w:bookmarkEnd w:id="74"/>
    </w:p>
    <w:p w14:paraId="4657B1D4" w14:textId="24B4DC56" w:rsidR="00AB238C" w:rsidRDefault="00AB238C" w:rsidP="00022545">
      <w:pPr>
        <w:pStyle w:val="tbnormal"/>
      </w:pPr>
      <w:r>
        <w:t>La modélisation des processus fait partie intégrante d’une démarche de Business Process Management.</w:t>
      </w:r>
      <w:r w:rsidR="00022545">
        <w:t xml:space="preserve"> Cette démarche constitue en « un ensemble de méthodes, d'outils et de technologies utilisés pour concevoir, mettre en oeuvre et contrôler des processus métier opérationnels. Le BPM est une approche centrée sur les processus pour améliorer les performances, qui associe technologies de l'information et méthodologies de processus et de gouvernance. Le BPM est le fruit d'une collaboration entre des professionnels du métier (responsables fonctionnels et/ou opérationnels) et des informaticiens pour favoriser la mise en place de processus métier efficaces, </w:t>
      </w:r>
      <w:r w:rsidR="00022545">
        <w:lastRenderedPageBreak/>
        <w:t xml:space="preserve">souples et transparents. Le BPM englobe des personnes, des systèmes, des fonctions, des métiers, des clients, des fournisseurs et des partenaires. » </w:t>
      </w:r>
      <w:r w:rsidR="00022545">
        <w:fldChar w:fldCharType="begin" w:fldLock="1"/>
      </w:r>
      <w:r w:rsidR="00022545">
        <w:instrText>ADDIN CSL_CITATION { "citationItems" : [ { "id" : "ITEM-1", "itemData" : { "ISBN" : "9780470373583",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76", "title" : "Les Bases du BPM pour les nuls", "type" : "book" }, "uris" : [ "http://www.mendeley.com/documents/?uuid=01002b79-de6e-4610-be05-a8ea9ecd099d" ] } ], "mendeley" : { "formattedCitation" : "(Garimella et al., 2008)", "plainTextFormattedCitation" : "(Garimella et al., 2008)", "previouslyFormattedCitation" : "(Garimella et al., 2008)" }, "properties" : { "noteIndex" : 0 }, "schema" : "https://github.com/citation-style-language/schema/raw/master/csl-citation.json" }</w:instrText>
      </w:r>
      <w:r w:rsidR="00022545">
        <w:fldChar w:fldCharType="separate"/>
      </w:r>
      <w:r w:rsidR="00022545" w:rsidRPr="00022545">
        <w:rPr>
          <w:noProof/>
        </w:rPr>
        <w:t>(Garimella et al., 2008)</w:t>
      </w:r>
      <w:r w:rsidR="00022545">
        <w:fldChar w:fldCharType="end"/>
      </w:r>
      <w:r w:rsidR="00022545">
        <w:t>.</w:t>
      </w:r>
    </w:p>
    <w:p w14:paraId="427A2B63" w14:textId="5AABC2D4" w:rsidR="00022545" w:rsidRDefault="00DF37A1" w:rsidP="00022545">
      <w:pPr>
        <w:pStyle w:val="tbnormal"/>
      </w:pPr>
      <w:r>
        <w:t>Cette discipline a fait naître un besoin, c</w:t>
      </w:r>
      <w:r w:rsidR="00022545">
        <w:t>elui de modéliser de manière visuelle les processus au travers de diagrammes</w:t>
      </w:r>
      <w:r w:rsidR="00F57A2E">
        <w:t xml:space="preserve"> nommés BPD</w:t>
      </w:r>
      <w:r w:rsidR="00022545">
        <w:t>. De ce constat est né un standard, BPMN. « Le Business Process Model and Notation (BPMN) est un modèle de processus métier et une notation graphique standardisée pour modéliser le savoir-faire d'une organisation à travers l'approche processus. La première version était connue sous le nom de Business Process Modeling Notation.</w:t>
      </w:r>
    </w:p>
    <w:p w14:paraId="30C90E93" w14:textId="3E8CC0B5" w:rsidR="00022545" w:rsidRDefault="00022545" w:rsidP="00022545">
      <w:pPr>
        <w:pStyle w:val="tbnormal"/>
      </w:pPr>
      <w:r>
        <w:t xml:space="preserve">Business Process Model and Notation a été développée au départ par la Business Process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473BDC14" w14:textId="508FFF54" w:rsidR="00E72D87"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entre personnes ayant des métiers différents. Ainsi, s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1AF8BAD3" w14:textId="5D0D2CA8" w:rsidR="005F5899" w:rsidRDefault="005F5899" w:rsidP="00022545">
      <w:pPr>
        <w:pStyle w:val="tbnormal"/>
      </w:pPr>
      <w:r>
        <w:t>Il faut savoir que BPMN s’appuie sur une palette d’éléments graphiques destinés à a</w:t>
      </w:r>
      <w:r w:rsidR="00DF37A1">
        <w:t>tteindre les buts explicités précédemment</w:t>
      </w:r>
      <w:r>
        <w:t xml:space="preserve">. </w:t>
      </w:r>
      <w:r w:rsidR="00DF37A1">
        <w:t>Néanmoins</w:t>
      </w:r>
      <w:r>
        <w:t xml:space="preserve">, ces éléments </w:t>
      </w:r>
      <w:r w:rsidR="008B352F">
        <w:t>s</w:t>
      </w:r>
      <w:r>
        <w:t xml:space="preserve">ont </w:t>
      </w:r>
      <w:r w:rsidR="008B352F">
        <w:t>utilisés de manières</w:t>
      </w:r>
      <w:r>
        <w:t xml:space="preserve"> différent</w:t>
      </w:r>
      <w:r w:rsidR="008B352F">
        <w:t>e</w:t>
      </w:r>
      <w:r>
        <w:t xml:space="preserve">s selon le public </w:t>
      </w:r>
      <w:r w:rsidR="00DF37A1">
        <w:t>à atteindre</w:t>
      </w:r>
      <w:r>
        <w:t>.</w:t>
      </w:r>
      <w:r w:rsidR="008B352F">
        <w:t xml:space="preserve"> On trouve généralement 3 niveaux d’utilisation :</w:t>
      </w:r>
    </w:p>
    <w:p w14:paraId="6CF001A7" w14:textId="4FC2BB7C" w:rsidR="008B352F" w:rsidRDefault="00DF37A1" w:rsidP="008B352F">
      <w:pPr>
        <w:pStyle w:val="tbnormal"/>
        <w:numPr>
          <w:ilvl w:val="0"/>
          <w:numId w:val="34"/>
        </w:numPr>
      </w:pPr>
      <w:r>
        <w:t xml:space="preserve">Le niveau 1 qui </w:t>
      </w:r>
      <w:r w:rsidR="008B352F">
        <w:t>sert à communiquer avec tous l</w:t>
      </w:r>
      <w:r>
        <w:t>’</w:t>
      </w:r>
      <w:r w:rsidR="008B352F">
        <w:t>e</w:t>
      </w:r>
      <w:r>
        <w:t>n</w:t>
      </w:r>
      <w:r w:rsidR="008B352F">
        <w:t>s</w:t>
      </w:r>
      <w:r>
        <w:t>emble des</w:t>
      </w:r>
      <w:r w:rsidR="008B352F">
        <w:t xml:space="preserve"> métiers.</w:t>
      </w:r>
    </w:p>
    <w:p w14:paraId="540D3990" w14:textId="2755E491" w:rsidR="008B352F" w:rsidRDefault="00DF37A1" w:rsidP="008B352F">
      <w:pPr>
        <w:pStyle w:val="tbnormal"/>
        <w:numPr>
          <w:ilvl w:val="0"/>
          <w:numId w:val="34"/>
        </w:numPr>
      </w:pPr>
      <w:r>
        <w:t>Le niveau 2 qui</w:t>
      </w:r>
      <w:r w:rsidR="008B352F">
        <w:t xml:space="preserve"> sert à communiquer principalement avec des </w:t>
      </w:r>
      <w:r>
        <w:t xml:space="preserve">personnes possédant la fibre technique tel que des </w:t>
      </w:r>
      <w:r w:rsidR="008B352F">
        <w:t>informaticiens.</w:t>
      </w:r>
    </w:p>
    <w:p w14:paraId="7C2E3CA1" w14:textId="733EAE22" w:rsidR="008B352F" w:rsidRDefault="00DF37A1" w:rsidP="008B352F">
      <w:pPr>
        <w:pStyle w:val="tbnormal"/>
        <w:numPr>
          <w:ilvl w:val="0"/>
          <w:numId w:val="34"/>
        </w:numPr>
      </w:pPr>
      <w:r>
        <w:t>Le niveau 3 qui est destiné à</w:t>
      </w:r>
      <w:r w:rsidR="008B352F">
        <w:t xml:space="preserve"> être </w:t>
      </w:r>
      <w:r>
        <w:t>traduit</w:t>
      </w:r>
      <w:r w:rsidR="008B352F">
        <w:t xml:space="preserve"> et </w:t>
      </w:r>
      <w:r>
        <w:t>exécuté</w:t>
      </w:r>
      <w:r w:rsidR="008B352F">
        <w:t xml:space="preserve"> par un système informatique </w:t>
      </w:r>
      <w:r>
        <w:t>portant le nom de</w:t>
      </w:r>
      <w:r w:rsidR="008B352F">
        <w:t xml:space="preserve"> BPMS.</w:t>
      </w:r>
    </w:p>
    <w:p w14:paraId="69A13D7B" w14:textId="32EEE669" w:rsidR="008B352F" w:rsidRDefault="008B352F" w:rsidP="008B352F">
      <w:pPr>
        <w:pStyle w:val="tbnormal"/>
      </w:pPr>
      <w:r>
        <w:t xml:space="preserve">Ces niveaux </w:t>
      </w:r>
      <w:r w:rsidR="00DF37A1">
        <w:t>déterminent</w:t>
      </w:r>
      <w:r>
        <w:t xml:space="preserve"> l’utilisation qui est faite des divers éléments de notation. </w:t>
      </w:r>
      <w:r w:rsidR="00A323F2">
        <w:t>Ainsi, certains d’eux ne doivent pas être utilisés dans un modèle de niveau 1 tandis que dans un niveau 2 oui.</w:t>
      </w:r>
    </w:p>
    <w:p w14:paraId="02E221FF" w14:textId="7120976D" w:rsidR="008B352F" w:rsidRDefault="005F5899" w:rsidP="00B36415">
      <w:pPr>
        <w:pStyle w:val="tbnormal"/>
      </w:pPr>
      <w:r>
        <w:t xml:space="preserve">Une petite précision encore sur un abus de langage souvent rencontré lorsqu’on cite BPMN. </w:t>
      </w:r>
      <w:r w:rsidR="00D338C1">
        <w:t>C’est</w:t>
      </w:r>
      <w:r>
        <w:t xml:space="preserve"> un standard de notation destinée à être utilisée </w:t>
      </w:r>
      <w:r w:rsidR="00D338C1">
        <w:t>dans une démarche BPM et de</w:t>
      </w:r>
      <w:r>
        <w:t xml:space="preserve"> modélisation des processus en entreprise.</w:t>
      </w:r>
      <w:r w:rsidR="00B36415">
        <w:t xml:space="preserve"> Nous pouvons aussi le réduire à un simple langage de modélisation.</w:t>
      </w:r>
      <w:r w:rsidR="0091229E">
        <w:t xml:space="preserve"> D</w:t>
      </w:r>
      <w:r w:rsidR="00563AFC">
        <w:t xml:space="preserve">es acteurs </w:t>
      </w:r>
      <w:r w:rsidR="00DF37A1">
        <w:t>importants</w:t>
      </w:r>
      <w:r w:rsidR="00563AFC">
        <w:t xml:space="preserve"> dans la mise en place de cette notation, </w:t>
      </w:r>
      <w:r w:rsidR="0091229E">
        <w:t xml:space="preserve">comme </w:t>
      </w:r>
      <w:r w:rsidR="00563AFC">
        <w:t>Monsieur Bruce Silv</w:t>
      </w:r>
      <w:r w:rsidR="00841333">
        <w:t>er</w:t>
      </w:r>
      <w:r w:rsidR="0091229E">
        <w:t xml:space="preserve"> ont</w:t>
      </w:r>
      <w:r w:rsidR="00DF37A1">
        <w:t xml:space="preserve"> évoqué certains éléments méthodiques et une touche de style à adopter quand la notation est utilisée.</w:t>
      </w:r>
      <w:r w:rsidR="00841333">
        <w:t xml:space="preserve"> </w:t>
      </w:r>
      <w:r w:rsidR="00DF37A1">
        <w:t xml:space="preserve">Cependant, ceux-ci ne sont </w:t>
      </w:r>
      <w:r w:rsidR="00841333">
        <w:t xml:space="preserve">pas inclus </w:t>
      </w:r>
      <w:r w:rsidR="00841333">
        <w:lastRenderedPageBreak/>
        <w:t xml:space="preserve">dans </w:t>
      </w:r>
      <w:r w:rsidR="00047E91">
        <w:t xml:space="preserve">la spécification </w:t>
      </w:r>
      <w:r w:rsidR="00DF37A1">
        <w:t>BPMN en tant que soit. Ce sont</w:t>
      </w:r>
      <w:r w:rsidR="00841333">
        <w:t xml:space="preserve"> simplement </w:t>
      </w:r>
      <w:r w:rsidR="00DF37A1">
        <w:t>d</w:t>
      </w:r>
      <w:r w:rsidR="00841333">
        <w:t xml:space="preserve">es recommandations </w:t>
      </w:r>
      <w:r w:rsidR="00DF37A1">
        <w:t>émises par des personnes hautement qualifiées</w:t>
      </w:r>
      <w:r w:rsidR="00841333">
        <w:t>. Un modèle BPMN qui ne respecte</w:t>
      </w:r>
      <w:r w:rsidR="0091229E">
        <w:t xml:space="preserve"> ces</w:t>
      </w:r>
      <w:r w:rsidR="00841333">
        <w:t xml:space="preserve"> méthode</w:t>
      </w:r>
      <w:r w:rsidR="0091229E">
        <w:t>s</w:t>
      </w:r>
      <w:r w:rsidR="00841333">
        <w:t xml:space="preserve"> ou ce</w:t>
      </w:r>
      <w:r w:rsidR="0091229E">
        <w:t>s</w:t>
      </w:r>
      <w:r w:rsidR="00841333">
        <w:t xml:space="preserve"> style</w:t>
      </w:r>
      <w:r w:rsidR="0091229E">
        <w:t>s</w:t>
      </w:r>
      <w:r w:rsidR="00841333">
        <w:t xml:space="preserve"> </w:t>
      </w:r>
      <w:r w:rsidR="0091229E">
        <w:t>ne peu</w:t>
      </w:r>
      <w:r w:rsidR="00841333">
        <w:t>t en aucun cas être jugé comme faux !</w:t>
      </w:r>
      <w:r w:rsidR="00047E91">
        <w:t xml:space="preserve"> Pour a</w:t>
      </w:r>
      <w:r w:rsidR="00D338C1">
        <w:t xml:space="preserve">utant qu’il respecte </w:t>
      </w:r>
      <w:r w:rsidR="00047E91">
        <w:t xml:space="preserve">les spécifications </w:t>
      </w:r>
      <w:r w:rsidR="00DF37A1">
        <w:t>publiées</w:t>
      </w:r>
      <w:r w:rsidR="00047E91">
        <w:t xml:space="preserve"> par l’OMG.</w:t>
      </w:r>
    </w:p>
    <w:p w14:paraId="242103D3" w14:textId="2EB50C7E" w:rsidR="00D338C1" w:rsidRDefault="00D338C1" w:rsidP="00DB79BF">
      <w:pPr>
        <w:pStyle w:val="tbtitre2"/>
      </w:pPr>
      <w:bookmarkStart w:id="75" w:name="_Toc452557143"/>
      <w:r>
        <w:t>La palette d’éléments BPMN 2.0</w:t>
      </w:r>
      <w:bookmarkEnd w:id="75"/>
    </w:p>
    <w:p w14:paraId="68E48B12" w14:textId="17CB664D" w:rsidR="00D338C1" w:rsidRDefault="00DF37A1" w:rsidP="00D338C1">
      <w:pPr>
        <w:pStyle w:val="tbnormal"/>
      </w:pPr>
      <w:r>
        <w:t>Pour représenter d</w:t>
      </w:r>
      <w:r w:rsidR="00D338C1">
        <w:t xml:space="preserve">es processus, BPMN et sa version 2.0 propose une palette assez large de composants servant à représenter la dynamique des </w:t>
      </w:r>
      <w:r>
        <w:t>organisations et leurs processus</w:t>
      </w:r>
      <w:r w:rsidR="00D338C1">
        <w:t xml:space="preserve">. </w:t>
      </w: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6C678DEA">
            <wp:extent cx="4679950" cy="3301365"/>
            <wp:effectExtent l="0" t="0" r="0" b="63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679950" cy="3301365"/>
                    </a:xfrm>
                    <a:prstGeom prst="rect">
                      <a:avLst/>
                    </a:prstGeom>
                  </pic:spPr>
                </pic:pic>
              </a:graphicData>
            </a:graphic>
          </wp:inline>
        </w:drawing>
      </w:r>
    </w:p>
    <w:p w14:paraId="404DE460" w14:textId="4378D13E" w:rsidR="00D338C1" w:rsidRPr="00D338C1" w:rsidRDefault="00D338C1" w:rsidP="008B189F">
      <w:pPr>
        <w:pStyle w:val="tbnormal"/>
      </w:pPr>
      <w:r>
        <w:t xml:space="preserve">figure X : </w:t>
      </w:r>
      <w:r w:rsidRPr="00D338C1">
        <w:t>http://www.bpmb.de/images/BPMN2_0_Poster_FR.pdf</w:t>
      </w:r>
    </w:p>
    <w:p w14:paraId="728B1E3F" w14:textId="17875F45" w:rsidR="00AB238C" w:rsidRDefault="00AB238C" w:rsidP="00DB79BF">
      <w:pPr>
        <w:pStyle w:val="tbtitre2"/>
      </w:pPr>
      <w:bookmarkStart w:id="76" w:name="_Toc452557144"/>
      <w:r>
        <w:t>Les niveaux d’utilisation</w:t>
      </w:r>
      <w:bookmarkEnd w:id="76"/>
    </w:p>
    <w:p w14:paraId="7147DDEE" w14:textId="5900EE65" w:rsidR="00B36415" w:rsidRDefault="00B36415" w:rsidP="00B36415">
      <w:pPr>
        <w:pStyle w:val="tbnormal"/>
      </w:pPr>
      <w:r>
        <w:t>Comme fait mention dans un chapitre antérieur, le BPMN s’utilise différemment selon les emplois que l’on veut en faire.</w:t>
      </w:r>
    </w:p>
    <w:p w14:paraId="13C681D2" w14:textId="7AFEF35E" w:rsidR="00B36415" w:rsidRDefault="00B36415" w:rsidP="00B36415">
      <w:pPr>
        <w:pStyle w:val="tbnormal"/>
      </w:pPr>
      <w:r>
        <w:t xml:space="preserve">Le but de ce chapitre est de présenter les considérations de chacun des niveaux ainsi que les éléments qui peuvent être </w:t>
      </w:r>
      <w:r w:rsidR="009C60FB">
        <w:t>utilisables</w:t>
      </w:r>
      <w:r>
        <w:t>.</w:t>
      </w:r>
    </w:p>
    <w:p w14:paraId="4C73D709" w14:textId="27DF2C03" w:rsidR="00B36415" w:rsidRDefault="008B189F" w:rsidP="00B36415">
      <w:pPr>
        <w:pStyle w:val="tbnormal"/>
      </w:pPr>
      <w:r>
        <w:t>Les explications sont présentées dans la matrice qui suit :</w:t>
      </w:r>
    </w:p>
    <w:tbl>
      <w:tblPr>
        <w:tblStyle w:val="Grilledetableauclaire"/>
        <w:tblW w:w="5000" w:type="pct"/>
        <w:tblLook w:val="04A0" w:firstRow="1" w:lastRow="0" w:firstColumn="1" w:lastColumn="0" w:noHBand="0" w:noVBand="1"/>
      </w:tblPr>
      <w:tblGrid>
        <w:gridCol w:w="936"/>
        <w:gridCol w:w="1944"/>
        <w:gridCol w:w="4480"/>
      </w:tblGrid>
      <w:tr w:rsidR="00544F0E" w:rsidRPr="003A4596" w14:paraId="10D8C07B" w14:textId="64D7976A" w:rsidTr="00544F0E">
        <w:trPr>
          <w:trHeight w:val="454"/>
        </w:trPr>
        <w:tc>
          <w:tcPr>
            <w:tcW w:w="936" w:type="dxa"/>
            <w:shd w:val="clear" w:color="auto" w:fill="E7E6E6" w:themeFill="background2"/>
            <w:vAlign w:val="center"/>
          </w:tcPr>
          <w:p w14:paraId="6395A4D1" w14:textId="110A177D" w:rsidR="00B36415" w:rsidRPr="00752AFD" w:rsidRDefault="00B36415" w:rsidP="00752AFD">
            <w:pPr>
              <w:pStyle w:val="tbnormal"/>
              <w:rPr>
                <w:b/>
              </w:rPr>
            </w:pPr>
            <w:r w:rsidRPr="00752AFD">
              <w:rPr>
                <w:b/>
              </w:rPr>
              <w:t>Niveau</w:t>
            </w:r>
          </w:p>
        </w:tc>
        <w:tc>
          <w:tcPr>
            <w:tcW w:w="1944" w:type="dxa"/>
            <w:shd w:val="clear" w:color="auto" w:fill="E7E6E6" w:themeFill="background2"/>
            <w:vAlign w:val="center"/>
          </w:tcPr>
          <w:p w14:paraId="7EE0CB00" w14:textId="1FBD59A5" w:rsidR="00B36415" w:rsidRPr="00752AFD" w:rsidRDefault="00B36415" w:rsidP="00752AFD">
            <w:pPr>
              <w:pStyle w:val="tbnormal"/>
              <w:rPr>
                <w:b/>
              </w:rPr>
            </w:pPr>
            <w:r w:rsidRPr="00752AFD">
              <w:rPr>
                <w:b/>
              </w:rPr>
              <w:t>Objectif</w:t>
            </w:r>
          </w:p>
        </w:tc>
        <w:tc>
          <w:tcPr>
            <w:tcW w:w="4480" w:type="dxa"/>
            <w:shd w:val="clear" w:color="auto" w:fill="E7E6E6" w:themeFill="background2"/>
            <w:vAlign w:val="center"/>
          </w:tcPr>
          <w:p w14:paraId="3DD8BD1C" w14:textId="3EDBC1D3" w:rsidR="00B36415" w:rsidRPr="00752AFD" w:rsidRDefault="00B36415" w:rsidP="00752AFD">
            <w:pPr>
              <w:pStyle w:val="tbnormal"/>
              <w:rPr>
                <w:b/>
              </w:rPr>
            </w:pPr>
            <w:r w:rsidRPr="00752AFD">
              <w:rPr>
                <w:b/>
              </w:rPr>
              <w:t>Cible</w:t>
            </w:r>
          </w:p>
        </w:tc>
      </w:tr>
      <w:tr w:rsidR="00544F0E" w:rsidRPr="003A4596" w14:paraId="6ECA7580" w14:textId="77777777" w:rsidTr="00544F0E">
        <w:trPr>
          <w:trHeight w:val="454"/>
        </w:trPr>
        <w:tc>
          <w:tcPr>
            <w:tcW w:w="936" w:type="dxa"/>
          </w:tcPr>
          <w:p w14:paraId="2ED7273F" w14:textId="680AA2D0" w:rsidR="00B36415" w:rsidRDefault="00B36415" w:rsidP="00752AFD">
            <w:pPr>
              <w:pStyle w:val="tbnormal"/>
            </w:pPr>
            <w:r>
              <w:t>1</w:t>
            </w:r>
          </w:p>
        </w:tc>
        <w:tc>
          <w:tcPr>
            <w:tcW w:w="1944" w:type="dxa"/>
          </w:tcPr>
          <w:p w14:paraId="0F096DC9" w14:textId="33927555" w:rsidR="00B36415" w:rsidRDefault="00B36415" w:rsidP="00752AFD">
            <w:pPr>
              <w:pStyle w:val="tbnormal"/>
            </w:pPr>
            <w:r>
              <w:t>Communication</w:t>
            </w:r>
          </w:p>
        </w:tc>
        <w:tc>
          <w:tcPr>
            <w:tcW w:w="4480" w:type="dxa"/>
          </w:tcPr>
          <w:p w14:paraId="5E257D48" w14:textId="77777777" w:rsidR="00B36415" w:rsidRDefault="00B36415" w:rsidP="00752AFD">
            <w:pPr>
              <w:pStyle w:val="tbnormal"/>
            </w:pPr>
            <w:r>
              <w:t>Toutes les personnes qui œuvrent dans une organisation.</w:t>
            </w:r>
          </w:p>
          <w:p w14:paraId="77C57FF3" w14:textId="4E7AF568" w:rsidR="00B36415" w:rsidRDefault="00B36415" w:rsidP="00752AFD">
            <w:pPr>
              <w:pStyle w:val="tbnormal"/>
            </w:pPr>
            <w:r>
              <w:t>Ce niveau doit être le plus simpliste possible. Toutes les personnes n’étant pas forcément en possession de connaissance de la notation.</w:t>
            </w:r>
          </w:p>
        </w:tc>
      </w:tr>
      <w:tr w:rsidR="00544F0E" w:rsidRPr="003A4596" w14:paraId="7A23B37D" w14:textId="77777777" w:rsidTr="00544F0E">
        <w:trPr>
          <w:trHeight w:val="454"/>
        </w:trPr>
        <w:tc>
          <w:tcPr>
            <w:tcW w:w="936" w:type="dxa"/>
          </w:tcPr>
          <w:p w14:paraId="1D808935" w14:textId="5F441F93" w:rsidR="00B36415" w:rsidRDefault="00B36415" w:rsidP="00752AFD">
            <w:pPr>
              <w:pStyle w:val="tbnormal"/>
            </w:pPr>
            <w:r>
              <w:lastRenderedPageBreak/>
              <w:t>2</w:t>
            </w:r>
          </w:p>
        </w:tc>
        <w:tc>
          <w:tcPr>
            <w:tcW w:w="1944" w:type="dxa"/>
          </w:tcPr>
          <w:p w14:paraId="671C65C2" w14:textId="537C443C" w:rsidR="00B36415" w:rsidRDefault="00B36415" w:rsidP="00752AFD">
            <w:pPr>
              <w:pStyle w:val="tbnormal"/>
            </w:pPr>
            <w:r>
              <w:t>Informatisation</w:t>
            </w:r>
          </w:p>
        </w:tc>
        <w:tc>
          <w:tcPr>
            <w:tcW w:w="4480" w:type="dxa"/>
          </w:tcPr>
          <w:p w14:paraId="4778A376" w14:textId="2DF04A10" w:rsidR="00544F0E" w:rsidRDefault="00544F0E" w:rsidP="00752AFD">
            <w:pPr>
              <w:pStyle w:val="tbnormal"/>
            </w:pPr>
            <w:r>
              <w:t>Le modèle s’enrichit grâce à une palette de composant plus vaste. C’est plutôt destiné à un public d’informaticiens.</w:t>
            </w:r>
          </w:p>
        </w:tc>
      </w:tr>
      <w:tr w:rsidR="00544F0E" w:rsidRPr="003A4596" w14:paraId="7E642B19" w14:textId="77777777" w:rsidTr="00544F0E">
        <w:trPr>
          <w:trHeight w:val="454"/>
        </w:trPr>
        <w:tc>
          <w:tcPr>
            <w:tcW w:w="936" w:type="dxa"/>
          </w:tcPr>
          <w:p w14:paraId="5D78D1C4" w14:textId="5A6A85E2" w:rsidR="00B36415" w:rsidRDefault="00B36415" w:rsidP="00752AFD">
            <w:pPr>
              <w:pStyle w:val="tbnormal"/>
            </w:pPr>
            <w:r>
              <w:t>3</w:t>
            </w:r>
          </w:p>
        </w:tc>
        <w:tc>
          <w:tcPr>
            <w:tcW w:w="1944" w:type="dxa"/>
          </w:tcPr>
          <w:p w14:paraId="7F1422E4" w14:textId="76560EEB" w:rsidR="00B36415" w:rsidRDefault="00544F0E" w:rsidP="00752AFD">
            <w:pPr>
              <w:pStyle w:val="tbnormal"/>
            </w:pPr>
            <w:r>
              <w:t>Exécution</w:t>
            </w:r>
          </w:p>
        </w:tc>
        <w:tc>
          <w:tcPr>
            <w:tcW w:w="4480" w:type="dxa"/>
          </w:tcPr>
          <w:p w14:paraId="428B8B1A" w14:textId="73EF3C5D" w:rsidR="00B36415" w:rsidRDefault="00544F0E" w:rsidP="00752AFD">
            <w:pPr>
              <w:pStyle w:val="tbnormal"/>
            </w:pPr>
            <w:r>
              <w:t>Le diagramme doit être valide afin qu’un système informatique puisse le lire, le traduire et l’exécuter.</w:t>
            </w:r>
          </w:p>
        </w:tc>
      </w:tr>
    </w:tbl>
    <w:p w14:paraId="72DCCE5D" w14:textId="191D073D" w:rsidR="00B36415" w:rsidRPr="00B36415" w:rsidRDefault="008B189F" w:rsidP="00B36415">
      <w:pPr>
        <w:pStyle w:val="tbnormal"/>
      </w:pPr>
      <w:r>
        <w:t>Tableau X : Note de cours prises par Anthony Tomat</w:t>
      </w:r>
    </w:p>
    <w:p w14:paraId="14643A0F" w14:textId="750B1DE7" w:rsidR="009C60FB" w:rsidRPr="009C60FB" w:rsidRDefault="00AB238C" w:rsidP="00DB79BF">
      <w:pPr>
        <w:pStyle w:val="tbtitre3"/>
      </w:pPr>
      <w:bookmarkStart w:id="77" w:name="_Toc452557145"/>
      <w:r>
        <w:t>Modélisation descriptive</w:t>
      </w:r>
      <w:bookmarkEnd w:id="77"/>
    </w:p>
    <w:p w14:paraId="2BE142B8" w14:textId="1891DF5C" w:rsidR="00AB238C" w:rsidRDefault="00AB238C" w:rsidP="00DB79BF">
      <w:pPr>
        <w:pStyle w:val="tbtitre3"/>
      </w:pPr>
      <w:bookmarkStart w:id="78" w:name="_Toc452557146"/>
      <w:r>
        <w:t>Modélisation analytique</w:t>
      </w:r>
      <w:bookmarkEnd w:id="78"/>
    </w:p>
    <w:p w14:paraId="74C083EC" w14:textId="0D63DC92" w:rsidR="00AB238C" w:rsidRDefault="00AB238C" w:rsidP="00DB79BF">
      <w:pPr>
        <w:pStyle w:val="tbtitre3"/>
      </w:pPr>
      <w:bookmarkStart w:id="79" w:name="_Toc452557147"/>
      <w:r>
        <w:t>Modélisation exécutable</w:t>
      </w:r>
      <w:bookmarkEnd w:id="79"/>
    </w:p>
    <w:p w14:paraId="0F28A0A3" w14:textId="089FB138" w:rsidR="00EE4CD3" w:rsidRDefault="00EE4CD3" w:rsidP="00DB79BF">
      <w:pPr>
        <w:pStyle w:val="tbtitre2"/>
      </w:pPr>
      <w:bookmarkStart w:id="80" w:name="_Toc452557148"/>
      <w:r>
        <w:t>Types de diagramme</w:t>
      </w:r>
      <w:bookmarkEnd w:id="80"/>
    </w:p>
    <w:p w14:paraId="6B19FD20" w14:textId="47FB6FDA" w:rsidR="004A78C8" w:rsidRDefault="004A78C8" w:rsidP="00DB79BF">
      <w:pPr>
        <w:pStyle w:val="tbtitre3"/>
      </w:pPr>
      <w:bookmarkStart w:id="81" w:name="_Toc452557149"/>
      <w:r>
        <w:t>Orchestration</w:t>
      </w:r>
      <w:bookmarkEnd w:id="81"/>
    </w:p>
    <w:p w14:paraId="1EE4BB8A" w14:textId="35C07FC4" w:rsidR="004A78C8" w:rsidRDefault="004A78C8" w:rsidP="00DB79BF">
      <w:pPr>
        <w:pStyle w:val="tbtitre3"/>
      </w:pPr>
      <w:bookmarkStart w:id="82" w:name="_Toc452557150"/>
      <w:r>
        <w:t>Collaboration</w:t>
      </w:r>
      <w:bookmarkEnd w:id="82"/>
    </w:p>
    <w:p w14:paraId="13FEEC6B" w14:textId="4F6EB2EE" w:rsidR="004A78C8" w:rsidRDefault="004A78C8" w:rsidP="00DB79BF">
      <w:pPr>
        <w:pStyle w:val="tbtitre3"/>
      </w:pPr>
      <w:bookmarkStart w:id="83" w:name="_Toc452557151"/>
      <w:r>
        <w:t>Chorégraphie</w:t>
      </w:r>
      <w:bookmarkEnd w:id="83"/>
    </w:p>
    <w:p w14:paraId="34F25334" w14:textId="64D32169" w:rsidR="004A78C8" w:rsidRPr="004A78C8" w:rsidRDefault="004A78C8" w:rsidP="00DB79BF">
      <w:pPr>
        <w:pStyle w:val="tbtitre3"/>
      </w:pPr>
      <w:bookmarkStart w:id="84" w:name="_Toc452557152"/>
      <w:r>
        <w:t>Conversation</w:t>
      </w:r>
      <w:bookmarkEnd w:id="84"/>
    </w:p>
    <w:p w14:paraId="628E37DF" w14:textId="7830BEBF" w:rsidR="00AB238C" w:rsidRDefault="002F27C5" w:rsidP="00DB79BF">
      <w:pPr>
        <w:pStyle w:val="tbtitre2"/>
      </w:pPr>
      <w:bookmarkStart w:id="85" w:name="_Toc452557153"/>
      <w:r>
        <w:t>Méthodes et styles</w:t>
      </w:r>
      <w:bookmarkEnd w:id="85"/>
    </w:p>
    <w:p w14:paraId="2428C579" w14:textId="6A3D538B" w:rsidR="002F27C5" w:rsidRDefault="002F27C5" w:rsidP="002F27C5">
      <w:pPr>
        <w:pStyle w:val="tbnormal"/>
      </w:pPr>
      <w:r>
        <w:t xml:space="preserve">Il est important d’expliciter </w:t>
      </w:r>
      <w:r w:rsidR="0091229E">
        <w:t>un condensé des méthodes et</w:t>
      </w:r>
      <w:r w:rsidR="00442B87">
        <w:t xml:space="preserve"> styles vues </w:t>
      </w:r>
      <w:r w:rsidR="003D280E">
        <w:t xml:space="preserve">durant </w:t>
      </w:r>
      <w:r w:rsidR="00442B87">
        <w:t>le</w:t>
      </w:r>
      <w:r w:rsidR="003D280E">
        <w:t xml:space="preserve"> cursus de formation </w:t>
      </w:r>
      <w:r w:rsidR="00442B87">
        <w:t>repris des recommandations de Monsieur</w:t>
      </w:r>
      <w:r w:rsidR="0091229E">
        <w:t xml:space="preserve"> B. Silver</w:t>
      </w:r>
      <w:r w:rsidR="00442B87">
        <w:t>. N</w:t>
      </w:r>
      <w:r w:rsidR="00D06C7B">
        <w:t>ous basons</w:t>
      </w:r>
      <w:r w:rsidR="00442B87">
        <w:t xml:space="preserve"> nos travaux sur celles-ci afin de</w:t>
      </w:r>
      <w:r w:rsidR="00D06C7B">
        <w:t xml:space="preserve"> produire les </w:t>
      </w:r>
      <w:r w:rsidR="00442B87">
        <w:t>diagrammes qui sont présenté dans la partie pratique de l’article.</w:t>
      </w:r>
      <w:r w:rsidR="00D06C7B">
        <w:t xml:space="preserve"> </w:t>
      </w:r>
      <w:r w:rsidR="00442B87">
        <w:t>À retenir</w:t>
      </w:r>
      <w:r w:rsidR="00D06C7B">
        <w:t xml:space="preserve"> :</w:t>
      </w:r>
    </w:p>
    <w:p w14:paraId="08C1EB46" w14:textId="0968C77F" w:rsidR="00D06C7B" w:rsidRDefault="00D06C7B" w:rsidP="002F27C5">
      <w:pPr>
        <w:pStyle w:val="tbnormal"/>
        <w:rPr>
          <w:b/>
        </w:rPr>
      </w:pPr>
      <w:r w:rsidRPr="00D06C7B">
        <w:rPr>
          <w:b/>
        </w:rPr>
        <w:t>La discipline de modélisation = Un langage + Une méthode + Un style</w:t>
      </w:r>
    </w:p>
    <w:p w14:paraId="01129170" w14:textId="33023D1E" w:rsidR="002F27C5" w:rsidRPr="002F27C5" w:rsidRDefault="00442B87" w:rsidP="00D00CE7">
      <w:pPr>
        <w:pStyle w:val="tbnormal"/>
      </w:pPr>
      <w:r>
        <w:t>L</w:t>
      </w:r>
      <w:r w:rsidR="00D06C7B" w:rsidRPr="00D06C7B">
        <w:t>a discipl</w:t>
      </w:r>
      <w:r>
        <w:t>ine est en relation avec le BPM et le langage BPMN. L</w:t>
      </w:r>
      <w:r w:rsidR="00D06C7B" w:rsidRPr="00D06C7B">
        <w:t>a méthode et le style</w:t>
      </w:r>
      <w:r>
        <w:t xml:space="preserve"> sont les recommandations de Monsieur</w:t>
      </w:r>
      <w:r w:rsidR="00D06C7B" w:rsidRPr="00D06C7B">
        <w:t xml:space="preserve"> B. Silver</w:t>
      </w:r>
      <w:r>
        <w:t>.</w:t>
      </w:r>
    </w:p>
    <w:p w14:paraId="5ECA9226" w14:textId="3EF803F6" w:rsidR="002F27C5" w:rsidRDefault="002F27C5" w:rsidP="00DB79BF">
      <w:pPr>
        <w:pStyle w:val="tbtitre3"/>
      </w:pPr>
      <w:bookmarkStart w:id="86" w:name="_Toc452557154"/>
      <w:r>
        <w:t>Niveau 1</w:t>
      </w:r>
      <w:bookmarkEnd w:id="86"/>
    </w:p>
    <w:p w14:paraId="5EBDD55A" w14:textId="12FF83C7" w:rsidR="00D06C7B" w:rsidRDefault="004D7133" w:rsidP="00737326">
      <w:pPr>
        <w:pStyle w:val="tbnormal"/>
      </w:pPr>
      <w:r>
        <w:t xml:space="preserve">Monsieur </w:t>
      </w:r>
      <w:r w:rsidR="00D06C7B">
        <w:t xml:space="preserve">B. Silver </w:t>
      </w:r>
      <w:r w:rsidR="006D126D">
        <w:t xml:space="preserve">cite que l’approche </w:t>
      </w:r>
      <w:r w:rsidR="00737326">
        <w:t>privilégiée</w:t>
      </w:r>
      <w:r w:rsidR="006D126D">
        <w:t xml:space="preserve"> doit être </w:t>
      </w:r>
      <w:r w:rsidR="007A0870">
        <w:t>« Top-Down ». I</w:t>
      </w:r>
      <w:r w:rsidR="00737326">
        <w:t xml:space="preserve">l </w:t>
      </w:r>
      <w:r w:rsidR="00D06C7B">
        <w:t>propose la méthode qui suit :</w:t>
      </w:r>
    </w:p>
    <w:p w14:paraId="0BBF2CA8" w14:textId="4B7216E3" w:rsidR="00737326" w:rsidRDefault="00737326" w:rsidP="00737326">
      <w:pPr>
        <w:pStyle w:val="tbnormal"/>
        <w:numPr>
          <w:ilvl w:val="0"/>
          <w:numId w:val="35"/>
        </w:numPr>
      </w:pPr>
      <w:r>
        <w:t xml:space="preserve">Définition de l’étendue du processus : Quels sont les points de départ ? Qu’est-ce qui </w:t>
      </w:r>
      <w:r w:rsidR="006A36C8">
        <w:t>définit</w:t>
      </w:r>
      <w:r>
        <w:t xml:space="preserve"> une instance du processus ? Qui est le client, l’initiateur ? Quand est-ce que le processus s’arrête ?</w:t>
      </w:r>
    </w:p>
    <w:p w14:paraId="528F7EA1" w14:textId="1360A575" w:rsidR="00737326" w:rsidRDefault="00737326" w:rsidP="00737326">
      <w:pPr>
        <w:pStyle w:val="tbnormal"/>
        <w:numPr>
          <w:ilvl w:val="0"/>
          <w:numId w:val="35"/>
        </w:numPr>
      </w:pPr>
      <w:r>
        <w:t>Création du diagramme (happy path) : Ajout de pool/lane, d’</w:t>
      </w:r>
      <w:r w:rsidR="006A36C8">
        <w:t>événements</w:t>
      </w:r>
      <w:r>
        <w:t xml:space="preserve"> de début et de fin, d’activités (ne pas dépasser les six sous-processus cachés) et ajout de chemin conditionnels et concurrents.</w:t>
      </w:r>
    </w:p>
    <w:p w14:paraId="36E87863" w14:textId="46D17C7E" w:rsidR="00737326" w:rsidRDefault="00737326" w:rsidP="00737326">
      <w:pPr>
        <w:pStyle w:val="tbnormal"/>
        <w:numPr>
          <w:ilvl w:val="0"/>
          <w:numId w:val="35"/>
        </w:numPr>
      </w:pPr>
      <w:r>
        <w:t>Ajout d’exceptions.</w:t>
      </w:r>
    </w:p>
    <w:p w14:paraId="4E5FA889" w14:textId="11DB6F11" w:rsidR="00737326" w:rsidRDefault="00737326" w:rsidP="00737326">
      <w:pPr>
        <w:pStyle w:val="tbnormal"/>
        <w:numPr>
          <w:ilvl w:val="0"/>
          <w:numId w:val="35"/>
        </w:numPr>
      </w:pPr>
      <w:r>
        <w:lastRenderedPageBreak/>
        <w:t>Création des sous-processus : Ajout d’événement de départ et de fin, créer des couloirs (si nécessaire car implicitement la structure est repris du parent).</w:t>
      </w:r>
    </w:p>
    <w:p w14:paraId="6E56C549" w14:textId="4BDA8AE5" w:rsidR="00737326" w:rsidRDefault="00737326" w:rsidP="00737326">
      <w:pPr>
        <w:pStyle w:val="tbnormal"/>
        <w:numPr>
          <w:ilvl w:val="0"/>
          <w:numId w:val="35"/>
        </w:numPr>
      </w:pPr>
      <w:r>
        <w:t>Ajout des flots de messages : Création de piscine distincte en cas de participant externe (doit être représentée en tant que « Black Box ») et ajout des flots de messages dans le diagramme parent ainsi que dans ceux qui représentent ses enfants.</w:t>
      </w:r>
    </w:p>
    <w:p w14:paraId="0CEBC468" w14:textId="791E1B0B" w:rsidR="00737326" w:rsidRDefault="00737326" w:rsidP="00737326">
      <w:pPr>
        <w:pStyle w:val="tbnormal"/>
        <w:numPr>
          <w:ilvl w:val="0"/>
          <w:numId w:val="35"/>
        </w:numPr>
      </w:pPr>
      <w:r>
        <w:t>Ajout des informat</w:t>
      </w:r>
      <w:r w:rsidR="006A36C8">
        <w:t xml:space="preserve">ions </w:t>
      </w:r>
      <w:r w:rsidR="006A36C8" w:rsidRPr="006A36C8">
        <w:t>transiente</w:t>
      </w:r>
      <w:r w:rsidR="006A36C8">
        <w:t>s</w:t>
      </w:r>
      <w:r>
        <w:t xml:space="preserve"> et/ou persist</w:t>
      </w:r>
      <w:r w:rsidR="006A36C8">
        <w:t>a</w:t>
      </w:r>
      <w:r>
        <w:t>ntes.</w:t>
      </w:r>
    </w:p>
    <w:p w14:paraId="2E8B2D14" w14:textId="0732045D" w:rsidR="0094301F" w:rsidRDefault="0094301F" w:rsidP="0094301F">
      <w:pPr>
        <w:pStyle w:val="tbnormal"/>
      </w:pPr>
      <w:r>
        <w:t>Ainsi qu’un style bien particulier :</w:t>
      </w:r>
    </w:p>
    <w:p w14:paraId="24DE1D8F" w14:textId="23BACF59" w:rsidR="0094301F" w:rsidRDefault="0094301F" w:rsidP="0094301F">
      <w:pPr>
        <w:pStyle w:val="tbnormal"/>
        <w:numPr>
          <w:ilvl w:val="0"/>
          <w:numId w:val="37"/>
        </w:numPr>
      </w:pPr>
      <w:r>
        <w:t>Un processus ou un sous-processus doit impérativement débuter avec un événement d’initialisation et se terminer par un événement d’arrêt.</w:t>
      </w:r>
    </w:p>
    <w:p w14:paraId="3E782F49" w14:textId="08206956" w:rsidR="0094301F" w:rsidRDefault="0094301F" w:rsidP="0094301F">
      <w:pPr>
        <w:pStyle w:val="tbnormal"/>
        <w:numPr>
          <w:ilvl w:val="0"/>
          <w:numId w:val="37"/>
        </w:numPr>
      </w:pPr>
      <w:r>
        <w:t>Toutes activités, portes et événements doivent impérativement être connectés les uns aux autres par des flots de séquence.</w:t>
      </w:r>
    </w:p>
    <w:p w14:paraId="4F428102" w14:textId="271FE867" w:rsidR="0094301F" w:rsidRDefault="0094301F" w:rsidP="0094301F">
      <w:pPr>
        <w:pStyle w:val="tbnormal"/>
        <w:numPr>
          <w:ilvl w:val="0"/>
          <w:numId w:val="37"/>
        </w:numPr>
      </w:pPr>
      <w:r>
        <w:t>Les flots de séquence et les événements de liaison ne peuvent pas franchir la piscine où se situe son élément de départ ni-même son processus (sous-processus).</w:t>
      </w:r>
    </w:p>
    <w:p w14:paraId="154627FC" w14:textId="0C3B4F5B" w:rsidR="0094301F" w:rsidRDefault="0094301F" w:rsidP="0094301F">
      <w:pPr>
        <w:pStyle w:val="tbnormal"/>
        <w:numPr>
          <w:ilvl w:val="0"/>
          <w:numId w:val="37"/>
        </w:numPr>
      </w:pPr>
      <w:r>
        <w:t>Les flots de messages ne peuvent pas servir à faire communiquer deux éléments dans la même piscine.</w:t>
      </w:r>
    </w:p>
    <w:p w14:paraId="4A3FCA28" w14:textId="04B4503C" w:rsidR="0094301F" w:rsidRDefault="0094301F" w:rsidP="0094301F">
      <w:pPr>
        <w:pStyle w:val="tbnormal"/>
        <w:numPr>
          <w:ilvl w:val="0"/>
          <w:numId w:val="37"/>
        </w:numPr>
      </w:pPr>
      <w:r>
        <w:t>Les flots de messages ne peuvent pas être reliés à une porte.</w:t>
      </w:r>
    </w:p>
    <w:p w14:paraId="3F78B8BA" w14:textId="3B9D3973" w:rsidR="0094301F" w:rsidRDefault="0094301F" w:rsidP="0094301F">
      <w:pPr>
        <w:pStyle w:val="tbnormal"/>
        <w:numPr>
          <w:ilvl w:val="0"/>
          <w:numId w:val="37"/>
        </w:numPr>
      </w:pPr>
      <w:r>
        <w:t xml:space="preserve">Tous participants internes au processus doivent être représentés grâce aux couloirs. Le nom utilisé doit être un rôle particulié ou alors l’unité organisationnelle </w:t>
      </w:r>
      <w:r w:rsidR="004579CE">
        <w:t xml:space="preserve">ayant la responsabilité des activités. </w:t>
      </w:r>
      <w:r>
        <w:t>C</w:t>
      </w:r>
      <w:r w:rsidR="004579CE">
        <w:t>es couloirs doivent être dans une</w:t>
      </w:r>
      <w:r>
        <w:t xml:space="preserve"> piscine adéquate qui porte le nom du processus.</w:t>
      </w:r>
    </w:p>
    <w:p w14:paraId="14F5B177" w14:textId="632D11AA" w:rsidR="0094301F" w:rsidRDefault="0094301F" w:rsidP="0094301F">
      <w:pPr>
        <w:pStyle w:val="tbnormal"/>
        <w:numPr>
          <w:ilvl w:val="0"/>
          <w:numId w:val="37"/>
        </w:numPr>
      </w:pPr>
      <w:r>
        <w:t>Une piscine de type externe doit avoir pour nom le rôle du participant qu’elle tend à représenter.</w:t>
      </w:r>
    </w:p>
    <w:p w14:paraId="39A81890" w14:textId="19B1D675" w:rsidR="0094301F" w:rsidRPr="00D06C7B" w:rsidRDefault="004579CE" w:rsidP="0094301F">
      <w:pPr>
        <w:pStyle w:val="tbnormal"/>
        <w:numPr>
          <w:ilvl w:val="0"/>
          <w:numId w:val="37"/>
        </w:numPr>
      </w:pPr>
      <w:r>
        <w:t>Toutes les activités doivent porter un nom de type groupe verbal, i.e. un verbe + un nom.</w:t>
      </w:r>
    </w:p>
    <w:p w14:paraId="1BA25DDF" w14:textId="4BBCC6F0" w:rsidR="002F27C5" w:rsidRPr="002F27C5" w:rsidRDefault="002F27C5" w:rsidP="00DB79BF">
      <w:pPr>
        <w:pStyle w:val="tbtitre3"/>
      </w:pPr>
      <w:bookmarkStart w:id="87" w:name="_Toc452557155"/>
      <w:r>
        <w:t>Niveau 2</w:t>
      </w:r>
      <w:bookmarkEnd w:id="87"/>
    </w:p>
    <w:p w14:paraId="12249D44" w14:textId="35A608D2" w:rsidR="00AB238C" w:rsidRDefault="00047E91" w:rsidP="00F2693B">
      <w:pPr>
        <w:pStyle w:val="tbnormal"/>
      </w:pPr>
      <w:r>
        <w:t>Le niveau 2 fait suite au niveau 1. Il permet de spécifier avec un niveau plus détaillé les processus. Le principal avantage de ce niveau est qu’il peut utiliser des éléments de la notation plus proche des systèmes informatiques.</w:t>
      </w:r>
      <w:r w:rsidR="007A0870">
        <w:t xml:space="preserve"> Ces diagrammes sont destinés aux informaticiens.</w:t>
      </w:r>
    </w:p>
    <w:p w14:paraId="0D978912" w14:textId="3ADDC72D" w:rsidR="00047E91" w:rsidRDefault="00047E91" w:rsidP="00047E91">
      <w:pPr>
        <w:pStyle w:val="tbnormal"/>
      </w:pPr>
      <w:r>
        <w:t>Les considérations en terme de méthodes et de styles commencent là où s’arr</w:t>
      </w:r>
      <w:r w:rsidR="007A0870">
        <w:t>êtent celles du niveau 1</w:t>
      </w:r>
      <w:r>
        <w:t> :</w:t>
      </w:r>
    </w:p>
    <w:p w14:paraId="6B5126D3" w14:textId="147DA487" w:rsidR="00047E91" w:rsidRDefault="00047E91" w:rsidP="00047E91">
      <w:pPr>
        <w:pStyle w:val="tbnormal"/>
        <w:numPr>
          <w:ilvl w:val="0"/>
          <w:numId w:val="35"/>
        </w:numPr>
      </w:pPr>
      <w:r>
        <w:t>Affinage des branchements : Portes exclusives, inclusives et complexes basées sur des événements.</w:t>
      </w:r>
    </w:p>
    <w:p w14:paraId="4CCAA08A" w14:textId="10A03D69" w:rsidR="00047E91" w:rsidRDefault="00047E91" w:rsidP="00047E91">
      <w:pPr>
        <w:pStyle w:val="tbnormal"/>
        <w:numPr>
          <w:ilvl w:val="0"/>
          <w:numId w:val="35"/>
        </w:numPr>
      </w:pPr>
      <w:r>
        <w:t>Affinage des éléments de démarrage du processus.</w:t>
      </w:r>
    </w:p>
    <w:p w14:paraId="331D9314" w14:textId="255EF5A2" w:rsidR="00047E91" w:rsidRDefault="00047E91" w:rsidP="00047E91">
      <w:pPr>
        <w:pStyle w:val="tbnormal"/>
        <w:numPr>
          <w:ilvl w:val="0"/>
          <w:numId w:val="35"/>
        </w:numPr>
      </w:pPr>
      <w:r>
        <w:t>Représentation du caractère itératif de certaines étapes grâce aux boucles.</w:t>
      </w:r>
    </w:p>
    <w:p w14:paraId="7EE94CE6" w14:textId="1E0A2343" w:rsidR="00047E91" w:rsidRDefault="00047E91" w:rsidP="00047E91">
      <w:pPr>
        <w:pStyle w:val="tbnormal"/>
        <w:numPr>
          <w:ilvl w:val="0"/>
          <w:numId w:val="35"/>
        </w:numPr>
      </w:pPr>
      <w:r>
        <w:t>Traitement des exceptions.</w:t>
      </w:r>
    </w:p>
    <w:p w14:paraId="71D9BAC8" w14:textId="5F9A61F4" w:rsidR="00047E91" w:rsidRDefault="00047E91" w:rsidP="00047E91">
      <w:pPr>
        <w:pStyle w:val="tbnormal"/>
      </w:pPr>
      <w:r>
        <w:t xml:space="preserve">Au niveau </w:t>
      </w:r>
      <w:r w:rsidR="003D6434">
        <w:t>du style</w:t>
      </w:r>
      <w:r>
        <w:t xml:space="preserve"> à adopter :</w:t>
      </w:r>
    </w:p>
    <w:p w14:paraId="20D5280F" w14:textId="797B6FEB" w:rsidR="00047E91" w:rsidRDefault="003D6434" w:rsidP="003D6434">
      <w:pPr>
        <w:pStyle w:val="tbnormal"/>
        <w:numPr>
          <w:ilvl w:val="0"/>
          <w:numId w:val="40"/>
        </w:numPr>
      </w:pPr>
      <w:r>
        <w:lastRenderedPageBreak/>
        <w:t>Les noms d’</w:t>
      </w:r>
      <w:r w:rsidR="00047E91">
        <w:t xml:space="preserve">activité </w:t>
      </w:r>
      <w:r>
        <w:t xml:space="preserve">doivent </w:t>
      </w:r>
      <w:r w:rsidR="00047E91">
        <w:t xml:space="preserve">toujours </w:t>
      </w:r>
      <w:r>
        <w:t>être représentés</w:t>
      </w:r>
      <w:r w:rsidR="00047E91">
        <w:t xml:space="preserve"> par un verbe.</w:t>
      </w:r>
    </w:p>
    <w:p w14:paraId="7782FA0F" w14:textId="1CA46831" w:rsidR="00047E91" w:rsidRDefault="00047E91" w:rsidP="003D6434">
      <w:pPr>
        <w:pStyle w:val="tbnormal"/>
        <w:numPr>
          <w:ilvl w:val="0"/>
          <w:numId w:val="40"/>
        </w:numPr>
      </w:pPr>
      <w:r>
        <w:t>Un nom d’activité est utilisé qu’une seule fois dans un couloir (pas de doublon). Ne s’applique pas au « Call activities ».</w:t>
      </w:r>
    </w:p>
    <w:p w14:paraId="17AB2B2F" w14:textId="73F52C4B" w:rsidR="00047E91" w:rsidRDefault="003D6434" w:rsidP="003D6434">
      <w:pPr>
        <w:pStyle w:val="tbnormal"/>
        <w:numPr>
          <w:ilvl w:val="0"/>
          <w:numId w:val="40"/>
        </w:numPr>
      </w:pPr>
      <w:r>
        <w:t>L’événement de départ et de fin doivent avoir un nom représentant explicitement la condition de démarrage.</w:t>
      </w:r>
    </w:p>
    <w:p w14:paraId="3FA650F3" w14:textId="3B9320A0" w:rsidR="003D6434" w:rsidRDefault="003D6434" w:rsidP="003D6434">
      <w:pPr>
        <w:pStyle w:val="tbnormal"/>
        <w:numPr>
          <w:ilvl w:val="0"/>
          <w:numId w:val="40"/>
        </w:numPr>
      </w:pPr>
      <w:r>
        <w:t>Les événements intermédiaire attachés doivent posséder un nom.</w:t>
      </w:r>
    </w:p>
    <w:p w14:paraId="75AE522B" w14:textId="5001D7C8" w:rsidR="003D6434" w:rsidRDefault="003D6434" w:rsidP="003D6434">
      <w:pPr>
        <w:pStyle w:val="tbnormal"/>
        <w:numPr>
          <w:ilvl w:val="0"/>
          <w:numId w:val="40"/>
        </w:numPr>
      </w:pPr>
      <w:r>
        <w:t>Les noms attribués aux diagrammes de niveau inférieur (enfant) doivent correspondre aux noms des éléments sous-processus auxquels ils sont associés.</w:t>
      </w:r>
    </w:p>
    <w:p w14:paraId="38026C4F" w14:textId="2C6D5F3B" w:rsidR="003D6434" w:rsidRDefault="003D6434" w:rsidP="003D6434">
      <w:pPr>
        <w:pStyle w:val="tbnormal"/>
        <w:numPr>
          <w:ilvl w:val="0"/>
          <w:numId w:val="40"/>
        </w:numPr>
      </w:pPr>
      <w:r>
        <w:t>Dans les sous-processus un seul événement de départ doit être utilisé à l’exception faite des boites de type parallèle.</w:t>
      </w:r>
    </w:p>
    <w:p w14:paraId="28B7C0D4" w14:textId="195A9CD0" w:rsidR="003D6434" w:rsidRDefault="003D6434" w:rsidP="003D6434">
      <w:pPr>
        <w:pStyle w:val="tbnormal"/>
        <w:numPr>
          <w:ilvl w:val="0"/>
          <w:numId w:val="40"/>
        </w:numPr>
      </w:pPr>
      <w:r>
        <w:t>Toutes interactions de type flot de message avec un élément sous-processus doit être repris au niveau inférieur.</w:t>
      </w:r>
    </w:p>
    <w:p w14:paraId="1FB12A8A" w14:textId="56FA103A" w:rsidR="003D6434" w:rsidRDefault="003D6434" w:rsidP="003D6434">
      <w:pPr>
        <w:pStyle w:val="tbnormal"/>
        <w:numPr>
          <w:ilvl w:val="0"/>
          <w:numId w:val="40"/>
        </w:numPr>
      </w:pPr>
      <w:r>
        <w:t>Les portes XOR ne peuvent avoir qu’une seule branche sans nom.</w:t>
      </w:r>
    </w:p>
    <w:p w14:paraId="02980C83" w14:textId="5DF69B23" w:rsidR="00921FED" w:rsidRDefault="004A78C8" w:rsidP="00DB79BF">
      <w:pPr>
        <w:pStyle w:val="tbtitre2"/>
      </w:pPr>
      <w:bookmarkStart w:id="88" w:name="_Toc452557156"/>
      <w:r>
        <w:t>Processus et procédures</w:t>
      </w:r>
      <w:bookmarkEnd w:id="88"/>
    </w:p>
    <w:p w14:paraId="12B5A7E4" w14:textId="5C01DBDC" w:rsidR="004A78C8" w:rsidRDefault="004A78C8" w:rsidP="004A78C8">
      <w:pPr>
        <w:pStyle w:val="tbnormal"/>
      </w:pPr>
      <w:r>
        <w:t xml:space="preserve">Il n’est pas toujours facile de savoir différencier un processus d’une procédure. Pourtant, « Ces 2 outils n’ont absolument pas le même usage. En effet, le processus relève de la vision d’entreprise pour mettre en exergue la chaîne de valeur et en particulier le « pourquoi ». En revanche, la procédure explique aux acteurs opérationnels le « comment » des activités dont ils ont la charge. » </w:t>
      </w:r>
      <w:r>
        <w:rPr>
          <w:rStyle w:val="Appelnotedebasdep"/>
        </w:rPr>
        <w:footnoteReference w:id="10"/>
      </w:r>
    </w:p>
    <w:p w14:paraId="74F6E28E" w14:textId="41EC4165" w:rsidR="004A78C8" w:rsidRDefault="004A78C8" w:rsidP="004A78C8">
      <w:pPr>
        <w:pStyle w:val="tbnormal"/>
      </w:pPr>
      <w:r>
        <w:t>Ci-dessous un comparatif entre les deux outils :</w:t>
      </w:r>
    </w:p>
    <w:p w14:paraId="1F95909E" w14:textId="066047AC" w:rsidR="004A78C8" w:rsidRDefault="004A78C8" w:rsidP="00752AFD">
      <w:pPr>
        <w:pStyle w:val="tbnormal"/>
      </w:pPr>
      <w:r>
        <w:rPr>
          <w:noProof/>
          <w:lang w:val="fr-FR" w:eastAsia="fr-FR"/>
        </w:rPr>
        <w:drawing>
          <wp:inline distT="0" distB="0" distL="0" distR="0" wp14:anchorId="36AA3321" wp14:editId="434D5BB7">
            <wp:extent cx="4679950" cy="2985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5-23 à 15.14.59.png"/>
                    <pic:cNvPicPr/>
                  </pic:nvPicPr>
                  <pic:blipFill>
                    <a:blip r:embed="rId32">
                      <a:extLst>
                        <a:ext uri="{28A0092B-C50C-407E-A947-70E740481C1C}">
                          <a14:useLocalDpi xmlns:a14="http://schemas.microsoft.com/office/drawing/2010/main" val="0"/>
                        </a:ext>
                      </a:extLst>
                    </a:blip>
                    <a:stretch>
                      <a:fillRect/>
                    </a:stretch>
                  </pic:blipFill>
                  <pic:spPr>
                    <a:xfrm>
                      <a:off x="0" y="0"/>
                      <a:ext cx="4679950" cy="2985770"/>
                    </a:xfrm>
                    <a:prstGeom prst="rect">
                      <a:avLst/>
                    </a:prstGeom>
                  </pic:spPr>
                </pic:pic>
              </a:graphicData>
            </a:graphic>
          </wp:inline>
        </w:drawing>
      </w:r>
    </w:p>
    <w:p w14:paraId="30C7E8A9" w14:textId="00357B88" w:rsidR="00F8515D" w:rsidRDefault="004A78C8" w:rsidP="00F8515D">
      <w:pPr>
        <w:jc w:val="right"/>
      </w:pPr>
      <w:r>
        <w:t xml:space="preserve">Figure X : Matrice de comparaison disponbile </w:t>
      </w:r>
      <w:r w:rsidRPr="004A78C8">
        <w:t>http://www.processus-amelioration.fr/processus-vs-procedure/</w:t>
      </w:r>
    </w:p>
    <w:p w14:paraId="2E33C6F7" w14:textId="2CCA6B09" w:rsidR="004A78C8" w:rsidRDefault="002B3164" w:rsidP="00F8515D">
      <w:pPr>
        <w:pStyle w:val="tbnormal"/>
      </w:pPr>
      <w:r>
        <w:lastRenderedPageBreak/>
        <w:t>Les processus dé</w:t>
      </w:r>
      <w:r w:rsidR="00584790">
        <w:t>criv</w:t>
      </w:r>
      <w:r>
        <w:t>ent le « Pourquoi ? ». Ils utilisent des entrées nommées « Inputs » et ils produisent des sorties ou résultats que l’on nomme « Outputs » :</w:t>
      </w:r>
    </w:p>
    <w:p w14:paraId="35F7BA09" w14:textId="1493155D" w:rsidR="002B3164" w:rsidRDefault="002B3164" w:rsidP="00752AFD">
      <w:pPr>
        <w:pStyle w:val="tbnormal"/>
      </w:pPr>
      <w:r>
        <w:rPr>
          <w:noProof/>
          <w:lang w:val="fr-FR" w:eastAsia="fr-FR"/>
        </w:rPr>
        <w:drawing>
          <wp:inline distT="0" distB="0" distL="0" distR="0" wp14:anchorId="69A75471" wp14:editId="436294B5">
            <wp:extent cx="4679950" cy="3481705"/>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5-23 à 15.09.14.png"/>
                    <pic:cNvPicPr/>
                  </pic:nvPicPr>
                  <pic:blipFill>
                    <a:blip r:embed="rId33">
                      <a:extLst>
                        <a:ext uri="{28A0092B-C50C-407E-A947-70E740481C1C}">
                          <a14:useLocalDpi xmlns:a14="http://schemas.microsoft.com/office/drawing/2010/main" val="0"/>
                        </a:ext>
                      </a:extLst>
                    </a:blip>
                    <a:stretch>
                      <a:fillRect/>
                    </a:stretch>
                  </pic:blipFill>
                  <pic:spPr>
                    <a:xfrm>
                      <a:off x="0" y="0"/>
                      <a:ext cx="4679950" cy="3481705"/>
                    </a:xfrm>
                    <a:prstGeom prst="rect">
                      <a:avLst/>
                    </a:prstGeom>
                  </pic:spPr>
                </pic:pic>
              </a:graphicData>
            </a:graphic>
          </wp:inline>
        </w:drawing>
      </w:r>
    </w:p>
    <w:p w14:paraId="37EFB61A" w14:textId="6AAA3C58" w:rsidR="002B3164" w:rsidRDefault="002B3164" w:rsidP="002B3164">
      <w:pPr>
        <w:jc w:val="right"/>
      </w:pPr>
      <w:r>
        <w:t xml:space="preserve">Figure X : Disponible à l’adresse </w:t>
      </w:r>
      <w:r w:rsidRPr="002B3164">
        <w:t>http://www.processus-amelioration.fr/orchestration-des-activites-par-les-processus/</w:t>
      </w:r>
    </w:p>
    <w:p w14:paraId="2C4F0E3D" w14:textId="77777777" w:rsidR="00584790" w:rsidRDefault="00584790" w:rsidP="00F8515D">
      <w:pPr>
        <w:pStyle w:val="tbnormal"/>
      </w:pPr>
      <w:r>
        <w:t>Plus le niveau de détail devient fin plus on s’approche d’une interrogation de type « Comment ? ». Nous entrons dans le domaine des procédures.</w:t>
      </w:r>
    </w:p>
    <w:p w14:paraId="2733AFE3" w14:textId="77777777" w:rsidR="005854E1" w:rsidRDefault="00584790" w:rsidP="00F8515D">
      <w:pPr>
        <w:pStyle w:val="tbnormal"/>
      </w:pPr>
      <w:r>
        <w:t xml:space="preserve">Une autre différence notable entre ces deux outils est </w:t>
      </w:r>
      <w:r w:rsidR="005B7EC3">
        <w:t>la variabi</w:t>
      </w:r>
      <w:r w:rsidR="005854E1">
        <w:t>lité dans le temps et l’aspect.</w:t>
      </w:r>
    </w:p>
    <w:p w14:paraId="1054ACFF" w14:textId="77777777" w:rsidR="005854E1" w:rsidRDefault="005B7EC3" w:rsidP="00F8515D">
      <w:pPr>
        <w:pStyle w:val="tbnormal"/>
      </w:pPr>
      <w:r>
        <w:t>Pour un processus on est dans le long terme avec une période allant de trois à cinq ans. Nous sommes plus dans une optique de sta</w:t>
      </w:r>
      <w:r w:rsidR="005854E1">
        <w:t>bilité et un aspect stratégique.</w:t>
      </w:r>
    </w:p>
    <w:p w14:paraId="688235E5" w14:textId="3DA79232" w:rsidR="002B3164" w:rsidRPr="00F8515D" w:rsidRDefault="005B7EC3" w:rsidP="005854E1">
      <w:pPr>
        <w:pStyle w:val="tbnormal"/>
      </w:pPr>
      <w:r>
        <w:t>Pour les procédures, le temps est d’approximativement un à deux ans avec un aspect plus organisationnel.</w:t>
      </w:r>
    </w:p>
    <w:p w14:paraId="2BB4C3AA" w14:textId="77777777" w:rsidR="004A78C8" w:rsidRDefault="004A78C8" w:rsidP="004A78C8">
      <w:pPr>
        <w:pStyle w:val="tbnormal"/>
      </w:pPr>
    </w:p>
    <w:p w14:paraId="50C321C1" w14:textId="77777777" w:rsidR="004A78C8" w:rsidRDefault="004A78C8" w:rsidP="004A78C8">
      <w:pPr>
        <w:pStyle w:val="tbnormal"/>
        <w:sectPr w:rsidR="004A78C8" w:rsidSect="00F2693B">
          <w:pgSz w:w="11906" w:h="16838"/>
          <w:pgMar w:top="1418" w:right="2268" w:bottom="1418" w:left="2268" w:header="709" w:footer="709" w:gutter="0"/>
          <w:cols w:space="708"/>
          <w:docGrid w:linePitch="360"/>
        </w:sectPr>
      </w:pPr>
    </w:p>
    <w:p w14:paraId="1E24A47B" w14:textId="77777777" w:rsidR="00F2693B" w:rsidRDefault="00F2693B" w:rsidP="00FE39D8">
      <w:pPr>
        <w:pStyle w:val="tbtitrepartie"/>
      </w:pPr>
      <w:bookmarkStart w:id="89" w:name="_Toc452557157"/>
      <w:r>
        <w:lastRenderedPageBreak/>
        <w:t>Partie pratique</w:t>
      </w:r>
      <w:bookmarkEnd w:id="89"/>
    </w:p>
    <w:p w14:paraId="3517A8BA" w14:textId="77777777" w:rsidR="00763B7A" w:rsidRDefault="00B70F13" w:rsidP="00B70F13">
      <w:pPr>
        <w:pStyle w:val="tbnormal"/>
      </w:pPr>
      <w:r>
        <w:t xml:space="preserve">Cette partie </w:t>
      </w:r>
      <w:r w:rsidR="000367A3">
        <w:t>a</w:t>
      </w:r>
      <w:r>
        <w:t xml:space="preserve"> pour but de présenter le fruit de notre analyse et les résultats obtenus. Elle se compo</w:t>
      </w:r>
      <w:r w:rsidR="00763B7A">
        <w:t>se de différentes sous-parties.</w:t>
      </w:r>
    </w:p>
    <w:p w14:paraId="34702E59" w14:textId="67B0BCE9" w:rsidR="009270C2" w:rsidRDefault="00B70F13" w:rsidP="00B70F13">
      <w:pPr>
        <w:pStyle w:val="tbnormal"/>
      </w:pPr>
      <w:r>
        <w:t xml:space="preserve">Dans un </w:t>
      </w:r>
      <w:r w:rsidR="000367A3">
        <w:t xml:space="preserve">premier temps, nous proposons </w:t>
      </w:r>
      <w:r w:rsidR="00D82299">
        <w:t xml:space="preserve">une vision </w:t>
      </w:r>
      <w:r w:rsidR="00CC5C48">
        <w:t>des responsabilités que doit couvrir le jeu dans son ensemble. Puis, à très gros grains l</w:t>
      </w:r>
      <w:r w:rsidR="00D82299">
        <w:t>es différents processus que nous traitons dans ce travail. Dans une deuxième partie, nous présentons chacun des processus que nous avons choisi de mettre en œuvre dans la société simulée. Nous utilisons la spécification de notation BPMN 2.0 pour la représentation sous forme de diagramme. Nous donnons aussi les étapes importantes dans la concrétisation du processus grâce à Odoo®.</w:t>
      </w:r>
    </w:p>
    <w:p w14:paraId="50D55B68" w14:textId="464AB95D" w:rsidR="00B70F13" w:rsidRDefault="009270C2" w:rsidP="00B70F13">
      <w:pPr>
        <w:pStyle w:val="tbnormal"/>
      </w:pPr>
      <w:r>
        <w:t xml:space="preserve">Petite considération supplémentaire. Ce projet doit aboutir sur une preuve de concept réalisée sur la partie des ventes. Elle </w:t>
      </w:r>
      <w:r w:rsidR="00763B7A">
        <w:t>permet</w:t>
      </w:r>
      <w:r>
        <w:t xml:space="preserve"> de démontrer que l</w:t>
      </w:r>
      <w:r w:rsidR="00763B7A">
        <w:t>’intégralité du</w:t>
      </w:r>
      <w:r>
        <w:t xml:space="preserve"> jeu </w:t>
      </w:r>
      <w:r w:rsidR="00763B7A">
        <w:t>est</w:t>
      </w:r>
      <w:r>
        <w:t xml:space="preserve"> réalisable. Ceci dit, nous descendons dans un niveau </w:t>
      </w:r>
      <w:r w:rsidR="008D42B3">
        <w:t>de détail plus prononcé pour la partie concernant les</w:t>
      </w:r>
      <w:r>
        <w:t xml:space="preserve"> vente</w:t>
      </w:r>
      <w:r w:rsidR="008D42B3">
        <w:t>s</w:t>
      </w:r>
      <w:r>
        <w:t>. Puis, nous accordons un chapitre entier à la présentation de notre POC.</w:t>
      </w:r>
    </w:p>
    <w:p w14:paraId="5DB75AB5" w14:textId="7145A5AE" w:rsidR="00D82299" w:rsidRDefault="00D82299" w:rsidP="00B70F13">
      <w:pPr>
        <w:pStyle w:val="tbnormal"/>
      </w:pPr>
      <w:r>
        <w:t>Plus loin, une partie est dédiée au scénario retenu. Nous faisons état du contexte général, de la présentation de la société, de ses actifs, de</w:t>
      </w:r>
      <w:r w:rsidR="00763B7A">
        <w:t xml:space="preserve"> son mode de fonctionnement et l’</w:t>
      </w:r>
      <w:r>
        <w:t>environnement où elle évolue.</w:t>
      </w:r>
    </w:p>
    <w:p w14:paraId="081802A1" w14:textId="172A2711" w:rsidR="00D82299" w:rsidRDefault="00D82299" w:rsidP="00B70F13">
      <w:pPr>
        <w:pStyle w:val="tbnormal"/>
      </w:pPr>
      <w:r>
        <w:t xml:space="preserve">La présentation du jeu fait office </w:t>
      </w:r>
      <w:r w:rsidR="00C264F8">
        <w:t>d’une partie à part entière</w:t>
      </w:r>
      <w:r>
        <w:t xml:space="preserve">. Elle instruit les futurs participants sur le pilotage des opérations grâce à Odoo®. Elle présente les interactions entre les différents acteurs et la concrétisation d’un </w:t>
      </w:r>
      <w:r w:rsidR="00D7470F">
        <w:t>objectif</w:t>
      </w:r>
      <w:r>
        <w:t xml:space="preserve"> opérationnel </w:t>
      </w:r>
      <w:r w:rsidR="00D7470F">
        <w:t>grâce à une</w:t>
      </w:r>
      <w:r>
        <w:t xml:space="preserve"> transaction </w:t>
      </w:r>
      <w:r w:rsidR="00D7470F">
        <w:t xml:space="preserve">dans </w:t>
      </w:r>
      <w:r>
        <w:t xml:space="preserve">Odoo®. Plus particulièrement, quel écran doit être utilisé pour </w:t>
      </w:r>
      <w:r w:rsidR="00D7470F">
        <w:t xml:space="preserve">le </w:t>
      </w:r>
      <w:r>
        <w:t xml:space="preserve">faire </w:t>
      </w:r>
      <w:r w:rsidR="00D7470F">
        <w:t>et comment</w:t>
      </w:r>
      <w:r>
        <w:t>.</w:t>
      </w:r>
    </w:p>
    <w:p w14:paraId="4AC6B365" w14:textId="1DE15854" w:rsidR="00C264F8" w:rsidRDefault="00C264F8" w:rsidP="00B70F13">
      <w:pPr>
        <w:pStyle w:val="tbnormal"/>
      </w:pPr>
      <w:r>
        <w:t xml:space="preserve">Finalement, pour clore </w:t>
      </w:r>
      <w:r w:rsidR="00C46A83">
        <w:t>cette partie dédiée</w:t>
      </w:r>
      <w:r>
        <w:t xml:space="preserve"> à la plus-value que nous apportons sur ce travail, un document de type projet est fourni. Il a pour mission d’accompagner les futurs mandataires à la réalisation du jeu</w:t>
      </w:r>
      <w:r w:rsidR="00D7470F">
        <w:t xml:space="preserve"> dans son ensemble</w:t>
      </w:r>
      <w:r>
        <w:t xml:space="preserve">. Il expose les principales étapes et leurs impacts sur les enjeux de coûts, délais et qualités. </w:t>
      </w:r>
      <w:r w:rsidRPr="00C264F8">
        <w:rPr>
          <w:b/>
          <w:i/>
        </w:rPr>
        <w:t>L’ordonnancement qui doit être privilégié grâce à la méthode PERT et sa représentation sous forme de réseau</w:t>
      </w:r>
      <w:r>
        <w:t>. Cette dernière partie est-elle concluante avec les concepts d’agilité ?? Pas sûr !!!</w:t>
      </w:r>
    </w:p>
    <w:p w14:paraId="13869C2B" w14:textId="64E92086" w:rsidR="00EE211D" w:rsidRDefault="00EE211D" w:rsidP="00B70F13">
      <w:pPr>
        <w:pStyle w:val="tbnormal"/>
      </w:pPr>
      <w:r>
        <w:br w:type="page"/>
      </w:r>
    </w:p>
    <w:p w14:paraId="2A8916F1" w14:textId="4444DC73" w:rsidR="00625369" w:rsidRDefault="00625369" w:rsidP="00FE39D8">
      <w:pPr>
        <w:pStyle w:val="tbtitre1"/>
      </w:pPr>
      <w:bookmarkStart w:id="90" w:name="_Toc452557158"/>
      <w:r>
        <w:lastRenderedPageBreak/>
        <w:t>Guide des opérations</w:t>
      </w:r>
      <w:bookmarkEnd w:id="90"/>
    </w:p>
    <w:p w14:paraId="74436BAB" w14:textId="2002740A" w:rsidR="00625369" w:rsidRDefault="00E64B20" w:rsidP="00625369">
      <w:pPr>
        <w:pStyle w:val="tbnormal"/>
      </w:pPr>
      <w:r>
        <w:t>Nous décidons</w:t>
      </w:r>
      <w:r w:rsidR="00625369">
        <w:t xml:space="preserve"> de mettre en avant les responsabili</w:t>
      </w:r>
      <w:r w:rsidR="003665AD">
        <w:t xml:space="preserve">tés du simulateur au travers </w:t>
      </w:r>
      <w:r w:rsidR="00625369">
        <w:t xml:space="preserve">trois phases principales. Ces phases sont gérées distinctement à des moments différents dans le cycle de vie d’une instance du simulateur. </w:t>
      </w:r>
      <w:r w:rsidR="008866CF">
        <w:t xml:space="preserve">De plus, </w:t>
      </w:r>
      <w:r w:rsidR="00AC516F">
        <w:t>elles doivent</w:t>
      </w:r>
      <w:r w:rsidR="008866CF">
        <w:t xml:space="preserve"> répondre à un certain lot de contrainte</w:t>
      </w:r>
      <w:r>
        <w:t>s</w:t>
      </w:r>
      <w:r w:rsidR="008866CF">
        <w:t xml:space="preserve">. </w:t>
      </w:r>
      <w:r w:rsidR="00625369">
        <w:t>En voici le détail :</w:t>
      </w:r>
    </w:p>
    <w:p w14:paraId="6D0B7B19" w14:textId="7BB0B76A" w:rsidR="00625369" w:rsidRDefault="00AC516F" w:rsidP="00752AFD">
      <w:pPr>
        <w:pStyle w:val="tbnormal"/>
      </w:pPr>
      <w:r>
        <w:rPr>
          <w:noProof/>
          <w:lang w:val="fr-FR" w:eastAsia="fr-FR"/>
        </w:rPr>
        <w:drawing>
          <wp:inline distT="0" distB="0" distL="0" distR="0" wp14:anchorId="457967C0" wp14:editId="4A5B15EF">
            <wp:extent cx="4679950" cy="1751965"/>
            <wp:effectExtent l="0" t="0" r="0" b="635"/>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e d’écran 2016-05-25 à 09.19.08.png"/>
                    <pic:cNvPicPr/>
                  </pic:nvPicPr>
                  <pic:blipFill>
                    <a:blip r:embed="rId34">
                      <a:extLst>
                        <a:ext uri="{28A0092B-C50C-407E-A947-70E740481C1C}">
                          <a14:useLocalDpi xmlns:a14="http://schemas.microsoft.com/office/drawing/2010/main" val="0"/>
                        </a:ext>
                      </a:extLst>
                    </a:blip>
                    <a:stretch>
                      <a:fillRect/>
                    </a:stretch>
                  </pic:blipFill>
                  <pic:spPr>
                    <a:xfrm>
                      <a:off x="0" y="0"/>
                      <a:ext cx="4679950" cy="1751965"/>
                    </a:xfrm>
                    <a:prstGeom prst="rect">
                      <a:avLst/>
                    </a:prstGeom>
                  </pic:spPr>
                </pic:pic>
              </a:graphicData>
            </a:graphic>
          </wp:inline>
        </w:drawing>
      </w:r>
    </w:p>
    <w:p w14:paraId="23653B7B" w14:textId="0B7C43EF" w:rsidR="00AC516F" w:rsidRDefault="00AC516F" w:rsidP="00AC516F">
      <w:pPr>
        <w:pStyle w:val="tbnormal"/>
        <w:jc w:val="right"/>
      </w:pPr>
      <w:r>
        <w:t>Figure X : Phases du cycle de vie d’une partie</w:t>
      </w:r>
    </w:p>
    <w:p w14:paraId="6841ED98" w14:textId="28E9BEFD" w:rsidR="00625369" w:rsidRDefault="00625369" w:rsidP="00625369">
      <w:pPr>
        <w:pStyle w:val="tbnormal"/>
      </w:pPr>
      <w:r>
        <w:t>La première est celle relative à la configuration d’une nouvelle partie. Elle consiste à trouver des solutions afin de créer le contexte d’une nouvelle session de jeu. Ce contexte comprend :</w:t>
      </w:r>
    </w:p>
    <w:p w14:paraId="2A50AB68" w14:textId="05102EE9" w:rsidR="00625369" w:rsidRDefault="00625369" w:rsidP="00625369">
      <w:pPr>
        <w:pStyle w:val="tbnormal"/>
        <w:numPr>
          <w:ilvl w:val="0"/>
          <w:numId w:val="42"/>
        </w:numPr>
      </w:pPr>
      <w:r>
        <w:t>Un accès au PGI par équipe prenant part à la compétition.</w:t>
      </w:r>
    </w:p>
    <w:p w14:paraId="73CC70CC" w14:textId="368C9BF9" w:rsidR="00625369" w:rsidRDefault="00625369" w:rsidP="00625369">
      <w:pPr>
        <w:pStyle w:val="tbnormal"/>
        <w:numPr>
          <w:ilvl w:val="0"/>
          <w:numId w:val="42"/>
        </w:numPr>
      </w:pPr>
      <w:r>
        <w:t xml:space="preserve">La configuration du PGI. Nous entendons par-là, un PGI prêt à être employé grâce à des données déjà </w:t>
      </w:r>
      <w:r w:rsidR="00E64B20">
        <w:t>entrées et utilisables</w:t>
      </w:r>
      <w:r>
        <w:t xml:space="preserve">. </w:t>
      </w:r>
      <w:r w:rsidR="00896BD5">
        <w:t xml:space="preserve">En d’autres mots, comment mettre en place le data master d’Odoo® pour répondre au métier de Brewery &amp; Co. </w:t>
      </w:r>
      <w:r w:rsidR="00E64B20">
        <w:t xml:space="preserve">Exemples : </w:t>
      </w:r>
      <w:r>
        <w:t xml:space="preserve">Les principaux contacts, </w:t>
      </w:r>
      <w:r w:rsidR="00316D6F">
        <w:t xml:space="preserve">les produits, la comptabilité, les </w:t>
      </w:r>
      <w:r>
        <w:t xml:space="preserve">premières transactions, la configuration </w:t>
      </w:r>
      <w:r w:rsidR="00316D6F">
        <w:t>du</w:t>
      </w:r>
      <w:r>
        <w:t xml:space="preserve"> supply chain et tous les </w:t>
      </w:r>
      <w:r w:rsidR="00E64B20">
        <w:t xml:space="preserve">autres </w:t>
      </w:r>
      <w:r>
        <w:t>paramètres requis.</w:t>
      </w:r>
    </w:p>
    <w:p w14:paraId="51BBFB77" w14:textId="43C62F69" w:rsidR="00625369" w:rsidRDefault="00625369" w:rsidP="00625369">
      <w:pPr>
        <w:pStyle w:val="tbnormal"/>
        <w:ind w:left="284"/>
      </w:pPr>
      <w:r>
        <w:t>La deuxième est celle qui a comme resp</w:t>
      </w:r>
      <w:r w:rsidR="00E64B20">
        <w:t>onsabilité l</w:t>
      </w:r>
      <w:r>
        <w:t xml:space="preserve">a simulation, i.e. de faire évoluer le scénario. En prenant </w:t>
      </w:r>
      <w:r w:rsidR="00E64B20">
        <w:t>en considération les actions des joueurs et</w:t>
      </w:r>
      <w:r>
        <w:t xml:space="preserve"> leurs impacts sur le marché. Ce marché qui est </w:t>
      </w:r>
      <w:r w:rsidR="004227BC">
        <w:t>le</w:t>
      </w:r>
      <w:r>
        <w:t xml:space="preserve"> lieu com</w:t>
      </w:r>
      <w:r w:rsidR="00E64B20">
        <w:t>mun à toute les équipes</w:t>
      </w:r>
      <w:r>
        <w:t>.</w:t>
      </w:r>
    </w:p>
    <w:p w14:paraId="1F2138A0" w14:textId="072A59B9" w:rsidR="00625369" w:rsidRDefault="00625369" w:rsidP="00625369">
      <w:pPr>
        <w:pStyle w:val="tbnormal"/>
        <w:ind w:left="284"/>
      </w:pPr>
      <w:r>
        <w:t>La dernière est celle de restitution des données. Elle a pour mission de transformer les données transientes en données persistantes. Dans le but de pouvoir mesure</w:t>
      </w:r>
      <w:r w:rsidR="00E64B20">
        <w:t>r</w:t>
      </w:r>
      <w:r>
        <w:t xml:space="preserve"> la performance des équipes</w:t>
      </w:r>
      <w:r w:rsidR="00E64B20">
        <w:t xml:space="preserve"> pour une partie donnée</w:t>
      </w:r>
      <w:r>
        <w:t>. Ainsi, la constitution d’un entrepôt de données historiques peut être envisagé. Il constituerait une plus-value indéniable pour OdooSIM.</w:t>
      </w:r>
    </w:p>
    <w:p w14:paraId="1B70D63F" w14:textId="4E483508" w:rsidR="004514C9" w:rsidRDefault="004514C9" w:rsidP="00FE39D8">
      <w:pPr>
        <w:pStyle w:val="tbtitre2"/>
      </w:pPr>
      <w:bookmarkStart w:id="91" w:name="_Toc452557159"/>
      <w:r>
        <w:t>Hypothèses préalables</w:t>
      </w:r>
      <w:bookmarkEnd w:id="91"/>
    </w:p>
    <w:p w14:paraId="43276114" w14:textId="76164525" w:rsidR="004514C9" w:rsidRPr="004514C9" w:rsidRDefault="004514C9" w:rsidP="004514C9">
      <w:pPr>
        <w:pStyle w:val="tbnormal"/>
      </w:pPr>
      <w:r>
        <w:t xml:space="preserve">Nos recherches s’appuient sur des hypothèses de départ. </w:t>
      </w:r>
      <w:r w:rsidR="00F066DA">
        <w:t>L’idée est de les confirmer ou trouver des alternatives. Nous pré</w:t>
      </w:r>
      <w:r w:rsidR="00E64B20">
        <w:t xml:space="preserve">sentons les hypothèses </w:t>
      </w:r>
      <w:r w:rsidR="00F066DA">
        <w:t xml:space="preserve">faites pour chacune des phases précitées. Il s’agit de les vérifier </w:t>
      </w:r>
      <w:r w:rsidR="00E64B20">
        <w:t>et</w:t>
      </w:r>
      <w:r w:rsidR="00F066DA">
        <w:t xml:space="preserve"> de les valider. Si le cas échéant n’</w:t>
      </w:r>
      <w:r w:rsidR="00E64B20">
        <w:t xml:space="preserve">est pas </w:t>
      </w:r>
      <w:r w:rsidR="004227BC">
        <w:t xml:space="preserve">évalué comme étant en </w:t>
      </w:r>
      <w:r w:rsidR="00F066DA">
        <w:t>succès, nous proposons des alternatives et reprenons le cycle précédent : « Hypothèses, Vérification et Validation</w:t>
      </w:r>
      <w:r w:rsidR="00E64B20">
        <w:t> »</w:t>
      </w:r>
      <w:r w:rsidR="00F066DA">
        <w:t>.</w:t>
      </w:r>
    </w:p>
    <w:p w14:paraId="71EBBC77" w14:textId="488C742D" w:rsidR="004514C9" w:rsidRDefault="004514C9" w:rsidP="00FE39D8">
      <w:pPr>
        <w:pStyle w:val="tbtitre3"/>
      </w:pPr>
      <w:bookmarkStart w:id="92" w:name="_Toc452557160"/>
      <w:r>
        <w:lastRenderedPageBreak/>
        <w:t>Phase de configuration</w:t>
      </w:r>
      <w:bookmarkEnd w:id="92"/>
    </w:p>
    <w:p w14:paraId="5BD386D6" w14:textId="63C81AB7" w:rsidR="00057707" w:rsidRDefault="00F066DA" w:rsidP="00F066DA">
      <w:pPr>
        <w:pStyle w:val="tbnormal"/>
      </w:pPr>
      <w:r>
        <w:t xml:space="preserve">Elle permet d’aboutir sur le démarrage d’une nouvelle partie. De ce fait, elle représente un des points clés dans la démarche visant à proposer un jeu sérieux utilisable. </w:t>
      </w:r>
      <w:r w:rsidR="00057707">
        <w:t>La première hypothèse que nous avons émise est :</w:t>
      </w:r>
    </w:p>
    <w:p w14:paraId="660D501F" w14:textId="28F1383A" w:rsidR="00057707" w:rsidRPr="00057707" w:rsidRDefault="00057707" w:rsidP="00F066DA">
      <w:pPr>
        <w:pStyle w:val="tbnormal"/>
        <w:rPr>
          <w:b/>
          <w:i/>
        </w:rPr>
      </w:pPr>
      <w:r w:rsidRPr="00057707">
        <w:rPr>
          <w:b/>
          <w:i/>
        </w:rPr>
        <w:t xml:space="preserve">Qu’il faut une base de données par équipe prenant part à une </w:t>
      </w:r>
      <w:r>
        <w:rPr>
          <w:b/>
          <w:i/>
        </w:rPr>
        <w:t>nouvelle session de jeu</w:t>
      </w:r>
      <w:r w:rsidRPr="00057707">
        <w:rPr>
          <w:b/>
          <w:i/>
        </w:rPr>
        <w:t>.</w:t>
      </w:r>
    </w:p>
    <w:p w14:paraId="3C4FFD1B" w14:textId="197A08FC" w:rsidR="00F066DA" w:rsidRDefault="00057707" w:rsidP="00F066DA">
      <w:pPr>
        <w:pStyle w:val="tbnormal"/>
      </w:pPr>
      <w:r>
        <w:t>Cette base de donnée</w:t>
      </w:r>
      <w:r w:rsidR="00E64B20">
        <w:t xml:space="preserve"> doit provenir de quelque part, f</w:t>
      </w:r>
      <w:r>
        <w:t xml:space="preserve">ichiers de configurations injectés par le simulateur ou une base de données </w:t>
      </w:r>
      <w:r w:rsidR="00E64B20">
        <w:t>faisant office de référence</w:t>
      </w:r>
      <w:r>
        <w:t>. L’hypothèse de départ retenue est</w:t>
      </w:r>
      <w:r w:rsidR="00F066DA">
        <w:t xml:space="preserve"> la suivante :</w:t>
      </w:r>
    </w:p>
    <w:p w14:paraId="28E7BABC" w14:textId="3F6AACBE" w:rsidR="00F066DA" w:rsidRPr="00F066DA" w:rsidRDefault="00F066DA" w:rsidP="00F066DA">
      <w:pPr>
        <w:pStyle w:val="tbnormal"/>
        <w:rPr>
          <w:b/>
          <w:i/>
        </w:rPr>
      </w:pPr>
      <w:r w:rsidRPr="00F066DA">
        <w:rPr>
          <w:b/>
          <w:i/>
        </w:rPr>
        <w:t>La configuration d’une instance Odoo® et de sa base de données doit être faite en s’appuyant sur un template (i.e. une base de données préconfigurée</w:t>
      </w:r>
      <w:r w:rsidR="00E64B20">
        <w:rPr>
          <w:b/>
          <w:i/>
        </w:rPr>
        <w:t>, accessible depuis Internet et duplicable</w:t>
      </w:r>
      <w:r w:rsidRPr="00F066DA">
        <w:rPr>
          <w:b/>
          <w:i/>
        </w:rPr>
        <w:t>).</w:t>
      </w:r>
    </w:p>
    <w:p w14:paraId="23A0761B" w14:textId="7A71CCB0" w:rsidR="00F066DA" w:rsidRDefault="00F066DA" w:rsidP="00F066DA">
      <w:pPr>
        <w:pStyle w:val="tbnormal"/>
      </w:pPr>
      <w:r>
        <w:t xml:space="preserve">En </w:t>
      </w:r>
      <w:r w:rsidR="00453CAB">
        <w:t>procédant</w:t>
      </w:r>
      <w:r>
        <w:t xml:space="preserve"> ainsi, les étapes à œuvrer sont de créer dans un premier temps cette base de données référence</w:t>
      </w:r>
      <w:r w:rsidR="00453CAB">
        <w:t xml:space="preserve"> à la main</w:t>
      </w:r>
      <w:r>
        <w:t>. Ensuite, il s’agit de la dupliquer autant de fois qu’il y a d’équipe pour une partie donnée. L’hypothèse faite ici est la suivante :</w:t>
      </w:r>
    </w:p>
    <w:p w14:paraId="42BCCCE6" w14:textId="24F25057" w:rsidR="00F066DA" w:rsidRDefault="00E64B20" w:rsidP="00F066DA">
      <w:pPr>
        <w:pStyle w:val="tbnormal"/>
        <w:rPr>
          <w:b/>
          <w:i/>
        </w:rPr>
      </w:pPr>
      <w:r>
        <w:rPr>
          <w:b/>
          <w:i/>
        </w:rPr>
        <w:t>En prenant en paramètre le nombre d’équipe, l</w:t>
      </w:r>
      <w:r w:rsidR="00F066DA" w:rsidRPr="00F066DA">
        <w:rPr>
          <w:b/>
          <w:i/>
        </w:rPr>
        <w:t>a copie doit s’effectuer à partir de l’API qu’Odoo® propose.</w:t>
      </w:r>
    </w:p>
    <w:p w14:paraId="7BAA1FA2" w14:textId="65D79427" w:rsidR="004514C9" w:rsidRDefault="004514C9" w:rsidP="00FE39D8">
      <w:pPr>
        <w:pStyle w:val="tbtitre3"/>
      </w:pPr>
      <w:bookmarkStart w:id="93" w:name="_Toc452557161"/>
      <w:r>
        <w:t>Phase de simulation</w:t>
      </w:r>
      <w:bookmarkEnd w:id="93"/>
    </w:p>
    <w:p w14:paraId="78B9A09C" w14:textId="55014396" w:rsidR="00057707" w:rsidRDefault="00057707" w:rsidP="00057707">
      <w:pPr>
        <w:pStyle w:val="tbnormal"/>
      </w:pPr>
      <w:r>
        <w:t>C’est le cœur du travail. Ici, nous gérons toutes les interactions entre les sociétés simulées et le marché qu’elles se partagent. Notre hypothèse quant à la réalisation de cette phase est :</w:t>
      </w:r>
    </w:p>
    <w:p w14:paraId="2C8AA783" w14:textId="4AA2135F" w:rsidR="00057707" w:rsidRPr="00057707" w:rsidRDefault="00057707" w:rsidP="00057707">
      <w:pPr>
        <w:pStyle w:val="tbnormal"/>
        <w:rPr>
          <w:b/>
          <w:i/>
        </w:rPr>
      </w:pPr>
      <w:r w:rsidRPr="00057707">
        <w:rPr>
          <w:b/>
          <w:i/>
        </w:rPr>
        <w:t xml:space="preserve">Le simulateur écrit dans un langage de programmation indépendant à Odoo® - qui doit faire </w:t>
      </w:r>
      <w:r w:rsidR="00BA5925">
        <w:rPr>
          <w:b/>
          <w:i/>
        </w:rPr>
        <w:t xml:space="preserve">l’objet </w:t>
      </w:r>
      <w:r w:rsidRPr="00057707">
        <w:rPr>
          <w:b/>
          <w:i/>
        </w:rPr>
        <w:t>d’une sélection préalable – doit atteindre les instances par le biais de l’API, puis agir sur les objets et workflow Odoo® pour dérouler le scénario.</w:t>
      </w:r>
    </w:p>
    <w:p w14:paraId="4F51B298" w14:textId="0583C553" w:rsidR="004514C9" w:rsidRDefault="004514C9" w:rsidP="00FE39D8">
      <w:pPr>
        <w:pStyle w:val="tbtitre3"/>
      </w:pPr>
      <w:bookmarkStart w:id="94" w:name="_Toc452557162"/>
      <w:r>
        <w:t>Phase d’historisation</w:t>
      </w:r>
      <w:bookmarkEnd w:id="94"/>
    </w:p>
    <w:p w14:paraId="73BEC4D8" w14:textId="772C0C8C" w:rsidR="00057707" w:rsidRDefault="00057707" w:rsidP="00057707">
      <w:pPr>
        <w:pStyle w:val="tbnormal"/>
      </w:pPr>
      <w:r>
        <w:t xml:space="preserve">Nous </w:t>
      </w:r>
      <w:r w:rsidR="00BA5925">
        <w:t>proposons</w:t>
      </w:r>
      <w:r>
        <w:t xml:space="preserve"> des données historiques aux </w:t>
      </w:r>
      <w:r w:rsidR="00BA5925">
        <w:t>étudiants</w:t>
      </w:r>
      <w:r>
        <w:t xml:space="preserve"> et au corps professorales. Le but de cette phase est de consolider les données générées par une partie dans une base de données indépendantes. Ainsi, toutes personnes voulant visualiser des performances passées peut charger ces sets de données. À terme, pourquoi pas en faire des études statistiques ou charger un entrepôt de données pour de l’analyse multidimensionnelle. Notre hypothèse de départ est la suivante :</w:t>
      </w:r>
    </w:p>
    <w:p w14:paraId="36CDA61E" w14:textId="241DE91B" w:rsidR="00057707" w:rsidRPr="005C319D" w:rsidRDefault="00057707" w:rsidP="00057707">
      <w:pPr>
        <w:pStyle w:val="tbnormal"/>
        <w:rPr>
          <w:b/>
          <w:i/>
        </w:rPr>
      </w:pPr>
      <w:r w:rsidRPr="005C319D">
        <w:rPr>
          <w:b/>
          <w:i/>
        </w:rPr>
        <w:t xml:space="preserve">À la fin de chaque round (ou partie suivant si les joueurs peuvent prendre du temps pour visualiser leur performance sur un round qui vient d’être joué), le simulateur doit lire les données du PGI grâce à l’API. Il doit les rapatrier et les injecter dans un modèle de données adapté </w:t>
      </w:r>
      <w:r w:rsidR="005C319D" w:rsidRPr="005C319D">
        <w:rPr>
          <w:b/>
          <w:i/>
        </w:rPr>
        <w:t xml:space="preserve">qui se situe </w:t>
      </w:r>
      <w:r w:rsidRPr="005C319D">
        <w:rPr>
          <w:b/>
          <w:i/>
        </w:rPr>
        <w:t>dans une base de données prévues à cet effet.</w:t>
      </w:r>
    </w:p>
    <w:p w14:paraId="731AD258" w14:textId="0B751002" w:rsidR="006F6528" w:rsidRDefault="003C054D" w:rsidP="00B716AA">
      <w:pPr>
        <w:pStyle w:val="tbtitre1"/>
      </w:pPr>
      <w:bookmarkStart w:id="95" w:name="_Toc452557163"/>
      <w:r>
        <w:lastRenderedPageBreak/>
        <w:t>Vision processus</w:t>
      </w:r>
      <w:bookmarkEnd w:id="95"/>
    </w:p>
    <w:p w14:paraId="6A7451DA" w14:textId="4C1660E3" w:rsidR="003C054D" w:rsidRDefault="003C054D" w:rsidP="003C054D">
      <w:pPr>
        <w:pStyle w:val="tbnormal"/>
      </w:pPr>
      <w:r>
        <w:t>Afin de comprendre ce qu’il convient de présenter au travers différents BPD, la question est d</w:t>
      </w:r>
      <w:r w:rsidR="00B70F13">
        <w:t>e pouvoir répondre à l’interrogation</w:t>
      </w:r>
      <w:r>
        <w:t xml:space="preserve"> « Quoi ? ». Comme nous le présentons dans la partie théorique de cet article, un processus doit pouvoir répondre </w:t>
      </w:r>
      <w:r w:rsidR="00B70F13">
        <w:t>au quoi du</w:t>
      </w:r>
      <w:r>
        <w:t xml:space="preserve"> but à atteindre d</w:t>
      </w:r>
      <w:r w:rsidR="00B70F13">
        <w:t>ans la réalisation d</w:t>
      </w:r>
      <w:r>
        <w:t>’une série d’étapes.</w:t>
      </w:r>
    </w:p>
    <w:p w14:paraId="76F1F02D" w14:textId="1F8A1FD3" w:rsidR="003C054D" w:rsidRDefault="003C054D" w:rsidP="003C054D">
      <w:pPr>
        <w:pStyle w:val="tbnormal"/>
      </w:pPr>
      <w:r>
        <w:t>Grâce à cette question, nous avons identifié et choisi de représenter les processus suivants :</w:t>
      </w:r>
    </w:p>
    <w:tbl>
      <w:tblPr>
        <w:tblStyle w:val="Grilledetableauclaire"/>
        <w:tblW w:w="5000" w:type="pct"/>
        <w:tblLook w:val="04A0" w:firstRow="1" w:lastRow="0" w:firstColumn="1" w:lastColumn="0" w:noHBand="0" w:noVBand="1"/>
      </w:tblPr>
      <w:tblGrid>
        <w:gridCol w:w="3972"/>
        <w:gridCol w:w="3388"/>
      </w:tblGrid>
      <w:tr w:rsidR="00B70F13" w:rsidRPr="003A4596" w14:paraId="42BCBDED" w14:textId="77777777" w:rsidTr="00B70F13">
        <w:trPr>
          <w:trHeight w:val="454"/>
        </w:trPr>
        <w:tc>
          <w:tcPr>
            <w:tcW w:w="3972" w:type="dxa"/>
            <w:shd w:val="clear" w:color="auto" w:fill="E7E6E6" w:themeFill="background2"/>
          </w:tcPr>
          <w:p w14:paraId="15B8DAC1" w14:textId="5E61EDC2" w:rsidR="00B70F13" w:rsidRPr="00741F67" w:rsidRDefault="00B70F13" w:rsidP="00741F67">
            <w:pPr>
              <w:pStyle w:val="tbnormal"/>
              <w:rPr>
                <w:b/>
              </w:rPr>
            </w:pPr>
            <w:r w:rsidRPr="00741F67">
              <w:rPr>
                <w:b/>
              </w:rPr>
              <w:t>Quoi</w:t>
            </w:r>
          </w:p>
        </w:tc>
        <w:tc>
          <w:tcPr>
            <w:tcW w:w="3388" w:type="dxa"/>
            <w:shd w:val="clear" w:color="auto" w:fill="E7E6E6" w:themeFill="background2"/>
          </w:tcPr>
          <w:p w14:paraId="6FACCBD1" w14:textId="571813AD" w:rsidR="00B70F13" w:rsidRPr="00741F67" w:rsidRDefault="00B70F13" w:rsidP="00741F67">
            <w:pPr>
              <w:pStyle w:val="tbnormal"/>
              <w:rPr>
                <w:b/>
              </w:rPr>
            </w:pPr>
            <w:r w:rsidRPr="00741F67">
              <w:rPr>
                <w:b/>
              </w:rPr>
              <w:t>Participants</w:t>
            </w:r>
          </w:p>
        </w:tc>
      </w:tr>
      <w:tr w:rsidR="00B70F13" w:rsidRPr="003A4596" w14:paraId="06FFF75D" w14:textId="77777777" w:rsidTr="00B70F13">
        <w:trPr>
          <w:trHeight w:val="454"/>
        </w:trPr>
        <w:tc>
          <w:tcPr>
            <w:tcW w:w="3972" w:type="dxa"/>
          </w:tcPr>
          <w:p w14:paraId="5DCF0BCE" w14:textId="1AB70EDF" w:rsidR="00B70F13" w:rsidRDefault="00B70F13" w:rsidP="00741F67">
            <w:pPr>
              <w:pStyle w:val="tbnormal"/>
            </w:pPr>
            <w:r>
              <w:t>Configuration d’une partie</w:t>
            </w:r>
          </w:p>
        </w:tc>
        <w:tc>
          <w:tcPr>
            <w:tcW w:w="3388" w:type="dxa"/>
          </w:tcPr>
          <w:p w14:paraId="1BB3C813" w14:textId="77777777" w:rsidR="00B70F13" w:rsidRPr="00B70F13" w:rsidRDefault="00B70F13" w:rsidP="00741F67">
            <w:pPr>
              <w:pStyle w:val="tbnormal"/>
              <w:numPr>
                <w:ilvl w:val="0"/>
                <w:numId w:val="43"/>
              </w:numPr>
            </w:pPr>
            <w:r w:rsidRPr="00B70F13">
              <w:t>Professeur</w:t>
            </w:r>
          </w:p>
          <w:p w14:paraId="74DA168F" w14:textId="77777777" w:rsidR="00B70F13" w:rsidRPr="00B70F13" w:rsidRDefault="00B70F13" w:rsidP="00741F67">
            <w:pPr>
              <w:pStyle w:val="tbnormal"/>
              <w:numPr>
                <w:ilvl w:val="0"/>
                <w:numId w:val="43"/>
              </w:numPr>
            </w:pPr>
            <w:r w:rsidRPr="00B70F13">
              <w:t>Simulateur</w:t>
            </w:r>
          </w:p>
          <w:p w14:paraId="6B04CE73" w14:textId="79323613" w:rsidR="00B70F13" w:rsidRPr="00B70F13" w:rsidRDefault="00B70F13" w:rsidP="00741F67">
            <w:pPr>
              <w:pStyle w:val="tbnormal"/>
              <w:numPr>
                <w:ilvl w:val="0"/>
                <w:numId w:val="43"/>
              </w:numPr>
            </w:pPr>
            <w:r w:rsidRPr="00B70F13">
              <w:t>WSAPI Odoo®</w:t>
            </w:r>
          </w:p>
        </w:tc>
      </w:tr>
      <w:tr w:rsidR="00B70F13" w:rsidRPr="003A4596" w14:paraId="54EB8008" w14:textId="77777777" w:rsidTr="00B70F13">
        <w:trPr>
          <w:trHeight w:val="454"/>
        </w:trPr>
        <w:tc>
          <w:tcPr>
            <w:tcW w:w="3972" w:type="dxa"/>
          </w:tcPr>
          <w:p w14:paraId="24C171E5" w14:textId="6DA057EB" w:rsidR="00B70F13" w:rsidRDefault="00B70F13" w:rsidP="00741F67">
            <w:pPr>
              <w:pStyle w:val="tbnormal"/>
            </w:pPr>
            <w:r>
              <w:t>Configuration instance Odoo®</w:t>
            </w:r>
          </w:p>
        </w:tc>
        <w:tc>
          <w:tcPr>
            <w:tcW w:w="3388" w:type="dxa"/>
          </w:tcPr>
          <w:p w14:paraId="601FE000" w14:textId="77777777" w:rsidR="00B70F13" w:rsidRPr="00B70F13" w:rsidRDefault="00B70F13" w:rsidP="00741F67">
            <w:pPr>
              <w:pStyle w:val="tbnormal"/>
              <w:numPr>
                <w:ilvl w:val="0"/>
                <w:numId w:val="44"/>
              </w:numPr>
            </w:pPr>
            <w:r w:rsidRPr="00B70F13">
              <w:t>Simulateur</w:t>
            </w:r>
          </w:p>
          <w:p w14:paraId="2C3B2021" w14:textId="21E8C09E" w:rsidR="00B70F13" w:rsidRPr="00B70F13" w:rsidRDefault="00B70F13" w:rsidP="00741F67">
            <w:pPr>
              <w:pStyle w:val="tbnormal"/>
              <w:numPr>
                <w:ilvl w:val="0"/>
                <w:numId w:val="44"/>
              </w:numPr>
            </w:pPr>
            <w:r w:rsidRPr="00B70F13">
              <w:t>WSAPI Odoo®</w:t>
            </w:r>
          </w:p>
        </w:tc>
      </w:tr>
      <w:tr w:rsidR="00B70F13" w:rsidRPr="003A4596" w14:paraId="3F073029" w14:textId="77777777" w:rsidTr="00B70F13">
        <w:trPr>
          <w:trHeight w:val="454"/>
        </w:trPr>
        <w:tc>
          <w:tcPr>
            <w:tcW w:w="3972" w:type="dxa"/>
          </w:tcPr>
          <w:p w14:paraId="699BA339" w14:textId="41E14FF1" w:rsidR="00B70F13" w:rsidRDefault="00B70F13" w:rsidP="00741F67">
            <w:pPr>
              <w:pStyle w:val="tbnormal"/>
            </w:pPr>
            <w:r>
              <w:t>Simulation d’une partie</w:t>
            </w:r>
          </w:p>
        </w:tc>
        <w:tc>
          <w:tcPr>
            <w:tcW w:w="3388" w:type="dxa"/>
          </w:tcPr>
          <w:p w14:paraId="16517E73" w14:textId="77777777" w:rsidR="00B70F13" w:rsidRPr="00B70F13" w:rsidRDefault="00B70F13" w:rsidP="00741F67">
            <w:pPr>
              <w:pStyle w:val="tbnormal"/>
              <w:numPr>
                <w:ilvl w:val="0"/>
                <w:numId w:val="45"/>
              </w:numPr>
            </w:pPr>
            <w:r w:rsidRPr="00B70F13">
              <w:t>Simulateur</w:t>
            </w:r>
          </w:p>
          <w:p w14:paraId="12D1A644" w14:textId="25812B1B" w:rsidR="00B70F13" w:rsidRPr="00B70F13" w:rsidRDefault="00B70F13" w:rsidP="00741F67">
            <w:pPr>
              <w:pStyle w:val="tbnormal"/>
              <w:numPr>
                <w:ilvl w:val="0"/>
                <w:numId w:val="45"/>
              </w:numPr>
            </w:pPr>
            <w:r w:rsidRPr="00B70F13">
              <w:t>WSAPI Odoo®</w:t>
            </w:r>
          </w:p>
        </w:tc>
      </w:tr>
      <w:tr w:rsidR="00B70F13" w:rsidRPr="003A4596" w14:paraId="1E5C1492" w14:textId="77777777" w:rsidTr="00B70F13">
        <w:trPr>
          <w:trHeight w:val="454"/>
        </w:trPr>
        <w:tc>
          <w:tcPr>
            <w:tcW w:w="3972" w:type="dxa"/>
          </w:tcPr>
          <w:p w14:paraId="3457C233" w14:textId="4F6CCBE1" w:rsidR="00B70F13" w:rsidRDefault="00B70F13" w:rsidP="00741F67">
            <w:pPr>
              <w:pStyle w:val="tbnormal"/>
            </w:pPr>
            <w:r>
              <w:t>Pilotage de la société</w:t>
            </w:r>
          </w:p>
        </w:tc>
        <w:tc>
          <w:tcPr>
            <w:tcW w:w="3388" w:type="dxa"/>
          </w:tcPr>
          <w:p w14:paraId="21C8B29E" w14:textId="12D6FEFE" w:rsidR="00EF0DC0" w:rsidRDefault="00EF0DC0" w:rsidP="00EF0DC0">
            <w:pPr>
              <w:pStyle w:val="tbnormal"/>
              <w:numPr>
                <w:ilvl w:val="0"/>
                <w:numId w:val="48"/>
              </w:numPr>
            </w:pPr>
            <w:r>
              <w:t>Responsable planification</w:t>
            </w:r>
          </w:p>
          <w:p w14:paraId="5D0113A3" w14:textId="77777777" w:rsidR="00EF0DC0" w:rsidRDefault="00EF0DC0" w:rsidP="00EF0DC0">
            <w:pPr>
              <w:pStyle w:val="tbnormal"/>
              <w:numPr>
                <w:ilvl w:val="0"/>
                <w:numId w:val="48"/>
              </w:numPr>
            </w:pPr>
            <w:r>
              <w:t>Responsable achat</w:t>
            </w:r>
          </w:p>
          <w:p w14:paraId="02668E32" w14:textId="77777777" w:rsidR="00EF0DC0" w:rsidRDefault="00EF0DC0" w:rsidP="00EF0DC0">
            <w:pPr>
              <w:pStyle w:val="tbnormal"/>
              <w:numPr>
                <w:ilvl w:val="0"/>
                <w:numId w:val="48"/>
              </w:numPr>
            </w:pPr>
            <w:r>
              <w:t>Responsable production</w:t>
            </w:r>
          </w:p>
          <w:p w14:paraId="25C1FEE3" w14:textId="5F914062" w:rsidR="00EF0DC0" w:rsidRPr="00B70F13" w:rsidRDefault="00EF0DC0" w:rsidP="00EF0DC0">
            <w:pPr>
              <w:pStyle w:val="tbnormal"/>
              <w:numPr>
                <w:ilvl w:val="0"/>
                <w:numId w:val="48"/>
              </w:numPr>
            </w:pPr>
            <w:r>
              <w:t>Responsable ventes</w:t>
            </w:r>
          </w:p>
        </w:tc>
      </w:tr>
    </w:tbl>
    <w:p w14:paraId="28E67D78" w14:textId="377F980C" w:rsidR="003C054D" w:rsidRPr="006F6528" w:rsidRDefault="00B70F13" w:rsidP="00B70F13">
      <w:pPr>
        <w:pStyle w:val="tbnormal"/>
      </w:pPr>
      <w:r>
        <w:t xml:space="preserve">Dans les chapitres qui suivent, </w:t>
      </w:r>
      <w:r w:rsidR="008F0883">
        <w:t xml:space="preserve">nous proposons </w:t>
      </w:r>
      <w:r w:rsidR="008230C1">
        <w:t xml:space="preserve">de </w:t>
      </w:r>
      <w:r w:rsidR="00B74E71">
        <w:t xml:space="preserve">représenter </w:t>
      </w:r>
      <w:r w:rsidR="008230C1">
        <w:t xml:space="preserve">ces processus </w:t>
      </w:r>
      <w:r w:rsidR="00B74E71">
        <w:t>s</w:t>
      </w:r>
      <w:r w:rsidR="00BE0433">
        <w:t>ous forme de diagrammes visuels utilisant la notation BPMN 2.0.</w:t>
      </w:r>
    </w:p>
    <w:p w14:paraId="49A3086D" w14:textId="0E871B69" w:rsidR="00B31052" w:rsidRDefault="00B31052" w:rsidP="00B716AA">
      <w:pPr>
        <w:pStyle w:val="tbtitre1"/>
      </w:pPr>
      <w:bookmarkStart w:id="96" w:name="_Toc452557164"/>
      <w:r>
        <w:lastRenderedPageBreak/>
        <w:t>Processus de bout en bout</w:t>
      </w:r>
      <w:bookmarkEnd w:id="96"/>
    </w:p>
    <w:p w14:paraId="6D3E8850" w14:textId="24C45968" w:rsidR="00A05C80" w:rsidRDefault="00A05C80" w:rsidP="00B716AA">
      <w:pPr>
        <w:pStyle w:val="tbtitre1"/>
      </w:pPr>
      <w:bookmarkStart w:id="97" w:name="_Toc452557165"/>
      <w:r>
        <w:t>Processus d’approvisionnement</w:t>
      </w:r>
      <w:bookmarkEnd w:id="97"/>
    </w:p>
    <w:p w14:paraId="6D1C317A" w14:textId="7F4FEE8B" w:rsidR="00A05C80" w:rsidRDefault="00491E71" w:rsidP="00B716AA">
      <w:pPr>
        <w:pStyle w:val="tbtitre2"/>
      </w:pPr>
      <w:bookmarkStart w:id="98" w:name="_Toc452557166"/>
      <w:r>
        <w:t>Diagramme BPMN</w:t>
      </w:r>
      <w:bookmarkEnd w:id="98"/>
    </w:p>
    <w:p w14:paraId="207702C7" w14:textId="30C99392" w:rsidR="009F025E" w:rsidRDefault="000D78F5" w:rsidP="00B716AA">
      <w:pPr>
        <w:pStyle w:val="tbtitre2"/>
      </w:pPr>
      <w:bookmarkStart w:id="99" w:name="_Toc452557167"/>
      <w:r>
        <w:t>Configuration Odoo®</w:t>
      </w:r>
      <w:bookmarkEnd w:id="99"/>
    </w:p>
    <w:p w14:paraId="390256D8" w14:textId="54E01D39" w:rsidR="006661F6" w:rsidRPr="006661F6" w:rsidRDefault="006661F6" w:rsidP="00B716AA">
      <w:pPr>
        <w:pStyle w:val="tbtitre2"/>
      </w:pPr>
      <w:bookmarkStart w:id="100" w:name="_Toc452557168"/>
      <w:r>
        <w:t>Master data</w:t>
      </w:r>
      <w:r w:rsidR="000D78F5">
        <w:t xml:space="preserve"> Odoo®</w:t>
      </w:r>
      <w:bookmarkEnd w:id="100"/>
    </w:p>
    <w:p w14:paraId="7236360C" w14:textId="63318EB7" w:rsidR="00A05C80" w:rsidRDefault="00A05C80" w:rsidP="00B716AA">
      <w:pPr>
        <w:pStyle w:val="tbtitre1"/>
      </w:pPr>
      <w:bookmarkStart w:id="101" w:name="_Toc452557169"/>
      <w:r>
        <w:t>Processus de production</w:t>
      </w:r>
      <w:bookmarkEnd w:id="101"/>
    </w:p>
    <w:p w14:paraId="4F2D1518" w14:textId="77777777" w:rsidR="00491E71" w:rsidRDefault="00491E71" w:rsidP="00B716AA">
      <w:pPr>
        <w:pStyle w:val="tbtitre2"/>
      </w:pPr>
      <w:bookmarkStart w:id="102" w:name="_Toc452557170"/>
      <w:r>
        <w:t>Diagramme BPMN</w:t>
      </w:r>
      <w:bookmarkEnd w:id="102"/>
    </w:p>
    <w:p w14:paraId="15471AC6" w14:textId="4FA0AD37" w:rsidR="009F025E" w:rsidRDefault="009F025E" w:rsidP="00B716AA">
      <w:pPr>
        <w:pStyle w:val="tbtitre2"/>
      </w:pPr>
      <w:bookmarkStart w:id="103" w:name="_Toc452557171"/>
      <w:r>
        <w:t>Odoo® : Configuration du module production pour Brewery &amp; Co.</w:t>
      </w:r>
      <w:bookmarkEnd w:id="103"/>
    </w:p>
    <w:p w14:paraId="1BA6A5C1" w14:textId="5E47372A" w:rsidR="00A05C80" w:rsidRDefault="00A05C80" w:rsidP="00B716AA">
      <w:pPr>
        <w:pStyle w:val="tbtitre1"/>
      </w:pPr>
      <w:bookmarkStart w:id="104" w:name="_Toc452557172"/>
      <w:r>
        <w:t>Processus de vente</w:t>
      </w:r>
      <w:bookmarkEnd w:id="104"/>
    </w:p>
    <w:p w14:paraId="0F8F101D" w14:textId="77777777" w:rsidR="00491E71" w:rsidRDefault="00491E71" w:rsidP="00B716AA">
      <w:pPr>
        <w:pStyle w:val="tbtitre2"/>
      </w:pPr>
      <w:bookmarkStart w:id="105" w:name="_Toc452557173"/>
      <w:r>
        <w:t>Diagramme BPMN</w:t>
      </w:r>
      <w:bookmarkEnd w:id="105"/>
    </w:p>
    <w:p w14:paraId="53B041DB" w14:textId="4E8492E7" w:rsidR="00A05C80" w:rsidRDefault="009F025E" w:rsidP="00B716AA">
      <w:pPr>
        <w:pStyle w:val="tbtitre2"/>
      </w:pPr>
      <w:bookmarkStart w:id="106" w:name="_Toc452557174"/>
      <w:r>
        <w:t xml:space="preserve">Odoo® : </w:t>
      </w:r>
      <w:r w:rsidR="00A05C80">
        <w:t>Configuration</w:t>
      </w:r>
      <w:r>
        <w:t xml:space="preserve"> du module vente pour Brewery &amp; Co.</w:t>
      </w:r>
      <w:bookmarkEnd w:id="106"/>
    </w:p>
    <w:p w14:paraId="29D6B998" w14:textId="3BDB4E37" w:rsidR="00F2693B" w:rsidRDefault="00546463" w:rsidP="00B716AA">
      <w:pPr>
        <w:pStyle w:val="tbtitre1"/>
      </w:pPr>
      <w:bookmarkStart w:id="107" w:name="_Toc452557175"/>
      <w:r>
        <w:t>Interaction avec Odoo®</w:t>
      </w:r>
      <w:bookmarkEnd w:id="107"/>
    </w:p>
    <w:p w14:paraId="2D9ACF2A" w14:textId="77777777" w:rsidR="00F2693B" w:rsidRDefault="00F2693B" w:rsidP="00F2693B">
      <w:pPr>
        <w:pStyle w:val="tbnormal"/>
        <w:spacing w:before="120" w:after="120"/>
      </w:pPr>
      <w:r>
        <w:t xml:space="preserve">Dès les premiers essais de manipulation menés, nous butons sur un certain lot d’inconnues. Plus particulièrement, sur la valeur que peut prendre le paramètre « the model name, a string » dans l’appel à la fonction RPC « execute_kw ». L’exemple que fournit </w:t>
      </w:r>
      <w:r w:rsidR="005417A6">
        <w:t>la documentation Odoo du WSAPI</w:t>
      </w:r>
      <w:r w:rsidR="005417A6">
        <w:rPr>
          <w:rStyle w:val="Appelnotedebasdep"/>
        </w:rPr>
        <w:footnoteReference w:id="11"/>
      </w:r>
      <w:r w:rsidR="005417A6">
        <w:t xml:space="preserve"> </w:t>
      </w:r>
      <w:r>
        <w:t>présente la valeur « res.partner ». Hors, nous ne trouvons pas une liste exhaustive des modèles natifs.</w:t>
      </w:r>
    </w:p>
    <w:p w14:paraId="270A5B05" w14:textId="77777777" w:rsidR="00F2693B" w:rsidRDefault="00F2693B" w:rsidP="00F2693B">
      <w:pPr>
        <w:pStyle w:val="tbnormal"/>
        <w:spacing w:before="120" w:after="120"/>
      </w:pPr>
      <w:r>
        <w:t xml:space="preserve">Une piste est trouvée plus bas dans la documentation. Elle informe de « </w:t>
      </w:r>
    </w:p>
    <w:p w14:paraId="5352A3B6" w14:textId="77777777" w:rsidR="00921FED" w:rsidRDefault="00F2693B" w:rsidP="00F2693B">
      <w:pPr>
        <w:pStyle w:val="tbnormal"/>
        <w:sectPr w:rsidR="00921FED" w:rsidSect="00F2693B">
          <w:pgSz w:w="11906" w:h="16838"/>
          <w:pgMar w:top="1418" w:right="2268" w:bottom="1418" w:left="2268" w:header="709" w:footer="709" w:gutter="0"/>
          <w:cols w:space="708"/>
          <w:docGrid w:linePitch="360"/>
        </w:sectPr>
      </w:pPr>
      <w:r>
        <w:t>Maitriser les éléments du PGI</w:t>
      </w:r>
    </w:p>
    <w:p w14:paraId="245F4F3E" w14:textId="700B5F51" w:rsidR="00F2693B" w:rsidRDefault="00F2693B" w:rsidP="00FE39D8">
      <w:pPr>
        <w:pStyle w:val="tbtitrepartie"/>
      </w:pPr>
      <w:bookmarkStart w:id="108" w:name="_Toc452557176"/>
      <w:r>
        <w:lastRenderedPageBreak/>
        <w:t>Partie scénari</w:t>
      </w:r>
      <w:r w:rsidR="00FC2206">
        <w:t>o Brewery &amp; Co.</w:t>
      </w:r>
      <w:bookmarkEnd w:id="108"/>
    </w:p>
    <w:p w14:paraId="2FC41517" w14:textId="21BFC142" w:rsidR="006D13F1" w:rsidRDefault="006D13F1" w:rsidP="006D13F1">
      <w:pPr>
        <w:pStyle w:val="tbnormal"/>
      </w:pPr>
      <w:r>
        <w:t>Ce chapitre présente le scénario retenu pour ce nouveau jeu sérieux. Nous présentons l’intégralité des éléments qui le constitue.</w:t>
      </w:r>
    </w:p>
    <w:p w14:paraId="485C8DFB" w14:textId="6A1450CE" w:rsidR="006D13F1" w:rsidRPr="006D13F1" w:rsidRDefault="006D13F1" w:rsidP="006D13F1">
      <w:pPr>
        <w:pStyle w:val="tbnormal"/>
      </w:pPr>
      <w:r>
        <w:t>Cette partie donne un vision claire et précise de ce qu’il faut prendre en considération pour démarrer en tant que participant. Elle est complémentaire à l’annexe (REF : PPT de présentation). Cette annexe est une présentation condensée et ludique des écrits présents dans cette partie de l’article.</w:t>
      </w:r>
    </w:p>
    <w:p w14:paraId="776FB3FE" w14:textId="77777777" w:rsidR="00F2693B" w:rsidRDefault="00F2693B" w:rsidP="00FE39D8">
      <w:pPr>
        <w:pStyle w:val="tbtitre1"/>
      </w:pPr>
      <w:bookmarkStart w:id="109" w:name="_Toc452557177"/>
      <w:r>
        <w:t>Introduction</w:t>
      </w:r>
      <w:bookmarkEnd w:id="109"/>
    </w:p>
    <w:p w14:paraId="13591980" w14:textId="77777777" w:rsidR="00F2693B" w:rsidRDefault="00F2693B" w:rsidP="00F2693B">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5C3411A6" w14:textId="77777777" w:rsidR="00F928A5" w:rsidRDefault="00F2693B" w:rsidP="00F2693B">
      <w:pPr>
        <w:pStyle w:val="tbnormal"/>
        <w:spacing w:before="120" w:after="120"/>
      </w:pPr>
      <w:r>
        <w:t xml:space="preserve">Le marché de la bière est un marché très lucratif où les possibilités en </w:t>
      </w:r>
      <w:r w:rsidR="005F2F96">
        <w:t>termes</w:t>
      </w:r>
      <w:r>
        <w:t xml:space="preserve"> de vente sont très accrues. Pour appuyer ces dires, regardons de plus près les chiffres de l’année 2015. Ils font état de plusieurs valeurs significatives, soit 3'438'047 hectolitres ont été produit et 4'623'798 hectolitr</w:t>
      </w:r>
      <w:r w:rsidR="00F928A5">
        <w:t xml:space="preserve">es ont été bu par la population </w:t>
      </w:r>
      <w:r w:rsidR="00F928A5">
        <w:fldChar w:fldCharType="begin" w:fldLock="1"/>
      </w:r>
      <w:r w:rsidR="00FF5F4A">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rsidR="00F928A5">
        <w:fldChar w:fldCharType="separate"/>
      </w:r>
      <w:r w:rsidR="00F928A5" w:rsidRPr="00F928A5">
        <w:rPr>
          <w:noProof/>
        </w:rPr>
        <w:t>(Associat</w:t>
      </w:r>
      <w:r w:rsidR="00FF5F4A">
        <w:rPr>
          <w:noProof/>
        </w:rPr>
        <w:t>ion suisse des brasseries, 2016</w:t>
      </w:r>
      <w:r w:rsidR="00F928A5" w:rsidRPr="00F928A5">
        <w:rPr>
          <w:noProof/>
        </w:rPr>
        <w:t>)</w:t>
      </w:r>
      <w:r w:rsidR="00F928A5">
        <w:fldChar w:fldCharType="end"/>
      </w:r>
      <w:r w:rsidR="00F928A5">
        <w:t>.</w:t>
      </w:r>
    </w:p>
    <w:p w14:paraId="5495F874" w14:textId="77777777" w:rsidR="00F2693B" w:rsidRDefault="00F2693B" w:rsidP="00F2693B">
      <w:pPr>
        <w:pStyle w:val="tbnormal"/>
        <w:spacing w:before="120" w:after="120"/>
      </w:pPr>
      <w:r>
        <w:t>La bière se compose principalement d’eau. Plus de 90% de cette matière première est utilisée dans sa fabrication. Ensuite, on y adjoint du malt d’orge ou d’autres matières semblables comme le froment, le seigle, le maïs, le riz ou l’avoine. Toutes ayant comme principale caractéristique de contenir de l’amidon. Un autre composant très important est l’adjonction d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w:t>
      </w:r>
      <w:r w:rsidR="00FF5F4A">
        <w:t xml:space="preserve"> fermentation haute. » </w:t>
      </w:r>
      <w:r w:rsidR="00FF5F4A">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rsidR="00FF5F4A">
        <w:fldChar w:fldCharType="separate"/>
      </w:r>
      <w:r w:rsidR="00FF5F4A" w:rsidRPr="00FF5F4A">
        <w:rPr>
          <w:noProof/>
        </w:rPr>
        <w:t>(Associati</w:t>
      </w:r>
      <w:r w:rsidR="00FF5F4A">
        <w:rPr>
          <w:noProof/>
        </w:rPr>
        <w:t>on suisse des brasseries, 2016</w:t>
      </w:r>
      <w:r w:rsidR="00FF5F4A" w:rsidRPr="00FF5F4A">
        <w:rPr>
          <w:noProof/>
        </w:rPr>
        <w:t>)</w:t>
      </w:r>
      <w:r w:rsidR="00FF5F4A">
        <w:fldChar w:fldCharType="end"/>
      </w:r>
      <w:r>
        <w:t>.</w:t>
      </w:r>
    </w:p>
    <w:p w14:paraId="18694A3E" w14:textId="77777777" w:rsidR="00F2693B" w:rsidRDefault="00F2693B" w:rsidP="00F2693B">
      <w:pPr>
        <w:pStyle w:val="tbnormal"/>
        <w:spacing w:before="120" w:after="120"/>
      </w:pPr>
      <w:r>
        <w:t>Vous êtes engagé dans l’une des 12 brasseries du pays</w:t>
      </w:r>
      <w:r w:rsidR="005F2F96">
        <w:rPr>
          <w:rStyle w:val="Appelnotedebasdep"/>
        </w:rPr>
        <w:footnoteReference w:id="12"/>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w:t>
      </w:r>
      <w:r>
        <w:lastRenderedPageBreak/>
        <w:t>à décider quotidiennement l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vos performances et en effectuant des analyses de marché. Vous devez aussi veiller à respecter des règles d’hygiènes très strictes et aux bases légales édictées par la Confédération. </w:t>
      </w:r>
    </w:p>
    <w:p w14:paraId="1A51E6AC" w14:textId="77777777" w:rsidR="00F2693B" w:rsidRDefault="00F2693B" w:rsidP="00857946">
      <w:pPr>
        <w:pStyle w:val="tbtitre1"/>
      </w:pPr>
      <w:bookmarkStart w:id="110" w:name="_Toc452557178"/>
      <w:r>
        <w:t>Description de l’entreprise</w:t>
      </w:r>
      <w:bookmarkEnd w:id="110"/>
    </w:p>
    <w:p w14:paraId="530B0629" w14:textId="77777777" w:rsidR="00F2693B" w:rsidRDefault="00F2693B" w:rsidP="00F2693B">
      <w:pPr>
        <w:pStyle w:val="tbnormal"/>
        <w:spacing w:before="120" w:after="120"/>
      </w:pPr>
      <w:r>
        <w:t>L’idée ici est de vous familiariser avec votre nouvel environnement de travail. Nous vous présentons les produits que vous allez devoir vendre, le processus de production mis en place actuellement, la chaîne de valeur global, l’outil informatique que la société exploite, l’infrastructure, les machines de production et le procédé global de fabrication.</w:t>
      </w:r>
    </w:p>
    <w:p w14:paraId="68F83D24" w14:textId="77777777" w:rsidR="00F2693B" w:rsidRDefault="00F2693B" w:rsidP="00857946">
      <w:pPr>
        <w:pStyle w:val="tbtitre2"/>
      </w:pPr>
      <w:bookmarkStart w:id="111" w:name="_Toc452557179"/>
      <w:r>
        <w:t>Les produits commercialisés</w:t>
      </w:r>
      <w:bookmarkEnd w:id="111"/>
    </w:p>
    <w:p w14:paraId="164E7DA6" w14:textId="77777777" w:rsidR="005F2F96" w:rsidRDefault="00F2693B" w:rsidP="005F2F96">
      <w:pPr>
        <w:pStyle w:val="tbnormal"/>
      </w:pPr>
      <w:r w:rsidRPr="005F2F96">
        <w:rPr>
          <w:b/>
        </w:rPr>
        <w:t>Brewery &amp; Co</w:t>
      </w:r>
      <w:r>
        <w:t xml:space="preserve"> commercialise quatre sortes de bière. Ces bières divergent les unes des</w:t>
      </w:r>
      <w:r w:rsidR="005F2F96">
        <w:t xml:space="preserve"> autres dans leur composition :</w:t>
      </w:r>
    </w:p>
    <w:p w14:paraId="5C370E89" w14:textId="77777777" w:rsidR="005F2F96" w:rsidRDefault="00F2693B" w:rsidP="00741F67">
      <w:pPr>
        <w:pStyle w:val="tbnormal"/>
        <w:numPr>
          <w:ilvl w:val="0"/>
          <w:numId w:val="6"/>
        </w:numPr>
      </w:pPr>
      <w:r>
        <w:t>La bière BW01 : Se compose de malt d’orge et de houblon.</w:t>
      </w:r>
    </w:p>
    <w:p w14:paraId="473597AE" w14:textId="77777777" w:rsidR="005F2F96" w:rsidRDefault="00F2693B" w:rsidP="00741F67">
      <w:pPr>
        <w:pStyle w:val="tbnormal"/>
        <w:numPr>
          <w:ilvl w:val="0"/>
          <w:numId w:val="6"/>
        </w:numPr>
      </w:pPr>
      <w:r>
        <w:t>La bière BW02 : Se compose de malt de froment, de houblon et de miel.</w:t>
      </w:r>
    </w:p>
    <w:p w14:paraId="6E08B5FD" w14:textId="77777777" w:rsidR="005F2F96" w:rsidRDefault="00F2693B" w:rsidP="00741F67">
      <w:pPr>
        <w:pStyle w:val="tbnormal"/>
        <w:numPr>
          <w:ilvl w:val="0"/>
          <w:numId w:val="6"/>
        </w:numPr>
      </w:pPr>
      <w:r>
        <w:t>La bière BW03 BIO : Se compose de malt d’orge et de houblon. Tous les matières premières possédant le label BIO.</w:t>
      </w:r>
    </w:p>
    <w:p w14:paraId="5F3AAB8F" w14:textId="77777777" w:rsidR="00F2693B" w:rsidRDefault="00F2693B" w:rsidP="00741F67">
      <w:pPr>
        <w:pStyle w:val="tbnormal"/>
        <w:numPr>
          <w:ilvl w:val="0"/>
          <w:numId w:val="6"/>
        </w:numPr>
      </w:pPr>
      <w:r>
        <w:t>La bière BW04 : Se compose de malt d’orge, de houblon et d’un bouquet d’épices aromatiques.</w:t>
      </w:r>
    </w:p>
    <w:p w14:paraId="7B4EC3E7" w14:textId="00F07464" w:rsidR="00741F67" w:rsidRDefault="00741F67" w:rsidP="00F2693B">
      <w:pPr>
        <w:pStyle w:val="tbnormal"/>
        <w:spacing w:before="120" w:after="120"/>
      </w:pPr>
      <w:r>
        <w:rPr>
          <w:noProof/>
          <w:lang w:val="fr-FR" w:eastAsia="fr-FR"/>
        </w:rPr>
        <w:drawing>
          <wp:inline distT="0" distB="0" distL="0" distR="0" wp14:anchorId="23ADDA06" wp14:editId="2792FDF0">
            <wp:extent cx="4679950" cy="1464945"/>
            <wp:effectExtent l="0" t="0" r="0" b="825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5-26 à 19.29.04.png"/>
                    <pic:cNvPicPr/>
                  </pic:nvPicPr>
                  <pic:blipFill>
                    <a:blip r:embed="rId35">
                      <a:extLst>
                        <a:ext uri="{28A0092B-C50C-407E-A947-70E740481C1C}">
                          <a14:useLocalDpi xmlns:a14="http://schemas.microsoft.com/office/drawing/2010/main" val="0"/>
                        </a:ext>
                      </a:extLst>
                    </a:blip>
                    <a:stretch>
                      <a:fillRect/>
                    </a:stretch>
                  </pic:blipFill>
                  <pic:spPr>
                    <a:xfrm>
                      <a:off x="0" y="0"/>
                      <a:ext cx="4679950" cy="1464945"/>
                    </a:xfrm>
                    <a:prstGeom prst="rect">
                      <a:avLst/>
                    </a:prstGeom>
                  </pic:spPr>
                </pic:pic>
              </a:graphicData>
            </a:graphic>
          </wp:inline>
        </w:drawing>
      </w:r>
    </w:p>
    <w:p w14:paraId="3C85AADC" w14:textId="13889F2A" w:rsidR="00F2693B" w:rsidRDefault="00F2693B" w:rsidP="00F2693B">
      <w:pPr>
        <w:pStyle w:val="tbnormal"/>
        <w:spacing w:before="120" w:after="120"/>
      </w:pPr>
      <w:r>
        <w:t>Ces produits s’écoulent dans trois canaux de distribution à 220 revendeurs agréés.</w:t>
      </w:r>
    </w:p>
    <w:p w14:paraId="6EF88645" w14:textId="77777777" w:rsidR="00F2693B" w:rsidRDefault="00F2693B" w:rsidP="00857946">
      <w:pPr>
        <w:pStyle w:val="tbtitre2"/>
      </w:pPr>
      <w:bookmarkStart w:id="112" w:name="_Toc452557180"/>
      <w:r>
        <w:t>Gestion des opérations de production</w:t>
      </w:r>
      <w:bookmarkEnd w:id="112"/>
    </w:p>
    <w:p w14:paraId="4F4408CA" w14:textId="258CAB68" w:rsidR="00F2693B" w:rsidRDefault="00F2693B" w:rsidP="005F2F96">
      <w:pPr>
        <w:pStyle w:val="tbnormal"/>
        <w:spacing w:before="120" w:after="120"/>
      </w:pPr>
      <w:r>
        <w:t xml:space="preserve">Etant donné la nature des biens qui sont offerts à vos clients, la stratégie adoptée par vos prédécesseurs est la production en flux poussé (push system/MTS – Make To Stock). Cette manière de produire est la plus appropriée pour des produits dont la demande est forte. Ainsi, « Le flux poussé consiste à produire un bien avant qu’un besoin particulier n’ai été </w:t>
      </w:r>
      <w:r>
        <w:lastRenderedPageBreak/>
        <w:t>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w:t>
      </w:r>
      <w:r w:rsidR="00FF5F4A">
        <w:t xml:space="preserve"> </w:t>
      </w:r>
      <w:r w:rsidR="00FF5F4A">
        <w:fldChar w:fldCharType="begin" w:fldLock="1"/>
      </w:r>
      <w:r w:rsidR="00E52E94">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rsidR="00FF5F4A">
        <w:fldChar w:fldCharType="separate"/>
      </w:r>
      <w:r w:rsidR="00FF5F4A" w:rsidRPr="00FF5F4A">
        <w:rPr>
          <w:noProof/>
        </w:rPr>
        <w:t>(Logistique pour tous.fr, 2016)</w:t>
      </w:r>
      <w:r w:rsidR="00FF5F4A">
        <w:fldChar w:fldCharType="end"/>
      </w:r>
      <w:r w:rsidR="005F2F96">
        <w:t>.</w:t>
      </w:r>
    </w:p>
    <w:p w14:paraId="001213D0" w14:textId="77777777" w:rsidR="00F2693B" w:rsidRDefault="00F2693B" w:rsidP="00857946">
      <w:pPr>
        <w:pStyle w:val="tbtitre2"/>
      </w:pPr>
      <w:bookmarkStart w:id="113" w:name="_Toc452557181"/>
      <w:r>
        <w:t>La chaîne de valeur</w:t>
      </w:r>
      <w:bookmarkEnd w:id="113"/>
    </w:p>
    <w:p w14:paraId="508ED1A7" w14:textId="77777777" w:rsidR="00F2693B" w:rsidRDefault="00F2693B" w:rsidP="00F2693B">
      <w:pPr>
        <w:pStyle w:val="tbnormal"/>
        <w:spacing w:before="120" w:after="120"/>
      </w:pPr>
      <w:r>
        <w:t>Brewery &amp; Co articule ses opérations autour d’une chaîne de valeur bien huilée ayant fait ses preuves. Elle se compose de quatre processus opérationnels, plus un processus de support. Ce dernier, la comptabilité, a pour mission d’enregistrer tous les flux monétaires de la société avec son environnement extérieur.</w:t>
      </w:r>
    </w:p>
    <w:p w14:paraId="120DCB43" w14:textId="77777777" w:rsidR="00F2693B" w:rsidRDefault="00F2693B" w:rsidP="005F2F96">
      <w:pPr>
        <w:pStyle w:val="tbnormal"/>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739"/>
        <w:gridCol w:w="1986"/>
        <w:gridCol w:w="4635"/>
      </w:tblGrid>
      <w:tr w:rsidR="005F2F96" w:rsidRPr="003A4596" w14:paraId="1DF02BAB" w14:textId="77777777" w:rsidTr="00741F67">
        <w:trPr>
          <w:trHeight w:val="1134"/>
        </w:trPr>
        <w:tc>
          <w:tcPr>
            <w:tcW w:w="739" w:type="dxa"/>
            <w:vMerge w:val="restart"/>
            <w:textDirection w:val="btLr"/>
            <w:vAlign w:val="center"/>
          </w:tcPr>
          <w:p w14:paraId="363B976B" w14:textId="77777777" w:rsidR="005F2F96" w:rsidRPr="003A4596" w:rsidRDefault="005F2F96" w:rsidP="00741F67">
            <w:pPr>
              <w:pStyle w:val="tbnormal"/>
              <w:jc w:val="center"/>
            </w:pPr>
            <w:r w:rsidRPr="003A4596">
              <w:t>Planification</w:t>
            </w:r>
          </w:p>
        </w:tc>
        <w:tc>
          <w:tcPr>
            <w:tcW w:w="1984" w:type="dxa"/>
          </w:tcPr>
          <w:p w14:paraId="272CA1B0" w14:textId="77777777" w:rsidR="005F2F96" w:rsidRPr="003A4596" w:rsidRDefault="005F2F96" w:rsidP="00741F67">
            <w:pPr>
              <w:pStyle w:val="tbnormal"/>
            </w:pPr>
            <w:r w:rsidRPr="003A4596">
              <w:t>Objectif de vente</w:t>
            </w:r>
          </w:p>
        </w:tc>
        <w:tc>
          <w:tcPr>
            <w:tcW w:w="4631" w:type="dxa"/>
          </w:tcPr>
          <w:p w14:paraId="7643B127" w14:textId="77777777" w:rsidR="005F2F96" w:rsidRPr="003A4596" w:rsidRDefault="005F2F96" w:rsidP="00741F67">
            <w:pPr>
              <w:pStyle w:val="tbnormal"/>
            </w:pPr>
            <w:r w:rsidRPr="003A4596">
              <w:t>Grâce à l’expérience acquise lors des périodes précédentes, définir des objectifs SMART pour vos forces de vente.</w:t>
            </w:r>
          </w:p>
        </w:tc>
      </w:tr>
      <w:tr w:rsidR="005F2F96" w:rsidRPr="003A4596" w14:paraId="23DF0575" w14:textId="77777777" w:rsidTr="00F928A5">
        <w:trPr>
          <w:trHeight w:val="1134"/>
        </w:trPr>
        <w:tc>
          <w:tcPr>
            <w:tcW w:w="739" w:type="dxa"/>
            <w:vMerge/>
            <w:textDirection w:val="btLr"/>
            <w:vAlign w:val="center"/>
          </w:tcPr>
          <w:p w14:paraId="21C7F466" w14:textId="77777777" w:rsidR="005F2F96" w:rsidRPr="003A4596" w:rsidRDefault="005F2F96" w:rsidP="00741F67">
            <w:pPr>
              <w:pStyle w:val="tbnormal"/>
            </w:pPr>
          </w:p>
        </w:tc>
        <w:tc>
          <w:tcPr>
            <w:tcW w:w="1984" w:type="dxa"/>
          </w:tcPr>
          <w:p w14:paraId="0EF7A627" w14:textId="77777777" w:rsidR="005F2F96" w:rsidRPr="003A4596" w:rsidRDefault="005F2F96" w:rsidP="00741F67">
            <w:pPr>
              <w:pStyle w:val="tbnormal"/>
            </w:pPr>
            <w:r w:rsidRPr="003A4596">
              <w:t>Prévision</w:t>
            </w:r>
          </w:p>
        </w:tc>
        <w:tc>
          <w:tcPr>
            <w:tcW w:w="4631" w:type="dxa"/>
          </w:tcPr>
          <w:p w14:paraId="4DADE961" w14:textId="77777777" w:rsidR="005F2F96" w:rsidRPr="003A4596" w:rsidRDefault="005F2F96" w:rsidP="00741F67">
            <w:pPr>
              <w:pStyle w:val="tbnormal"/>
            </w:pPr>
            <w:r w:rsidRPr="003A4596">
              <w:t xml:space="preserve">Vos opérations s’effectuant de manière MTS, votre manager des ventes doit prévoir la demande afin de créer des besoins indépendants. Ce sont ces besoins indépendants qui </w:t>
            </w:r>
            <w:r w:rsidR="003A4596" w:rsidRPr="003A4596">
              <w:t>permettront</w:t>
            </w:r>
            <w:r w:rsidRPr="003A4596">
              <w:t xml:space="preserve"> au calcul des besoins de connaître les quantités d’approvisionnement en matières premières. </w:t>
            </w:r>
          </w:p>
        </w:tc>
      </w:tr>
      <w:tr w:rsidR="005F2F96" w:rsidRPr="003A4596" w14:paraId="2A2C811D" w14:textId="77777777" w:rsidTr="00741F67">
        <w:trPr>
          <w:trHeight w:val="1134"/>
        </w:trPr>
        <w:tc>
          <w:tcPr>
            <w:tcW w:w="739" w:type="dxa"/>
            <w:vMerge w:val="restart"/>
            <w:textDirection w:val="btLr"/>
            <w:vAlign w:val="center"/>
          </w:tcPr>
          <w:p w14:paraId="3DE11D77" w14:textId="77777777" w:rsidR="005F2F96" w:rsidRPr="003A4596" w:rsidRDefault="005F2F96" w:rsidP="00741F67">
            <w:pPr>
              <w:pStyle w:val="tbnormal"/>
              <w:jc w:val="center"/>
            </w:pPr>
            <w:r w:rsidRPr="003A4596">
              <w:t>Approvisionnement</w:t>
            </w:r>
          </w:p>
        </w:tc>
        <w:tc>
          <w:tcPr>
            <w:tcW w:w="1984" w:type="dxa"/>
          </w:tcPr>
          <w:p w14:paraId="00342E68" w14:textId="77777777" w:rsidR="005F2F96" w:rsidRPr="003A4596" w:rsidRDefault="005F2F96" w:rsidP="00741F67">
            <w:pPr>
              <w:pStyle w:val="tbnormal"/>
            </w:pPr>
            <w:r w:rsidRPr="003A4596">
              <w:t>Demande d’achat</w:t>
            </w:r>
          </w:p>
        </w:tc>
        <w:tc>
          <w:tcPr>
            <w:tcW w:w="4631" w:type="dxa"/>
          </w:tcPr>
          <w:p w14:paraId="6CE50CE4" w14:textId="77777777" w:rsidR="005F2F96" w:rsidRPr="003A4596" w:rsidRDefault="005F2F96" w:rsidP="00741F67">
            <w:pPr>
              <w:pStyle w:val="tbnormal"/>
            </w:pPr>
            <w:r w:rsidRPr="003A4596">
              <w:t>Le manager des achats s’occupe d’acheter les matières premières nécessaires à la production des besoins indépendants. Pour se faire, il contact le bon fournisseur et établit une commande d’achat ferme.</w:t>
            </w:r>
          </w:p>
        </w:tc>
      </w:tr>
      <w:tr w:rsidR="005F2F96" w:rsidRPr="003A4596" w14:paraId="0B9C7503" w14:textId="77777777" w:rsidTr="00F928A5">
        <w:trPr>
          <w:trHeight w:val="1134"/>
        </w:trPr>
        <w:tc>
          <w:tcPr>
            <w:tcW w:w="739" w:type="dxa"/>
            <w:vMerge/>
            <w:textDirection w:val="btLr"/>
            <w:vAlign w:val="center"/>
          </w:tcPr>
          <w:p w14:paraId="0862082F" w14:textId="77777777" w:rsidR="005F2F96" w:rsidRPr="003A4596" w:rsidRDefault="005F2F96" w:rsidP="00741F67">
            <w:pPr>
              <w:pStyle w:val="tbnormal"/>
            </w:pPr>
          </w:p>
        </w:tc>
        <w:tc>
          <w:tcPr>
            <w:tcW w:w="1984" w:type="dxa"/>
          </w:tcPr>
          <w:p w14:paraId="33E0B3F7" w14:textId="77777777" w:rsidR="005F2F96" w:rsidRPr="003A4596" w:rsidRDefault="005F2F96" w:rsidP="00741F67">
            <w:pPr>
              <w:pStyle w:val="tbnormal"/>
            </w:pPr>
            <w:r w:rsidRPr="003A4596">
              <w:t>Réception des marchandises</w:t>
            </w:r>
          </w:p>
        </w:tc>
        <w:tc>
          <w:tcPr>
            <w:tcW w:w="4631" w:type="dxa"/>
          </w:tcPr>
          <w:p w14:paraId="4E64C9BF" w14:textId="77777777" w:rsidR="005F2F96" w:rsidRPr="003A4596" w:rsidRDefault="005F2F96" w:rsidP="00741F67">
            <w:pPr>
              <w:pStyle w:val="tbnormal"/>
            </w:pPr>
            <w:r w:rsidRPr="003A4596">
              <w:t>Les employés du département réception marchandise, s’occupent de réceptionner la livraison et de vérifier les quantités livrées.</w:t>
            </w:r>
          </w:p>
        </w:tc>
      </w:tr>
      <w:tr w:rsidR="005F2F96" w:rsidRPr="003A4596" w14:paraId="36D937AA" w14:textId="77777777" w:rsidTr="00F928A5">
        <w:trPr>
          <w:trHeight w:val="1134"/>
        </w:trPr>
        <w:tc>
          <w:tcPr>
            <w:tcW w:w="739" w:type="dxa"/>
            <w:vMerge/>
            <w:textDirection w:val="btLr"/>
            <w:vAlign w:val="center"/>
          </w:tcPr>
          <w:p w14:paraId="0C41B8A7" w14:textId="77777777" w:rsidR="005F2F96" w:rsidRPr="003A4596" w:rsidRDefault="005F2F96" w:rsidP="00741F67">
            <w:pPr>
              <w:pStyle w:val="tbnormal"/>
            </w:pPr>
          </w:p>
        </w:tc>
        <w:tc>
          <w:tcPr>
            <w:tcW w:w="1984" w:type="dxa"/>
          </w:tcPr>
          <w:p w14:paraId="505599DC" w14:textId="77777777" w:rsidR="005F2F96" w:rsidRPr="003A4596" w:rsidRDefault="005F2F96" w:rsidP="00741F67">
            <w:pPr>
              <w:pStyle w:val="tbnormal"/>
            </w:pPr>
            <w:r w:rsidRPr="003A4596">
              <w:t>Réception de la facture</w:t>
            </w:r>
          </w:p>
        </w:tc>
        <w:tc>
          <w:tcPr>
            <w:tcW w:w="4631" w:type="dxa"/>
          </w:tcPr>
          <w:p w14:paraId="7EFC79CA" w14:textId="77777777" w:rsidR="005F2F96" w:rsidRPr="003A4596" w:rsidRDefault="005F2F96" w:rsidP="00741F67">
            <w:pPr>
              <w:pStyle w:val="tbnormal"/>
            </w:pPr>
            <w:r w:rsidRPr="003A4596">
              <w:t>La facture du fournisseur doit être comptabilisée dans la comptabilité.</w:t>
            </w:r>
          </w:p>
        </w:tc>
      </w:tr>
      <w:tr w:rsidR="005F2F96" w:rsidRPr="003A4596" w14:paraId="797EADC4" w14:textId="77777777" w:rsidTr="00F928A5">
        <w:trPr>
          <w:trHeight w:val="1134"/>
        </w:trPr>
        <w:tc>
          <w:tcPr>
            <w:tcW w:w="739" w:type="dxa"/>
            <w:vMerge/>
            <w:textDirection w:val="btLr"/>
            <w:vAlign w:val="center"/>
          </w:tcPr>
          <w:p w14:paraId="46394335" w14:textId="77777777" w:rsidR="005F2F96" w:rsidRPr="003A4596" w:rsidRDefault="005F2F96" w:rsidP="00741F67">
            <w:pPr>
              <w:pStyle w:val="tbnormal"/>
            </w:pPr>
          </w:p>
        </w:tc>
        <w:tc>
          <w:tcPr>
            <w:tcW w:w="1984" w:type="dxa"/>
          </w:tcPr>
          <w:p w14:paraId="1DD428EA" w14:textId="77777777" w:rsidR="005F2F96" w:rsidRPr="003A4596" w:rsidRDefault="005F2F96" w:rsidP="00741F67">
            <w:pPr>
              <w:pStyle w:val="tbnormal"/>
            </w:pPr>
            <w:r w:rsidRPr="003A4596">
              <w:t>Paiement</w:t>
            </w:r>
          </w:p>
        </w:tc>
        <w:tc>
          <w:tcPr>
            <w:tcW w:w="4631" w:type="dxa"/>
          </w:tcPr>
          <w:p w14:paraId="6F32589F" w14:textId="77777777" w:rsidR="005F2F96" w:rsidRPr="003A4596" w:rsidRDefault="005F2F96" w:rsidP="00741F67">
            <w:pPr>
              <w:pStyle w:val="tbnormal"/>
            </w:pPr>
            <w:r w:rsidRPr="003A4596">
              <w:t>En respectant les conditions de paiement édictées par le fournisseur, la comptabilité se charge de solder la dette.</w:t>
            </w:r>
          </w:p>
        </w:tc>
      </w:tr>
      <w:tr w:rsidR="005F2F96" w:rsidRPr="003A4596" w14:paraId="765C9488" w14:textId="77777777" w:rsidTr="00741F67">
        <w:trPr>
          <w:trHeight w:val="1134"/>
        </w:trPr>
        <w:tc>
          <w:tcPr>
            <w:tcW w:w="739" w:type="dxa"/>
            <w:vMerge w:val="restart"/>
            <w:textDirection w:val="btLr"/>
            <w:vAlign w:val="center"/>
          </w:tcPr>
          <w:p w14:paraId="0BDD2886" w14:textId="77777777" w:rsidR="005F2F96" w:rsidRPr="003A4596" w:rsidRDefault="005F2F96" w:rsidP="00741F67">
            <w:pPr>
              <w:pStyle w:val="tbnormal"/>
              <w:jc w:val="center"/>
            </w:pPr>
            <w:r w:rsidRPr="003A4596">
              <w:lastRenderedPageBreak/>
              <w:t>Production</w:t>
            </w:r>
          </w:p>
        </w:tc>
        <w:tc>
          <w:tcPr>
            <w:tcW w:w="1984" w:type="dxa"/>
          </w:tcPr>
          <w:p w14:paraId="3E685AF2" w14:textId="77777777" w:rsidR="005F2F96" w:rsidRPr="003A4596" w:rsidRDefault="005F2F96" w:rsidP="00741F67">
            <w:pPr>
              <w:pStyle w:val="tbnormal"/>
            </w:pPr>
            <w:r w:rsidRPr="003A4596">
              <w:t>Créer des ordres de fabrication</w:t>
            </w:r>
          </w:p>
        </w:tc>
        <w:tc>
          <w:tcPr>
            <w:tcW w:w="4631" w:type="dxa"/>
          </w:tcPr>
          <w:p w14:paraId="4475CD95" w14:textId="77777777" w:rsidR="005F2F96" w:rsidRPr="003A4596" w:rsidRDefault="005F2F96" w:rsidP="00741F67">
            <w:pPr>
              <w:pStyle w:val="tbnormal"/>
            </w:pPr>
            <w:r w:rsidRPr="003A4596">
              <w:t>Dès que les matières premières sont disponibles, préparer les ordres de fabrication.</w:t>
            </w:r>
          </w:p>
        </w:tc>
      </w:tr>
      <w:tr w:rsidR="005F2F96" w:rsidRPr="003A4596" w14:paraId="45977265" w14:textId="77777777" w:rsidTr="00F928A5">
        <w:trPr>
          <w:trHeight w:val="1134"/>
        </w:trPr>
        <w:tc>
          <w:tcPr>
            <w:tcW w:w="739" w:type="dxa"/>
            <w:vMerge/>
            <w:textDirection w:val="btLr"/>
            <w:vAlign w:val="center"/>
          </w:tcPr>
          <w:p w14:paraId="58BB2994" w14:textId="77777777" w:rsidR="005F2F96" w:rsidRPr="003A4596" w:rsidRDefault="005F2F96" w:rsidP="00741F67">
            <w:pPr>
              <w:pStyle w:val="tbnormal"/>
            </w:pPr>
          </w:p>
        </w:tc>
        <w:tc>
          <w:tcPr>
            <w:tcW w:w="1984" w:type="dxa"/>
          </w:tcPr>
          <w:p w14:paraId="1F36FC7E" w14:textId="77777777" w:rsidR="005F2F96" w:rsidRPr="003A4596" w:rsidRDefault="005F2F96" w:rsidP="00741F67">
            <w:pPr>
              <w:pStyle w:val="tbnormal"/>
            </w:pPr>
            <w:r w:rsidRPr="003A4596">
              <w:t>Production</w:t>
            </w:r>
          </w:p>
        </w:tc>
        <w:tc>
          <w:tcPr>
            <w:tcW w:w="4631" w:type="dxa"/>
          </w:tcPr>
          <w:p w14:paraId="1B812C91" w14:textId="77777777" w:rsidR="005F2F96" w:rsidRPr="003A4596" w:rsidRDefault="005F2F96" w:rsidP="00741F67">
            <w:pPr>
              <w:pStyle w:val="tbnormal"/>
            </w:pPr>
            <w:r w:rsidRPr="003A4596">
              <w:t>Fabriquer les produits grâce aux ordres de fabrication générés.</w:t>
            </w:r>
          </w:p>
        </w:tc>
      </w:tr>
      <w:tr w:rsidR="005F2F96" w:rsidRPr="003A4596" w14:paraId="36243421" w14:textId="77777777" w:rsidTr="00F928A5">
        <w:trPr>
          <w:trHeight w:val="1134"/>
        </w:trPr>
        <w:tc>
          <w:tcPr>
            <w:tcW w:w="739" w:type="dxa"/>
            <w:vMerge/>
            <w:textDirection w:val="btLr"/>
            <w:vAlign w:val="center"/>
          </w:tcPr>
          <w:p w14:paraId="5E0C5D9D" w14:textId="77777777" w:rsidR="005F2F96" w:rsidRPr="003A4596" w:rsidRDefault="005F2F96" w:rsidP="00741F67">
            <w:pPr>
              <w:pStyle w:val="tbnormal"/>
            </w:pPr>
          </w:p>
        </w:tc>
        <w:tc>
          <w:tcPr>
            <w:tcW w:w="1984" w:type="dxa"/>
          </w:tcPr>
          <w:p w14:paraId="1B703078" w14:textId="77777777" w:rsidR="005F2F96" w:rsidRPr="003A4596" w:rsidRDefault="005F2F96" w:rsidP="00741F67">
            <w:pPr>
              <w:pStyle w:val="tbnormal"/>
            </w:pPr>
            <w:r w:rsidRPr="003A4596">
              <w:t>Confirmer</w:t>
            </w:r>
          </w:p>
        </w:tc>
        <w:tc>
          <w:tcPr>
            <w:tcW w:w="4631" w:type="dxa"/>
          </w:tcPr>
          <w:p w14:paraId="3A003CAB" w14:textId="77777777" w:rsidR="005F2F96" w:rsidRPr="003A4596" w:rsidRDefault="005F2F96" w:rsidP="00741F67">
            <w:pPr>
              <w:pStyle w:val="tbnormal"/>
            </w:pPr>
            <w:r w:rsidRPr="003A4596">
              <w:t>Une fois la production terminée, elle doit être validée et les produits mis en stock.</w:t>
            </w:r>
          </w:p>
        </w:tc>
      </w:tr>
      <w:tr w:rsidR="005F2F96" w:rsidRPr="003A4596" w14:paraId="0C4F2CB7" w14:textId="77777777" w:rsidTr="00741F67">
        <w:trPr>
          <w:trHeight w:val="1134"/>
        </w:trPr>
        <w:tc>
          <w:tcPr>
            <w:tcW w:w="739" w:type="dxa"/>
            <w:vMerge w:val="restart"/>
            <w:textDirection w:val="btLr"/>
            <w:vAlign w:val="center"/>
          </w:tcPr>
          <w:p w14:paraId="25F09ED2" w14:textId="77777777" w:rsidR="005F2F96" w:rsidRPr="003A4596" w:rsidRDefault="005F2F96" w:rsidP="00741F67">
            <w:pPr>
              <w:pStyle w:val="tbnormal"/>
              <w:jc w:val="center"/>
            </w:pPr>
            <w:r w:rsidRPr="003A4596">
              <w:t>Vente</w:t>
            </w:r>
          </w:p>
        </w:tc>
        <w:tc>
          <w:tcPr>
            <w:tcW w:w="1984" w:type="dxa"/>
          </w:tcPr>
          <w:p w14:paraId="1B09A70C" w14:textId="77777777" w:rsidR="005F2F96" w:rsidRPr="003A4596" w:rsidRDefault="005F2F96" w:rsidP="00741F67">
            <w:pPr>
              <w:pStyle w:val="tbnormal"/>
            </w:pPr>
            <w:r w:rsidRPr="003A4596">
              <w:t>Créer un devis</w:t>
            </w:r>
          </w:p>
        </w:tc>
        <w:tc>
          <w:tcPr>
            <w:tcW w:w="4631" w:type="dxa"/>
          </w:tcPr>
          <w:p w14:paraId="5C5A3925" w14:textId="77777777" w:rsidR="005F2F96" w:rsidRPr="003A4596" w:rsidRDefault="005F2F96" w:rsidP="00741F67">
            <w:pPr>
              <w:pStyle w:val="tbnormal"/>
            </w:pPr>
            <w:r w:rsidRPr="003A4596">
              <w:t>Suite à une demande d’un de vos clients, préparer un devis.</w:t>
            </w:r>
          </w:p>
        </w:tc>
      </w:tr>
      <w:tr w:rsidR="005F2F96" w:rsidRPr="003A4596" w14:paraId="0C0AB041" w14:textId="77777777" w:rsidTr="00F928A5">
        <w:trPr>
          <w:trHeight w:val="1134"/>
        </w:trPr>
        <w:tc>
          <w:tcPr>
            <w:tcW w:w="739" w:type="dxa"/>
            <w:vMerge/>
            <w:textDirection w:val="btLr"/>
            <w:vAlign w:val="center"/>
          </w:tcPr>
          <w:p w14:paraId="54732E03" w14:textId="77777777" w:rsidR="005F2F96" w:rsidRPr="003A4596" w:rsidRDefault="005F2F96" w:rsidP="00741F67">
            <w:pPr>
              <w:pStyle w:val="tbnormal"/>
            </w:pPr>
          </w:p>
        </w:tc>
        <w:tc>
          <w:tcPr>
            <w:tcW w:w="1984" w:type="dxa"/>
          </w:tcPr>
          <w:p w14:paraId="61B91882" w14:textId="77777777" w:rsidR="005F2F96" w:rsidRPr="003A4596" w:rsidRDefault="005F2F96" w:rsidP="00741F67">
            <w:pPr>
              <w:pStyle w:val="tbnormal"/>
            </w:pPr>
            <w:r w:rsidRPr="003A4596">
              <w:t>Conclure la vente</w:t>
            </w:r>
          </w:p>
        </w:tc>
        <w:tc>
          <w:tcPr>
            <w:tcW w:w="4631" w:type="dxa"/>
          </w:tcPr>
          <w:p w14:paraId="14EE10E4" w14:textId="77777777" w:rsidR="005F2F96" w:rsidRPr="003A4596" w:rsidRDefault="005F2F96" w:rsidP="00741F67">
            <w:pPr>
              <w:pStyle w:val="tbnormal"/>
            </w:pPr>
            <w:r w:rsidRPr="003A4596">
              <w:t>Dès que les deux parties sont en accord, sur la base du devis, générer une vente ferme.</w:t>
            </w:r>
          </w:p>
        </w:tc>
      </w:tr>
      <w:tr w:rsidR="005F2F96" w:rsidRPr="003A4596" w14:paraId="2E43DE1F" w14:textId="77777777" w:rsidTr="00F928A5">
        <w:trPr>
          <w:trHeight w:val="1134"/>
        </w:trPr>
        <w:tc>
          <w:tcPr>
            <w:tcW w:w="739" w:type="dxa"/>
            <w:vMerge/>
            <w:textDirection w:val="btLr"/>
            <w:vAlign w:val="center"/>
          </w:tcPr>
          <w:p w14:paraId="111874A6" w14:textId="77777777" w:rsidR="005F2F96" w:rsidRPr="003A4596" w:rsidRDefault="005F2F96" w:rsidP="00741F67">
            <w:pPr>
              <w:pStyle w:val="tbnormal"/>
            </w:pPr>
          </w:p>
        </w:tc>
        <w:tc>
          <w:tcPr>
            <w:tcW w:w="1984" w:type="dxa"/>
          </w:tcPr>
          <w:p w14:paraId="723FBF45" w14:textId="77777777" w:rsidR="005F2F96" w:rsidRPr="003A4596" w:rsidRDefault="005F2F96" w:rsidP="00741F67">
            <w:pPr>
              <w:pStyle w:val="tbnormal"/>
            </w:pPr>
            <w:r w:rsidRPr="003A4596">
              <w:t>Prélèvement et livraison</w:t>
            </w:r>
          </w:p>
        </w:tc>
        <w:tc>
          <w:tcPr>
            <w:tcW w:w="4631" w:type="dxa"/>
          </w:tcPr>
          <w:p w14:paraId="1299B866" w14:textId="77777777" w:rsidR="005F2F96" w:rsidRPr="003A4596" w:rsidRDefault="005F2F96" w:rsidP="00741F67">
            <w:pPr>
              <w:pStyle w:val="tbnormal"/>
            </w:pPr>
            <w:r w:rsidRPr="003A4596">
              <w:t>Prélever dans le stock les bonnes quantités à livrées et préparer le colis et envoyer à destination de l’adresse du client.</w:t>
            </w:r>
          </w:p>
        </w:tc>
      </w:tr>
      <w:tr w:rsidR="005F2F96" w:rsidRPr="003A4596" w14:paraId="15A618D6" w14:textId="77777777" w:rsidTr="00F928A5">
        <w:trPr>
          <w:trHeight w:val="1134"/>
        </w:trPr>
        <w:tc>
          <w:tcPr>
            <w:tcW w:w="739" w:type="dxa"/>
            <w:vMerge/>
            <w:textDirection w:val="btLr"/>
            <w:vAlign w:val="center"/>
          </w:tcPr>
          <w:p w14:paraId="7CAD2685" w14:textId="77777777" w:rsidR="005F2F96" w:rsidRPr="003A4596" w:rsidRDefault="005F2F96" w:rsidP="00741F67">
            <w:pPr>
              <w:pStyle w:val="tbnormal"/>
            </w:pPr>
          </w:p>
        </w:tc>
        <w:tc>
          <w:tcPr>
            <w:tcW w:w="1984" w:type="dxa"/>
          </w:tcPr>
          <w:p w14:paraId="19ABC5AA" w14:textId="77777777" w:rsidR="005F2F96" w:rsidRPr="003A4596" w:rsidRDefault="005F2F96" w:rsidP="00741F67">
            <w:pPr>
              <w:pStyle w:val="tbnormal"/>
            </w:pPr>
            <w:r w:rsidRPr="003A4596">
              <w:t>Facturation</w:t>
            </w:r>
          </w:p>
        </w:tc>
        <w:tc>
          <w:tcPr>
            <w:tcW w:w="4631" w:type="dxa"/>
          </w:tcPr>
          <w:p w14:paraId="6DCABC48" w14:textId="77777777" w:rsidR="005F2F96" w:rsidRPr="003A4596" w:rsidRDefault="005F2F96" w:rsidP="00741F67">
            <w:pPr>
              <w:pStyle w:val="tbnormal"/>
            </w:pPr>
            <w:r w:rsidRPr="003A4596">
              <w:t>Créer la facture de votre prestation à votre client.</w:t>
            </w:r>
          </w:p>
        </w:tc>
      </w:tr>
      <w:tr w:rsidR="005F2F96" w:rsidRPr="003A4596" w14:paraId="142756FD" w14:textId="77777777" w:rsidTr="00F928A5">
        <w:trPr>
          <w:trHeight w:val="1134"/>
        </w:trPr>
        <w:tc>
          <w:tcPr>
            <w:tcW w:w="739" w:type="dxa"/>
            <w:vMerge/>
            <w:textDirection w:val="btLr"/>
            <w:vAlign w:val="center"/>
          </w:tcPr>
          <w:p w14:paraId="201374D4" w14:textId="77777777" w:rsidR="005F2F96" w:rsidRPr="003A4596" w:rsidRDefault="005F2F96" w:rsidP="00741F67">
            <w:pPr>
              <w:pStyle w:val="tbnormal"/>
            </w:pPr>
          </w:p>
        </w:tc>
        <w:tc>
          <w:tcPr>
            <w:tcW w:w="1984" w:type="dxa"/>
          </w:tcPr>
          <w:p w14:paraId="2575AD81" w14:textId="77777777" w:rsidR="005F2F96" w:rsidRPr="003A4596" w:rsidRDefault="005F2F96" w:rsidP="00741F67">
            <w:pPr>
              <w:pStyle w:val="tbnormal"/>
            </w:pPr>
            <w:r w:rsidRPr="003A4596">
              <w:t>Réception du paiement</w:t>
            </w:r>
          </w:p>
        </w:tc>
        <w:tc>
          <w:tcPr>
            <w:tcW w:w="4631" w:type="dxa"/>
          </w:tcPr>
          <w:p w14:paraId="2E8DE217" w14:textId="77777777" w:rsidR="005F2F96" w:rsidRPr="003A4596" w:rsidRDefault="005F2F96" w:rsidP="00741F67">
            <w:pPr>
              <w:pStyle w:val="tbnormal"/>
            </w:pPr>
            <w:r w:rsidRPr="003A4596">
              <w:t>Comptabiliser le paiement.</w:t>
            </w:r>
          </w:p>
        </w:tc>
      </w:tr>
    </w:tbl>
    <w:p w14:paraId="4440D817" w14:textId="77777777" w:rsidR="005F2F96" w:rsidRDefault="005F2F96" w:rsidP="005F2F96">
      <w:pPr>
        <w:pStyle w:val="tbnormal"/>
      </w:pPr>
    </w:p>
    <w:p w14:paraId="06AEBC55" w14:textId="77777777" w:rsidR="00F2693B" w:rsidRDefault="00F2693B" w:rsidP="00857946">
      <w:pPr>
        <w:pStyle w:val="tbtitre2"/>
      </w:pPr>
      <w:bookmarkStart w:id="114" w:name="_Toc452557182"/>
      <w:r>
        <w:t>Support aux opérations</w:t>
      </w:r>
      <w:bookmarkEnd w:id="114"/>
    </w:p>
    <w:p w14:paraId="787BB169" w14:textId="77777777" w:rsidR="00F2693B" w:rsidRDefault="00F2693B" w:rsidP="00F2693B">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 de deux millions d’utilisateurs à travers le monde ont aujourd'hui à faire à cet outil informatique.</w:t>
      </w:r>
    </w:p>
    <w:p w14:paraId="3C52139D" w14:textId="77777777" w:rsidR="00F2693B" w:rsidRDefault="00F2693B" w:rsidP="003A4596">
      <w:pPr>
        <w:pStyle w:val="tbnormal"/>
        <w:spacing w:before="120" w:after="120"/>
      </w:pPr>
      <w:r>
        <w:t>L’une des premières tâches qui vous incombe est de vous familiariser avec cet outil afin de piloter vos opérations de la manière la plus efficiente qui soit. Vous verrez, Odoo® vous permet d’avoir une vision unifiée de ce qu’il se passe dans votre entreprise. Toutes les instructions nécessaires sont présentées dans les proc</w:t>
      </w:r>
      <w:r w:rsidR="003A4596">
        <w:t>hains chapitres de cet article.</w:t>
      </w:r>
    </w:p>
    <w:p w14:paraId="33C73B4A" w14:textId="77777777" w:rsidR="00F2693B" w:rsidRDefault="00F2693B" w:rsidP="00857946">
      <w:pPr>
        <w:pStyle w:val="tbtitre2"/>
      </w:pPr>
      <w:bookmarkStart w:id="115" w:name="_Toc452557183"/>
      <w:r>
        <w:lastRenderedPageBreak/>
        <w:t>Infrastructure</w:t>
      </w:r>
      <w:bookmarkEnd w:id="115"/>
    </w:p>
    <w:p w14:paraId="7D3A43C5" w14:textId="77777777" w:rsidR="00F2693B" w:rsidRDefault="00F2693B" w:rsidP="003A4596">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w:t>
      </w:r>
      <w:r w:rsidR="003A4596">
        <w:t xml:space="preserve"> plan de votre infrastructure :</w:t>
      </w:r>
    </w:p>
    <w:p w14:paraId="3F46DE1E" w14:textId="77777777" w:rsidR="003A4596" w:rsidRDefault="003A4596" w:rsidP="003A4596">
      <w:pPr>
        <w:pStyle w:val="tbnormal"/>
        <w:spacing w:before="120" w:after="120"/>
      </w:pPr>
      <w:r>
        <w:rPr>
          <w:noProof/>
          <w:lang w:val="fr-FR" w:eastAsia="fr-FR"/>
        </w:rPr>
        <w:drawing>
          <wp:inline distT="0" distB="0" distL="0" distR="0" wp14:anchorId="555C6642" wp14:editId="5A276B2A">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36">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1CC400FD" w14:textId="77777777" w:rsidR="00F2693B" w:rsidRDefault="00F2693B" w:rsidP="00F2693B">
      <w:pPr>
        <w:pStyle w:val="tbnormal"/>
        <w:spacing w:before="120" w:after="120"/>
      </w:pPr>
      <w:r>
        <w:t>Ceci est le résultat d’un investissement de 2'000'000.- CHF pour le terrain et de 10'000'000.- CHF pour la construction du bâtiment.</w:t>
      </w:r>
    </w:p>
    <w:p w14:paraId="2666A674" w14:textId="77777777" w:rsidR="00F2693B" w:rsidRDefault="00F2693B" w:rsidP="00F2693B">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ent se situent dans l’entrepôt B.</w:t>
      </w:r>
    </w:p>
    <w:p w14:paraId="4B0C80FD" w14:textId="77777777" w:rsidR="003A4596" w:rsidRDefault="00F2693B" w:rsidP="003A4596">
      <w:pPr>
        <w:pStyle w:val="tbnormal"/>
      </w:pPr>
      <w:r>
        <w:t xml:space="preserve">Ces entrepôts ont des limitations en terme de volumétrie à disposition. Ainsi, vous devez surveiller à ce que les </w:t>
      </w:r>
      <w:r w:rsidR="003A4596">
        <w:t>limites ne soient pas dépassées.</w:t>
      </w:r>
    </w:p>
    <w:p w14:paraId="39BD4360" w14:textId="77777777" w:rsidR="003A4596" w:rsidRDefault="00F2693B" w:rsidP="005B5330">
      <w:pPr>
        <w:pStyle w:val="tbnormal"/>
        <w:numPr>
          <w:ilvl w:val="0"/>
          <w:numId w:val="20"/>
        </w:numPr>
      </w:pPr>
      <w:r>
        <w:t>Entrepôt A : 250'000 kg de matières premières (sans l’eau qui provient du circuit normal).</w:t>
      </w:r>
    </w:p>
    <w:p w14:paraId="2CCE8F12" w14:textId="77777777" w:rsidR="00F2693B" w:rsidRDefault="00F2693B" w:rsidP="005B5330">
      <w:pPr>
        <w:pStyle w:val="tbnormal"/>
        <w:numPr>
          <w:ilvl w:val="0"/>
          <w:numId w:val="20"/>
        </w:numPr>
      </w:pPr>
      <w:r>
        <w:t>Entrepôt B : 500'000 unité. Grand et petit format confondus, vide ou plein.</w:t>
      </w:r>
    </w:p>
    <w:p w14:paraId="0B536D2D" w14:textId="77777777" w:rsidR="003A4596" w:rsidRDefault="00F2693B" w:rsidP="003A4596">
      <w:pPr>
        <w:pStyle w:val="tbnormal"/>
      </w:pPr>
      <w:r>
        <w:t>Si vous voulez étendre ces capacités, sachez que vous pouvez louer des unités supplémentaires envers un de vos partenaires. Warouhousing Swiss AG loue ses services à la jour</w:t>
      </w:r>
      <w:r w:rsidR="003A4596">
        <w:t>née selon les tarifs suivants :</w:t>
      </w:r>
    </w:p>
    <w:p w14:paraId="1A8FFD57" w14:textId="77777777" w:rsidR="003A4596" w:rsidRPr="003A4596" w:rsidRDefault="00F2693B" w:rsidP="005B5330">
      <w:pPr>
        <w:pStyle w:val="tbnormal"/>
        <w:numPr>
          <w:ilvl w:val="0"/>
          <w:numId w:val="24"/>
        </w:numPr>
      </w:pPr>
      <w:r w:rsidRPr="003A4596">
        <w:lastRenderedPageBreak/>
        <w:t>Par tranche de matière première au 50'000 kilogrammes, cela vous coûte 200.- CHF par jour.</w:t>
      </w:r>
    </w:p>
    <w:p w14:paraId="20F6A99B" w14:textId="77777777" w:rsidR="00F2693B" w:rsidRPr="003A4596" w:rsidRDefault="00F2693B" w:rsidP="005B5330">
      <w:pPr>
        <w:pStyle w:val="tbnormal"/>
        <w:numPr>
          <w:ilvl w:val="0"/>
          <w:numId w:val="24"/>
        </w:numPr>
      </w:pPr>
      <w:r w:rsidRPr="003A4596">
        <w:t>Par 100'000 unité (vide ou pleine), cela vous coûte 200.- CHF par jour.</w:t>
      </w:r>
    </w:p>
    <w:p w14:paraId="31D55F39" w14:textId="77777777" w:rsidR="00F2693B" w:rsidRDefault="00F2693B" w:rsidP="00F2693B">
      <w:pPr>
        <w:pStyle w:val="tbnormal"/>
        <w:spacing w:before="120" w:after="120"/>
      </w:pPr>
      <w:r>
        <w:t>Ces informations peuvent faire partie d’une stratégie d’extension de vos stocks mais prenez garde de ne pas vous retrouver en sous-liquidité.</w:t>
      </w:r>
    </w:p>
    <w:p w14:paraId="61B2E539" w14:textId="77777777" w:rsidR="00F2693B" w:rsidRDefault="00F2693B" w:rsidP="005E21E4">
      <w:pPr>
        <w:pStyle w:val="tbtitre2"/>
      </w:pPr>
      <w:bookmarkStart w:id="116" w:name="_Toc452557184"/>
      <w:r>
        <w:t>Matériels de production</w:t>
      </w:r>
      <w:bookmarkEnd w:id="116"/>
    </w:p>
    <w:p w14:paraId="27109B8B" w14:textId="77777777" w:rsidR="00F2693B" w:rsidRDefault="00F2693B" w:rsidP="00F2693B">
      <w:pPr>
        <w:pStyle w:val="tbnormal"/>
        <w:spacing w:before="120" w:after="120"/>
      </w:pPr>
      <w:r>
        <w:t>La fabrication de bière s’effectue selon un ordonnancement d’opérations chronologiques. Il convient d’effectuer les étapes qui vous sont présentées dans les prochains chapitres.</w:t>
      </w:r>
    </w:p>
    <w:p w14:paraId="432BE32F" w14:textId="77777777" w:rsidR="00F2693B" w:rsidRDefault="00F2693B" w:rsidP="00F2693B">
      <w:pPr>
        <w:pStyle w:val="tbnormal"/>
        <w:spacing w:before="120" w:after="120"/>
      </w:pPr>
      <w:r>
        <w:t>En outre, la capacité de production quotidienne est de 24'000 unités tous formats confondus. Soit un rendement de 1'000 unités par heure. Vous avez la possibilité à tout moment d’investir dans du matériel plus performant.</w:t>
      </w:r>
    </w:p>
    <w:p w14:paraId="05B76B0D" w14:textId="77777777" w:rsidR="00F2693B" w:rsidRDefault="00F2693B" w:rsidP="00F2693B">
      <w:pPr>
        <w:pStyle w:val="tbnormal"/>
        <w:spacing w:before="120" w:after="120"/>
      </w:pPr>
      <w:r>
        <w:t>Pour exemple, vous pouvez acheter des packs d’optimisation des installations pour 50'000.- CHF, vous obtenez un gain de 2'000 unités quotidiennes. Cependant, vous ne pourrez pas faire grimper votre capacité de production à plus de 30'000 unités par jour :</w:t>
      </w:r>
    </w:p>
    <w:tbl>
      <w:tblPr>
        <w:tblStyle w:val="Grilledetableauclaire"/>
        <w:tblW w:w="5000" w:type="pct"/>
        <w:tblInd w:w="-12" w:type="dxa"/>
        <w:tblLayout w:type="fixed"/>
        <w:tblLook w:val="04A0" w:firstRow="1" w:lastRow="0" w:firstColumn="1" w:lastColumn="0" w:noHBand="0" w:noVBand="1"/>
      </w:tblPr>
      <w:tblGrid>
        <w:gridCol w:w="1930"/>
        <w:gridCol w:w="2714"/>
        <w:gridCol w:w="2716"/>
      </w:tblGrid>
      <w:tr w:rsidR="003A4596" w14:paraId="2E2B6F47" w14:textId="77777777" w:rsidTr="00F928A5">
        <w:tc>
          <w:tcPr>
            <w:tcW w:w="1111" w:type="dxa"/>
            <w:vAlign w:val="center"/>
          </w:tcPr>
          <w:p w14:paraId="6892978E" w14:textId="77777777" w:rsidR="003A4596" w:rsidRPr="00A20214" w:rsidRDefault="003A4596" w:rsidP="00741F67">
            <w:pPr>
              <w:pStyle w:val="tbnormal"/>
            </w:pPr>
            <w:r w:rsidRPr="00A20214">
              <w:t>Investissement</w:t>
            </w:r>
          </w:p>
        </w:tc>
        <w:tc>
          <w:tcPr>
            <w:tcW w:w="1563" w:type="dxa"/>
            <w:vAlign w:val="center"/>
          </w:tcPr>
          <w:p w14:paraId="5ACD0783" w14:textId="77777777" w:rsidR="003A4596" w:rsidRPr="00A20214" w:rsidRDefault="003A4596" w:rsidP="00741F67">
            <w:pPr>
              <w:pStyle w:val="tbnormal"/>
              <w:jc w:val="center"/>
            </w:pPr>
            <w:r w:rsidRPr="00A20214">
              <w:t>Augmentation</w:t>
            </w:r>
          </w:p>
        </w:tc>
        <w:tc>
          <w:tcPr>
            <w:tcW w:w="1564" w:type="dxa"/>
            <w:vAlign w:val="center"/>
          </w:tcPr>
          <w:p w14:paraId="06A62022" w14:textId="77777777" w:rsidR="003A4596" w:rsidRPr="00A20214" w:rsidRDefault="003A4596" w:rsidP="00741F67">
            <w:pPr>
              <w:pStyle w:val="tbnormal"/>
              <w:jc w:val="center"/>
            </w:pPr>
            <w:r w:rsidRPr="00A20214">
              <w:t>Capacité totale</w:t>
            </w:r>
          </w:p>
        </w:tc>
      </w:tr>
      <w:tr w:rsidR="003A4596" w14:paraId="3F9055C0" w14:textId="77777777" w:rsidTr="00F928A5">
        <w:tc>
          <w:tcPr>
            <w:tcW w:w="1111" w:type="dxa"/>
            <w:vAlign w:val="center"/>
          </w:tcPr>
          <w:p w14:paraId="5358AFBD" w14:textId="77777777" w:rsidR="003A4596" w:rsidRDefault="003A4596" w:rsidP="00741F67">
            <w:pPr>
              <w:pStyle w:val="tbnormal"/>
            </w:pPr>
            <w:r>
              <w:t>50'000.- CHF</w:t>
            </w:r>
          </w:p>
        </w:tc>
        <w:tc>
          <w:tcPr>
            <w:tcW w:w="1563" w:type="dxa"/>
            <w:vAlign w:val="center"/>
          </w:tcPr>
          <w:p w14:paraId="0C5AC14D" w14:textId="77777777" w:rsidR="003A4596" w:rsidRDefault="003A4596" w:rsidP="00741F67">
            <w:pPr>
              <w:pStyle w:val="tbnormal"/>
              <w:jc w:val="center"/>
            </w:pPr>
            <w:r>
              <w:t>+2'000</w:t>
            </w:r>
          </w:p>
        </w:tc>
        <w:tc>
          <w:tcPr>
            <w:tcW w:w="1564" w:type="dxa"/>
            <w:vAlign w:val="center"/>
          </w:tcPr>
          <w:p w14:paraId="10B66012" w14:textId="77777777" w:rsidR="003A4596" w:rsidRDefault="003A4596" w:rsidP="00741F67">
            <w:pPr>
              <w:pStyle w:val="tbnormal"/>
              <w:jc w:val="center"/>
            </w:pPr>
            <w:r>
              <w:t>26’000/jour</w:t>
            </w:r>
          </w:p>
        </w:tc>
      </w:tr>
      <w:tr w:rsidR="003A4596" w14:paraId="23B9BF74" w14:textId="77777777" w:rsidTr="00F928A5">
        <w:tc>
          <w:tcPr>
            <w:tcW w:w="1111" w:type="dxa"/>
            <w:vAlign w:val="center"/>
          </w:tcPr>
          <w:p w14:paraId="1F367DF8" w14:textId="77777777" w:rsidR="003A4596" w:rsidRDefault="003A4596" w:rsidP="00741F67">
            <w:pPr>
              <w:pStyle w:val="tbnormal"/>
            </w:pPr>
            <w:r>
              <w:t>100'000.- CHF</w:t>
            </w:r>
          </w:p>
        </w:tc>
        <w:tc>
          <w:tcPr>
            <w:tcW w:w="1563" w:type="dxa"/>
            <w:vAlign w:val="center"/>
          </w:tcPr>
          <w:p w14:paraId="088B570F" w14:textId="77777777" w:rsidR="003A4596" w:rsidRDefault="003A4596" w:rsidP="00741F67">
            <w:pPr>
              <w:pStyle w:val="tbnormal"/>
              <w:jc w:val="center"/>
            </w:pPr>
            <w:r>
              <w:t>+2’000</w:t>
            </w:r>
          </w:p>
        </w:tc>
        <w:tc>
          <w:tcPr>
            <w:tcW w:w="1564" w:type="dxa"/>
            <w:vAlign w:val="center"/>
          </w:tcPr>
          <w:p w14:paraId="64978442" w14:textId="77777777" w:rsidR="003A4596" w:rsidRDefault="003A4596" w:rsidP="00741F67">
            <w:pPr>
              <w:pStyle w:val="tbnormal"/>
              <w:jc w:val="center"/>
            </w:pPr>
            <w:r>
              <w:t>28’000/jour</w:t>
            </w:r>
          </w:p>
        </w:tc>
      </w:tr>
      <w:tr w:rsidR="003A4596" w14:paraId="7272AE7B" w14:textId="77777777" w:rsidTr="00F928A5">
        <w:tc>
          <w:tcPr>
            <w:tcW w:w="1111" w:type="dxa"/>
            <w:vAlign w:val="center"/>
          </w:tcPr>
          <w:p w14:paraId="27F29910" w14:textId="77777777" w:rsidR="003A4596" w:rsidRDefault="003A4596" w:rsidP="00741F67">
            <w:pPr>
              <w:pStyle w:val="tbnormal"/>
            </w:pPr>
            <w:r>
              <w:t>150'000.- CHF</w:t>
            </w:r>
          </w:p>
        </w:tc>
        <w:tc>
          <w:tcPr>
            <w:tcW w:w="1563" w:type="dxa"/>
            <w:vAlign w:val="center"/>
          </w:tcPr>
          <w:p w14:paraId="20E6BF13" w14:textId="77777777" w:rsidR="003A4596" w:rsidRDefault="003A4596" w:rsidP="00741F67">
            <w:pPr>
              <w:pStyle w:val="tbnormal"/>
              <w:jc w:val="center"/>
            </w:pPr>
            <w:r>
              <w:t>+2’000</w:t>
            </w:r>
          </w:p>
        </w:tc>
        <w:tc>
          <w:tcPr>
            <w:tcW w:w="1564" w:type="dxa"/>
            <w:vAlign w:val="center"/>
          </w:tcPr>
          <w:p w14:paraId="4F3D0196" w14:textId="77777777" w:rsidR="003A4596" w:rsidRDefault="003A4596" w:rsidP="00741F67">
            <w:pPr>
              <w:pStyle w:val="tbnormal"/>
              <w:jc w:val="center"/>
            </w:pPr>
            <w:r>
              <w:t>30’000/jour</w:t>
            </w:r>
          </w:p>
        </w:tc>
      </w:tr>
    </w:tbl>
    <w:p w14:paraId="349CA077" w14:textId="77777777" w:rsidR="00F2693B" w:rsidRDefault="00F2693B" w:rsidP="00F2693B">
      <w:pPr>
        <w:pStyle w:val="tbnormal"/>
        <w:spacing w:before="120" w:after="120"/>
      </w:pPr>
      <w:r>
        <w:t>Si vous voulez effectuer un changement de format, pour passer d’une mise en bouteille vers une mise en canette, ce changement coupe la ligne de production pour 1 heure. Cette coupure est principalement dûe au faite que le conditionnement doit être reprogrammé et les contenants changés.</w:t>
      </w:r>
    </w:p>
    <w:p w14:paraId="77C4D1C4" w14:textId="77777777" w:rsidR="00F2693B" w:rsidRDefault="00F2693B" w:rsidP="003A4596">
      <w:pPr>
        <w:pStyle w:val="tbnormal"/>
      </w:pPr>
      <w:r>
        <w:t>Vous disposez de 3 lignes de production indépendantes d’une valeur totale de 3</w:t>
      </w:r>
      <w:r w:rsidR="003A4596">
        <w:t>'000'000.- de CHF à part égale.</w:t>
      </w:r>
    </w:p>
    <w:p w14:paraId="54B0328E" w14:textId="77777777" w:rsidR="003A4596" w:rsidRDefault="003A4596" w:rsidP="003A4596">
      <w:pPr>
        <w:pStyle w:val="tbnormal"/>
        <w:spacing w:before="120" w:after="120"/>
      </w:pPr>
      <w:r>
        <w:rPr>
          <w:noProof/>
          <w:lang w:val="fr-FR" w:eastAsia="fr-FR"/>
        </w:rPr>
        <w:drawing>
          <wp:inline distT="0" distB="0" distL="0" distR="0" wp14:anchorId="2AC6D20C" wp14:editId="2874D2FA">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06905039" w14:textId="77777777" w:rsidR="00F2693B" w:rsidRDefault="00F2693B" w:rsidP="003A4596">
      <w:pPr>
        <w:pStyle w:val="tbnormal"/>
        <w:spacing w:before="120" w:after="120"/>
      </w:pPr>
      <w:r>
        <w:lastRenderedPageBreak/>
        <w:t>Ce qui signifie que vous pouvez produire trois sortes de bière simultanément. Si vous décidez de changer la bière produite dans une ligne, cela impose un nettoyage et une désinfectassions des cuves. Cette opération dure 12 heures. Bien évidemment, votre production s’arrête durant ce laps de temps.</w:t>
      </w:r>
    </w:p>
    <w:p w14:paraId="69625DFE" w14:textId="77777777" w:rsidR="00F2693B" w:rsidRDefault="00F2693B" w:rsidP="005E21E4">
      <w:pPr>
        <w:pStyle w:val="tbtitre2"/>
      </w:pPr>
      <w:bookmarkStart w:id="117" w:name="_Toc452557185"/>
      <w:r>
        <w:t>Frais généraux fixes</w:t>
      </w:r>
      <w:bookmarkEnd w:id="117"/>
    </w:p>
    <w:p w14:paraId="7DBCB774" w14:textId="77777777" w:rsidR="00F2693B" w:rsidRDefault="00F2693B" w:rsidP="00F2693B">
      <w:pPr>
        <w:pStyle w:val="tbnormal"/>
        <w:spacing w:before="120" w:after="120"/>
      </w:pPr>
      <w:r>
        <w:t>Votre société doit prendre en compte diverses charges d’exploitation qui pèse sur elle quotidiennement. Vous devez payer les MOD et MOI de la société mais aussi des frais de bureau, des frais de licences informatiques et toutes les autres charges inhérentes à une entreprise.</w:t>
      </w:r>
    </w:p>
    <w:p w14:paraId="4BD6E9B5" w14:textId="77777777" w:rsidR="003A4596" w:rsidRDefault="00F2693B" w:rsidP="003A4596">
      <w:pPr>
        <w:pStyle w:val="tbnormal"/>
      </w:pPr>
      <w:r>
        <w:t>Le</w:t>
      </w:r>
      <w:r w:rsidR="003A4596">
        <w:t>s coûts mensuelles se monte à :</w:t>
      </w:r>
    </w:p>
    <w:p w14:paraId="0ED0954E" w14:textId="77777777" w:rsidR="003A4596" w:rsidRDefault="00F2693B" w:rsidP="003A4596">
      <w:pPr>
        <w:pStyle w:val="tbnormal"/>
        <w:numPr>
          <w:ilvl w:val="0"/>
          <w:numId w:val="6"/>
        </w:numPr>
      </w:pPr>
      <w:r>
        <w:t>80'000.- CHF pour la main d’œuvre direct (MOD).</w:t>
      </w:r>
    </w:p>
    <w:p w14:paraId="72FC8EED" w14:textId="77777777" w:rsidR="003A4596" w:rsidRDefault="00F2693B" w:rsidP="003A4596">
      <w:pPr>
        <w:pStyle w:val="tbnormal"/>
        <w:numPr>
          <w:ilvl w:val="0"/>
          <w:numId w:val="6"/>
        </w:numPr>
      </w:pPr>
      <w:r>
        <w:t xml:space="preserve">45'000.- CHF pour les frais </w:t>
      </w:r>
      <w:r w:rsidR="003A4596">
        <w:t xml:space="preserve">de </w:t>
      </w:r>
      <w:r>
        <w:t>fabrication.</w:t>
      </w:r>
    </w:p>
    <w:p w14:paraId="5E03FFC6" w14:textId="77777777" w:rsidR="00F2693B" w:rsidRDefault="00F2693B" w:rsidP="003A4596">
      <w:pPr>
        <w:pStyle w:val="tbnormal"/>
        <w:numPr>
          <w:ilvl w:val="0"/>
          <w:numId w:val="6"/>
        </w:numPr>
        <w:spacing w:before="120" w:after="120"/>
      </w:pPr>
      <w:r>
        <w:t>180'000.- CHF pour les frais de vente, généraux et administratifs (MOI).</w:t>
      </w:r>
    </w:p>
    <w:p w14:paraId="5A783B80" w14:textId="77777777" w:rsidR="00F2693B" w:rsidRDefault="00F2693B" w:rsidP="005E21E4">
      <w:pPr>
        <w:pStyle w:val="tbtitre2"/>
      </w:pPr>
      <w:bookmarkStart w:id="118" w:name="_Toc452557186"/>
      <w:r>
        <w:t>Rendement optimum</w:t>
      </w:r>
      <w:bookmarkEnd w:id="118"/>
    </w:p>
    <w:p w14:paraId="518F7EE8" w14:textId="77777777" w:rsidR="00F2693B" w:rsidRDefault="00F2693B" w:rsidP="00F2693B">
      <w:pPr>
        <w:pStyle w:val="tbnormal"/>
        <w:spacing w:before="120" w:after="120"/>
      </w:pPr>
      <w:r>
        <w:t>Si vous arrivez atteindre un niveau de gestion optimal, vous pouvez prétendre une rentabilité de XXX%.</w:t>
      </w:r>
    </w:p>
    <w:p w14:paraId="09046938" w14:textId="77777777" w:rsidR="00F2693B" w:rsidRDefault="00F2693B" w:rsidP="00F2693B">
      <w:pPr>
        <w:pStyle w:val="tbnormal"/>
        <w:spacing w:before="120" w:after="120"/>
      </w:pPr>
      <w:r>
        <w:t>En prenant en considération votre capacité de production, une activité sans interruption intempestive, des matières premières en quantités suffisantes pour approvisionner vos lignes de production, vous pouvez atteindre un chiffre d’affaires mensuel de XXX’XXX.- de CHF.</w:t>
      </w:r>
    </w:p>
    <w:p w14:paraId="09454225" w14:textId="77777777" w:rsidR="00F2693B" w:rsidRDefault="00F2693B" w:rsidP="00F2693B">
      <w:pPr>
        <w:pStyle w:val="tbnormal"/>
        <w:spacing w:before="120" w:after="120"/>
      </w:pPr>
      <w:r>
        <w:t xml:space="preserve">Le montant articulé reste hypothétique. D’autres facteurs </w:t>
      </w:r>
      <w:r w:rsidR="003A4596">
        <w:t>externes</w:t>
      </w:r>
      <w:r>
        <w:t xml:space="preserve"> doivent être pris en compte. Typiquement, la demande fluctue et il se peut qu’elle ne soit pas toujours à la hauteur de l’offre.</w:t>
      </w:r>
    </w:p>
    <w:p w14:paraId="41072CC7" w14:textId="77777777" w:rsidR="00F2693B" w:rsidRDefault="00F2693B" w:rsidP="005E21E4">
      <w:pPr>
        <w:pStyle w:val="tbtitre2"/>
      </w:pPr>
      <w:bookmarkStart w:id="119" w:name="_Toc452557187"/>
      <w:r>
        <w:t>Prix de revient et coûts de production</w:t>
      </w:r>
      <w:bookmarkEnd w:id="119"/>
    </w:p>
    <w:p w14:paraId="4B4DB5FE" w14:textId="77777777" w:rsidR="00F2693B" w:rsidRDefault="00F2693B" w:rsidP="00F2693B">
      <w:pPr>
        <w:pStyle w:val="tbnormal"/>
        <w:spacing w:before="120" w:after="120"/>
      </w:pPr>
      <w:r>
        <w:t>Voici la présentation du prix de revient moyen pour une unité produite. Les matières premières couvrent approximativement XX% du prix de revient de l’article. La main d’œuvre direct (MOI) XX% tandis que les frais généraux de production XX%. Il est important d’adjoindre les coûts d’amortissement des infrastructures. Ils représentent environ X%.</w:t>
      </w:r>
    </w:p>
    <w:p w14:paraId="7F4BBA18" w14:textId="77777777" w:rsidR="00F2693B" w:rsidRDefault="00F2693B" w:rsidP="00F2693B">
      <w:pPr>
        <w:pStyle w:val="tbnormal"/>
        <w:spacing w:before="120" w:after="120"/>
      </w:pPr>
      <w:r>
        <w:t>Vous devez garder en tête que les coûts de main d’œuvre direct et les frais généraux de production sont très importants pour le coût de revient final de vos produits. En effet, ces coûts sont imputés périodiquement que vous produisiez ou non.</w:t>
      </w:r>
    </w:p>
    <w:p w14:paraId="172F2F58" w14:textId="77777777" w:rsidR="00F2693B" w:rsidRDefault="00F2693B" w:rsidP="00F2693B">
      <w:pPr>
        <w:pStyle w:val="tbnormal"/>
        <w:spacing w:before="120" w:after="120"/>
      </w:pPr>
      <w:r>
        <w:t>Le tableau ci-dessous vous présente la répartition des coûts pour 1 litre de bière produite. Les deux formats sont présentés :</w:t>
      </w:r>
    </w:p>
    <w:p w14:paraId="083809EE" w14:textId="77777777" w:rsidR="00F2693B" w:rsidRPr="005E21E4" w:rsidRDefault="00F2693B" w:rsidP="005E21E4">
      <w:pPr>
        <w:pStyle w:val="tbnormal"/>
        <w:rPr>
          <w:color w:val="FF0000"/>
        </w:rPr>
      </w:pPr>
      <w:r w:rsidRPr="005E21E4">
        <w:rPr>
          <w:color w:val="FF0000"/>
        </w:rPr>
        <w:t>TABLEAU BREAKDOWN COST !!!</w:t>
      </w:r>
    </w:p>
    <w:p w14:paraId="68E1A376" w14:textId="77777777" w:rsidR="00F2693B" w:rsidRDefault="00F2693B" w:rsidP="005E21E4">
      <w:pPr>
        <w:pStyle w:val="tbtitre2"/>
      </w:pPr>
      <w:bookmarkStart w:id="120" w:name="_Toc452557188"/>
      <w:r>
        <w:lastRenderedPageBreak/>
        <w:t>Procédé de fabrication</w:t>
      </w:r>
      <w:bookmarkEnd w:id="120"/>
    </w:p>
    <w:p w14:paraId="3348C1F5" w14:textId="6BDB2C1E" w:rsidR="00F2693B" w:rsidRDefault="00F2693B" w:rsidP="00F2693B">
      <w:pPr>
        <w:pStyle w:val="tbnormal"/>
        <w:spacing w:before="120" w:after="120"/>
      </w:pPr>
      <w:r>
        <w:t>La fabrication de vos produits suit un processus bien précis décliné en 5 étapes. Ces dernières sont toutes très importantes afin d’atteindre un niveau de qualité qui vous distingue de vos concurrents. Le</w:t>
      </w:r>
      <w:r w:rsidR="00E52E94">
        <w:t>s</w:t>
      </w:r>
      <w:r>
        <w:t xml:space="preserve"> détail</w:t>
      </w:r>
      <w:r w:rsidR="00E52E94">
        <w:t>s</w:t>
      </w:r>
      <w:r>
        <w:t xml:space="preserve"> vous </w:t>
      </w:r>
      <w:r w:rsidR="00E52E94">
        <w:t>sont</w:t>
      </w:r>
      <w:r>
        <w:t xml:space="preserve"> présenté</w:t>
      </w:r>
      <w:r w:rsidR="00E52E94">
        <w:t>s</w:t>
      </w:r>
      <w:r>
        <w:t xml:space="preserve"> dans les chapitres qui suivent.</w:t>
      </w:r>
    </w:p>
    <w:p w14:paraId="4FC5B45C" w14:textId="77777777" w:rsidR="00F2693B" w:rsidRDefault="00F2693B" w:rsidP="00857946">
      <w:pPr>
        <w:pStyle w:val="tbtitre1"/>
      </w:pPr>
      <w:bookmarkStart w:id="121" w:name="_Toc452557189"/>
      <w:r>
        <w:t>L’environnement</w:t>
      </w:r>
      <w:bookmarkEnd w:id="121"/>
    </w:p>
    <w:p w14:paraId="6EA51D96" w14:textId="77777777" w:rsidR="00F2693B" w:rsidRDefault="00F2693B" w:rsidP="00F2693B">
      <w:pPr>
        <w:pStyle w:val="tbnormal"/>
        <w:spacing w:before="120" w:after="120"/>
      </w:pPr>
      <w:r>
        <w:t>Ce chapitre vous présente les éléments avec lesquels vous devez interagir durant votre mandat. Nous vous présentons les caractéristiques principales des marchés, les matières premières que vous exploitez, vos partenaires sur le marché de l’approvisionnement, vos revendeurs, la provenance de vos fonds, les tendances de fluctuations saisonnières, les principales contraintes et les exemples de décisions stratégiques que vous êtes amené à prendre.</w:t>
      </w:r>
    </w:p>
    <w:p w14:paraId="4F6D0079" w14:textId="77777777" w:rsidR="00F2693B" w:rsidRDefault="00F2693B" w:rsidP="00857946">
      <w:pPr>
        <w:pStyle w:val="tbtitre2"/>
      </w:pPr>
      <w:bookmarkStart w:id="122" w:name="_Toc452557190"/>
      <w:r>
        <w:t>Le marché</w:t>
      </w:r>
      <w:bookmarkEnd w:id="122"/>
    </w:p>
    <w:p w14:paraId="23B7FAE6" w14:textId="6FAC7AEE" w:rsidR="00F2693B" w:rsidRDefault="00F2693B" w:rsidP="00F2693B">
      <w:pPr>
        <w:pStyle w:val="tbnormal"/>
        <w:spacing w:before="120" w:after="120"/>
      </w:pPr>
      <w:r>
        <w:t>Vous évoluez dans un marché concurrentiel « Un marché concurrentiel est un marché sur lequel il y a de nombreux acheteurs et de nombreux vendeurs d’un produit identique, de sorte que chacun a un impact négligeable sur le p</w:t>
      </w:r>
      <w:r w:rsidR="00E52E94">
        <w:t xml:space="preserve">rix de marché. » </w:t>
      </w:r>
      <w:r w:rsidR="00E52E94">
        <w:fldChar w:fldCharType="begin" w:fldLock="1"/>
      </w:r>
      <w:r w:rsidR="00E52E94">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E52E94">
        <w:fldChar w:fldCharType="separate"/>
      </w:r>
      <w:r w:rsidR="00E52E94" w:rsidRPr="00E52E94">
        <w:rPr>
          <w:noProof/>
        </w:rPr>
        <w:t>(Ionescu, 2014)</w:t>
      </w:r>
      <w:r w:rsidR="00E52E94">
        <w:fldChar w:fldCharType="end"/>
      </w:r>
      <w:r>
        <w:t>.</w:t>
      </w:r>
    </w:p>
    <w:p w14:paraId="64211455" w14:textId="74DBB6DD" w:rsidR="00F2693B" w:rsidRDefault="00F2693B" w:rsidP="00F2693B">
      <w:pPr>
        <w:pStyle w:val="tbnormal"/>
        <w:spacing w:before="120" w:after="120"/>
      </w:pPr>
      <w:r>
        <w:t>Cependant, vous n’êtes pas toute à fait sur un marché parfaitement concurrentiel. On dit volontiers que vous êtes à mi-chemin sur un marché dit de type oligopole. C’est donc vers ce type de marché que le simulateur tend. En effet, sur ce type de marché, « on trouve des vendeurs peu nombreux qui ne se concurrencent pas toujours de mani</w:t>
      </w:r>
      <w:r w:rsidR="00E52E94">
        <w:t xml:space="preserve">ère agressive. » </w:t>
      </w:r>
      <w:r w:rsidR="00E52E94">
        <w:fldChar w:fldCharType="begin" w:fldLock="1"/>
      </w:r>
      <w:r w:rsidR="00E6133C">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E52E94">
        <w:fldChar w:fldCharType="separate"/>
      </w:r>
      <w:r w:rsidR="00E52E94" w:rsidRPr="00E52E94">
        <w:rPr>
          <w:noProof/>
        </w:rPr>
        <w:t>(Ionescu, 2014)</w:t>
      </w:r>
      <w:r w:rsidR="00E52E94">
        <w:fldChar w:fldCharType="end"/>
      </w:r>
      <w:r>
        <w:t>.</w:t>
      </w:r>
    </w:p>
    <w:p w14:paraId="6415E55B" w14:textId="77777777" w:rsidR="00F2693B" w:rsidRDefault="00F2693B" w:rsidP="00857946">
      <w:pPr>
        <w:pStyle w:val="tbtitre2"/>
      </w:pPr>
      <w:bookmarkStart w:id="123" w:name="_Toc452557191"/>
      <w:r>
        <w:t>Les matières premières</w:t>
      </w:r>
      <w:bookmarkEnd w:id="123"/>
    </w:p>
    <w:p w14:paraId="370CC427" w14:textId="77777777" w:rsidR="005A2556" w:rsidRDefault="00F2693B" w:rsidP="005A2556">
      <w:pPr>
        <w:pStyle w:val="tbnormal"/>
        <w:spacing w:before="120" w:after="120"/>
      </w:pPr>
      <w:r>
        <w:t>Dans le but de créer vos produits, vous êtes dépendant du marché de l’approvisionnement. Pour faciliter le management des ressources utiles à la fabrication de vos bières, nous avons pris la décision de définir ce marché comme étant illimité. Ce qui supprime le risque de ne pas pouvoir s’approvisionner. Ci-dessous, voici les prix</w:t>
      </w:r>
      <w:r w:rsidR="005A2556">
        <w:rPr>
          <w:rStyle w:val="Appelnotedebasdep"/>
        </w:rPr>
        <w:footnoteReference w:id="13"/>
      </w:r>
      <w:r>
        <w:t xml:space="preserve"> des matières première</w:t>
      </w:r>
      <w:r w:rsidR="005A2556">
        <w:t>s utilisées dans vos recettes :</w:t>
      </w:r>
    </w:p>
    <w:p w14:paraId="7FCDDBD0" w14:textId="77777777" w:rsidR="005A2556" w:rsidRDefault="00F2693B" w:rsidP="005A2556">
      <w:pPr>
        <w:pStyle w:val="tbnormal"/>
        <w:numPr>
          <w:ilvl w:val="0"/>
          <w:numId w:val="7"/>
        </w:numPr>
        <w:spacing w:before="120" w:after="120"/>
      </w:pPr>
      <w:r>
        <w:t>Eau : Utilisé dans toutes les recettes, s’achète au prix de 2.- CHF le m3.</w:t>
      </w:r>
    </w:p>
    <w:p w14:paraId="1776BDFD" w14:textId="77777777" w:rsidR="005A2556" w:rsidRDefault="00F2693B" w:rsidP="005A2556">
      <w:pPr>
        <w:pStyle w:val="tbnormal"/>
        <w:numPr>
          <w:ilvl w:val="0"/>
          <w:numId w:val="7"/>
        </w:numPr>
        <w:spacing w:before="120" w:after="120"/>
      </w:pPr>
      <w:r>
        <w:t>Malt d’orge : Utilisé dans la production de vos produits BW01 et BW04, il s’achète au prix de 17.- CHF le sac de 25kg.</w:t>
      </w:r>
    </w:p>
    <w:p w14:paraId="41635D77" w14:textId="77777777" w:rsidR="005A2556" w:rsidRDefault="00F2693B" w:rsidP="005A2556">
      <w:pPr>
        <w:pStyle w:val="tbnormal"/>
        <w:numPr>
          <w:ilvl w:val="0"/>
          <w:numId w:val="7"/>
        </w:numPr>
        <w:spacing w:before="120" w:after="120"/>
      </w:pPr>
      <w:r>
        <w:lastRenderedPageBreak/>
        <w:t>Malt d’orge Bio : Utilisé dans votre produit Bio, s’achète au prix de 30.- CHF les 25kg.</w:t>
      </w:r>
    </w:p>
    <w:p w14:paraId="1C056DCF" w14:textId="77777777" w:rsidR="005A2556" w:rsidRDefault="00F2693B" w:rsidP="005A2556">
      <w:pPr>
        <w:pStyle w:val="tbnormal"/>
        <w:numPr>
          <w:ilvl w:val="0"/>
          <w:numId w:val="7"/>
        </w:numPr>
        <w:spacing w:before="120" w:after="120"/>
      </w:pPr>
      <w:r>
        <w:t>Malt de froment : Utilisé dans le produit BW02. Elle s’achète au prix de 14.- CHF les 25kg.</w:t>
      </w:r>
    </w:p>
    <w:p w14:paraId="17524DEE" w14:textId="77777777" w:rsidR="005A2556" w:rsidRDefault="00F2693B" w:rsidP="005A2556">
      <w:pPr>
        <w:pStyle w:val="tbnormal"/>
        <w:numPr>
          <w:ilvl w:val="0"/>
          <w:numId w:val="7"/>
        </w:numPr>
        <w:spacing w:before="120" w:after="120"/>
      </w:pPr>
      <w:r>
        <w:t xml:space="preserve">Le houblon : Utilisé dans toutes les recettes. Il s’obtient au prix de </w:t>
      </w:r>
    </w:p>
    <w:p w14:paraId="4B8471FC" w14:textId="77777777" w:rsidR="005A2556" w:rsidRDefault="00F2693B" w:rsidP="005A2556">
      <w:pPr>
        <w:pStyle w:val="tbnormal"/>
        <w:numPr>
          <w:ilvl w:val="0"/>
          <w:numId w:val="7"/>
        </w:numPr>
        <w:spacing w:before="120" w:after="120"/>
      </w:pPr>
      <w:r>
        <w:t>Miel : Utilisé dans la préparation de la bière BW03. Il s’achète au prix de 20.- le kg.</w:t>
      </w:r>
    </w:p>
    <w:p w14:paraId="3315B82C" w14:textId="593D4338" w:rsidR="005A2556" w:rsidRDefault="00F2693B" w:rsidP="005A2556">
      <w:pPr>
        <w:pStyle w:val="tbnormal"/>
        <w:numPr>
          <w:ilvl w:val="0"/>
          <w:numId w:val="7"/>
        </w:numPr>
        <w:spacing w:before="120" w:after="120"/>
      </w:pPr>
      <w:r>
        <w:t xml:space="preserve">Bouquet d’épices : Utilisé pour la préparation de la bière BW04, s’achète au prix de </w:t>
      </w:r>
      <w:r w:rsidR="0008138D">
        <w:t>0.70 cts de</w:t>
      </w:r>
      <w:r>
        <w:t xml:space="preserve"> CHF par bouquet.</w:t>
      </w:r>
    </w:p>
    <w:p w14:paraId="634751D7" w14:textId="77777777" w:rsidR="005A2556" w:rsidRDefault="00F2693B" w:rsidP="005A2556">
      <w:pPr>
        <w:pStyle w:val="tbnormal"/>
        <w:numPr>
          <w:ilvl w:val="0"/>
          <w:numId w:val="7"/>
        </w:numPr>
        <w:spacing w:before="120" w:after="120"/>
      </w:pPr>
      <w:r>
        <w:t xml:space="preserve">La levure : </w:t>
      </w:r>
      <w:r w:rsidR="005A2556">
        <w:t>Utilisée</w:t>
      </w:r>
      <w:r>
        <w:t xml:space="preserve"> dans tous vos produits. Cette matière s’achète au prix de 300.- CHF par un kilogramme.</w:t>
      </w:r>
    </w:p>
    <w:p w14:paraId="421B877D" w14:textId="77777777" w:rsidR="00F2693B" w:rsidRDefault="00F2693B" w:rsidP="005A2556">
      <w:pPr>
        <w:pStyle w:val="tbnormal"/>
        <w:numPr>
          <w:ilvl w:val="0"/>
          <w:numId w:val="7"/>
        </w:numPr>
        <w:spacing w:before="120" w:after="120"/>
      </w:pPr>
      <w:r>
        <w:t>L’unité canette s’achète à 0.05 cts et l’unité de bouteille à 0.10 cts.</w:t>
      </w:r>
    </w:p>
    <w:p w14:paraId="35298CD8" w14:textId="77777777" w:rsidR="00F2693B" w:rsidRDefault="00F2693B" w:rsidP="00857946">
      <w:pPr>
        <w:pStyle w:val="tbtitre2"/>
      </w:pPr>
      <w:bookmarkStart w:id="124" w:name="_Toc452557192"/>
      <w:r>
        <w:t>Les fournisseurs</w:t>
      </w:r>
      <w:bookmarkEnd w:id="124"/>
    </w:p>
    <w:p w14:paraId="160D0A6C" w14:textId="77777777" w:rsidR="00F2693B" w:rsidRDefault="00F2693B" w:rsidP="00F2693B">
      <w:pPr>
        <w:pStyle w:val="tbnormal"/>
        <w:spacing w:before="120" w:after="120"/>
      </w:pPr>
      <w:r>
        <w:t>Vous traitez principalement avec trois fournisseurs. Vous n’avez pas la possibilité de changer ces partenaires durant votre mandat.</w:t>
      </w:r>
    </w:p>
    <w:p w14:paraId="0D557D72" w14:textId="77777777" w:rsidR="00F2693B" w:rsidRDefault="00F2693B" w:rsidP="00F2693B">
      <w:pPr>
        <w:pStyle w:val="tbnormal"/>
        <w:spacing w:before="120" w:after="120"/>
      </w:pPr>
      <w:r>
        <w:t>Les matières premières telles que le houblon, les différents malts et la levure ainsi que les récipients s’obtiennent chez Maltlonne SA. L’eau s’obtient par la société cantonale Ourseau SA. Pour les aliments plus artisanaux comme le miel et les épices, ceux-ci, s’obtiennent chez l’artisant Monsieur Ture.</w:t>
      </w:r>
    </w:p>
    <w:p w14:paraId="23BA3856" w14:textId="77777777" w:rsidR="005A2556" w:rsidRDefault="00F2693B" w:rsidP="005A2556">
      <w:pPr>
        <w:pStyle w:val="tbnormal"/>
        <w:spacing w:before="120" w:after="120"/>
      </w:pPr>
      <w:r>
        <w:t xml:space="preserve">Tous ces partenaires se situent en Suisse. Ce qui facilite les échanges et évite de devoir travailler dans plusieurs devises différentes. L’une des informations très importantes, est celle des délais de livraison </w:t>
      </w:r>
      <w:r w:rsidR="005A2556">
        <w:t>et des conditions de paiement :</w:t>
      </w:r>
    </w:p>
    <w:p w14:paraId="3A0FFE61" w14:textId="7C322F9F" w:rsidR="005A2556" w:rsidRDefault="009B580A" w:rsidP="005A2556">
      <w:pPr>
        <w:pStyle w:val="tbnormal"/>
        <w:numPr>
          <w:ilvl w:val="0"/>
          <w:numId w:val="8"/>
        </w:numPr>
        <w:spacing w:before="120" w:after="120"/>
      </w:pPr>
      <w:r>
        <w:t>Maltlonne SA : 5-6</w:t>
      </w:r>
      <w:r w:rsidR="005A2556">
        <w:t xml:space="preserve"> jours et payable à 30 jours.</w:t>
      </w:r>
    </w:p>
    <w:p w14:paraId="129E9F7D" w14:textId="346CF637" w:rsidR="005A2556" w:rsidRDefault="00F2693B" w:rsidP="005A2556">
      <w:pPr>
        <w:pStyle w:val="tbnormal"/>
        <w:numPr>
          <w:ilvl w:val="0"/>
          <w:numId w:val="8"/>
        </w:numPr>
        <w:spacing w:before="120" w:after="120"/>
      </w:pPr>
      <w:r>
        <w:t>Ourseau SA :</w:t>
      </w:r>
      <w:r w:rsidR="005A2556">
        <w:t xml:space="preserve"> </w:t>
      </w:r>
      <w:r w:rsidR="009B580A">
        <w:t>Directement raccordé</w:t>
      </w:r>
      <w:r w:rsidR="005A2556">
        <w:t xml:space="preserve"> et payable à 15 jours.</w:t>
      </w:r>
    </w:p>
    <w:p w14:paraId="6A59467D" w14:textId="62212259" w:rsidR="00F2693B" w:rsidRDefault="009B580A" w:rsidP="005A2556">
      <w:pPr>
        <w:pStyle w:val="tbnormal"/>
        <w:numPr>
          <w:ilvl w:val="0"/>
          <w:numId w:val="8"/>
        </w:numPr>
        <w:spacing w:before="120" w:after="120"/>
      </w:pPr>
      <w:r>
        <w:t xml:space="preserve">Monsieur Ture : </w:t>
      </w:r>
      <w:r w:rsidR="003750C2">
        <w:t xml:space="preserve">Minimum à </w:t>
      </w:r>
      <w:r>
        <w:t>10</w:t>
      </w:r>
      <w:r w:rsidR="00F2693B">
        <w:t xml:space="preserve"> jours et payable </w:t>
      </w:r>
      <w:r w:rsidR="005A2556">
        <w:t>dès réception des marchandises.</w:t>
      </w:r>
    </w:p>
    <w:p w14:paraId="7DF21F92" w14:textId="77777777" w:rsidR="00F2693B" w:rsidRDefault="00F2693B" w:rsidP="00857946">
      <w:pPr>
        <w:pStyle w:val="tbtitre2"/>
      </w:pPr>
      <w:bookmarkStart w:id="125" w:name="_Toc452557193"/>
      <w:r>
        <w:t>Les revendeurs</w:t>
      </w:r>
      <w:bookmarkEnd w:id="125"/>
    </w:p>
    <w:p w14:paraId="4CB20F09" w14:textId="77777777" w:rsidR="00F2693B" w:rsidRDefault="00F2693B" w:rsidP="00F2693B">
      <w:pPr>
        <w:pStyle w:val="tbnormal"/>
        <w:spacing w:before="120" w:after="120"/>
      </w:pPr>
      <w:r>
        <w:t>Vous ne travaillez pas directement avec le consommateur final. Vous passez par 220 revendeurs agréés afin de distribuer vos produits. Ces revendeurs sont atteignables par le biais de canaux de distribution différents. Chacun d’eux ont leurs spécificités et leurs clients avec des profils variés et des préférences différentes. Il s’agit là, de les prendre en considération afin d’augmenter vos ventes et donc votre bénéfice.</w:t>
      </w:r>
    </w:p>
    <w:p w14:paraId="65F7B4CB" w14:textId="77777777" w:rsidR="00F2693B" w:rsidRDefault="00F2693B" w:rsidP="00F2693B">
      <w:pPr>
        <w:pStyle w:val="tbnormal"/>
        <w:spacing w:before="120" w:after="120"/>
      </w:pPr>
      <w:r>
        <w:t>De plus, ces revendeurs se situent dans trois zones géographiques différentes. Encore une fois, ces zones ont leurs préférences.</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D51CD4" w14:paraId="33B46F75" w14:textId="77777777" w:rsidTr="00D51CD4">
        <w:trPr>
          <w:trHeight w:val="454"/>
        </w:trPr>
        <w:tc>
          <w:tcPr>
            <w:tcW w:w="1472" w:type="dxa"/>
            <w:vAlign w:val="center"/>
          </w:tcPr>
          <w:p w14:paraId="6ADFB87E" w14:textId="77777777" w:rsidR="005A2556" w:rsidRPr="00741F67" w:rsidRDefault="005A2556" w:rsidP="00741F67">
            <w:pPr>
              <w:pStyle w:val="tbnormal"/>
              <w:rPr>
                <w:b/>
              </w:rPr>
            </w:pPr>
          </w:p>
        </w:tc>
        <w:tc>
          <w:tcPr>
            <w:tcW w:w="1473" w:type="dxa"/>
            <w:vAlign w:val="center"/>
          </w:tcPr>
          <w:p w14:paraId="23B5B76E" w14:textId="77777777" w:rsidR="005A2556" w:rsidRPr="00741F67" w:rsidRDefault="005A2556" w:rsidP="00741F67">
            <w:pPr>
              <w:pStyle w:val="tbnormal"/>
              <w:rPr>
                <w:b/>
              </w:rPr>
            </w:pPr>
            <w:r w:rsidRPr="00741F67">
              <w:rPr>
                <w:b/>
              </w:rPr>
              <w:t>Détaillant</w:t>
            </w:r>
          </w:p>
        </w:tc>
        <w:tc>
          <w:tcPr>
            <w:tcW w:w="1728" w:type="dxa"/>
            <w:vAlign w:val="center"/>
          </w:tcPr>
          <w:p w14:paraId="0D4AC1F8" w14:textId="77777777" w:rsidR="005A2556" w:rsidRPr="00741F67" w:rsidRDefault="005A2556" w:rsidP="00741F67">
            <w:pPr>
              <w:pStyle w:val="tbnormal"/>
              <w:rPr>
                <w:b/>
              </w:rPr>
            </w:pPr>
            <w:r w:rsidRPr="00741F67">
              <w:rPr>
                <w:b/>
              </w:rPr>
              <w:t>Supermarché</w:t>
            </w:r>
          </w:p>
        </w:tc>
        <w:tc>
          <w:tcPr>
            <w:tcW w:w="1218" w:type="dxa"/>
            <w:vAlign w:val="center"/>
          </w:tcPr>
          <w:p w14:paraId="07FFF3C1" w14:textId="77777777" w:rsidR="005A2556" w:rsidRPr="00741F67" w:rsidRDefault="005A2556" w:rsidP="00741F67">
            <w:pPr>
              <w:pStyle w:val="tbnormal"/>
              <w:rPr>
                <w:b/>
              </w:rPr>
            </w:pPr>
            <w:r w:rsidRPr="00741F67">
              <w:rPr>
                <w:b/>
              </w:rPr>
              <w:t>Autres</w:t>
            </w:r>
            <w:r w:rsidR="00D51CD4" w:rsidRPr="00741F67">
              <w:rPr>
                <w:rStyle w:val="Appelnotedebasdep"/>
                <w:b/>
              </w:rPr>
              <w:footnoteReference w:id="14"/>
            </w:r>
          </w:p>
        </w:tc>
        <w:tc>
          <w:tcPr>
            <w:tcW w:w="1473" w:type="dxa"/>
            <w:shd w:val="clear" w:color="auto" w:fill="E7E6E6" w:themeFill="background2"/>
            <w:vAlign w:val="center"/>
          </w:tcPr>
          <w:p w14:paraId="0136F07C" w14:textId="77777777" w:rsidR="005A2556" w:rsidRPr="00741F67" w:rsidRDefault="005A2556" w:rsidP="00741F67">
            <w:pPr>
              <w:pStyle w:val="tbnormal"/>
              <w:rPr>
                <w:b/>
              </w:rPr>
            </w:pPr>
            <w:r w:rsidRPr="00741F67">
              <w:rPr>
                <w:b/>
              </w:rPr>
              <w:t>Totaux</w:t>
            </w:r>
          </w:p>
        </w:tc>
      </w:tr>
      <w:tr w:rsidR="00D51CD4" w14:paraId="0C9E8DDA" w14:textId="77777777" w:rsidTr="00D51CD4">
        <w:trPr>
          <w:trHeight w:val="454"/>
        </w:trPr>
        <w:tc>
          <w:tcPr>
            <w:tcW w:w="1472" w:type="dxa"/>
            <w:vAlign w:val="center"/>
          </w:tcPr>
          <w:p w14:paraId="2C24AE01" w14:textId="77777777" w:rsidR="005A2556" w:rsidRPr="00741F67" w:rsidRDefault="005A2556" w:rsidP="00741F67">
            <w:pPr>
              <w:pStyle w:val="tbnormal"/>
              <w:rPr>
                <w:b/>
              </w:rPr>
            </w:pPr>
            <w:r w:rsidRPr="00741F67">
              <w:rPr>
                <w:b/>
              </w:rPr>
              <w:t>Ouest</w:t>
            </w:r>
          </w:p>
        </w:tc>
        <w:tc>
          <w:tcPr>
            <w:tcW w:w="1473" w:type="dxa"/>
            <w:vAlign w:val="center"/>
          </w:tcPr>
          <w:p w14:paraId="16341AD2" w14:textId="77777777" w:rsidR="005A2556" w:rsidRDefault="005A2556" w:rsidP="00741F67">
            <w:pPr>
              <w:pStyle w:val="tbnormal"/>
            </w:pPr>
            <w:r>
              <w:t>23</w:t>
            </w:r>
          </w:p>
        </w:tc>
        <w:tc>
          <w:tcPr>
            <w:tcW w:w="1728" w:type="dxa"/>
            <w:vAlign w:val="center"/>
          </w:tcPr>
          <w:p w14:paraId="67F599D4" w14:textId="77777777" w:rsidR="005A2556" w:rsidRDefault="005A2556" w:rsidP="00741F67">
            <w:pPr>
              <w:pStyle w:val="tbnormal"/>
            </w:pPr>
            <w:r>
              <w:t>11</w:t>
            </w:r>
          </w:p>
        </w:tc>
        <w:tc>
          <w:tcPr>
            <w:tcW w:w="1218" w:type="dxa"/>
            <w:vAlign w:val="center"/>
          </w:tcPr>
          <w:p w14:paraId="541B50AA" w14:textId="77777777" w:rsidR="005A2556" w:rsidRDefault="005A2556" w:rsidP="00741F67">
            <w:pPr>
              <w:pStyle w:val="tbnormal"/>
            </w:pPr>
            <w:r>
              <w:t>49</w:t>
            </w:r>
          </w:p>
        </w:tc>
        <w:tc>
          <w:tcPr>
            <w:tcW w:w="1473" w:type="dxa"/>
            <w:shd w:val="clear" w:color="auto" w:fill="E7E6E6" w:themeFill="background2"/>
            <w:vAlign w:val="center"/>
          </w:tcPr>
          <w:p w14:paraId="36F26878" w14:textId="77777777" w:rsidR="005A2556" w:rsidRPr="00741F67" w:rsidRDefault="005A2556" w:rsidP="00741F67">
            <w:pPr>
              <w:pStyle w:val="tbnormal"/>
              <w:rPr>
                <w:b/>
              </w:rPr>
            </w:pPr>
            <w:r w:rsidRPr="00741F67">
              <w:rPr>
                <w:b/>
              </w:rPr>
              <w:t>37.72%</w:t>
            </w:r>
          </w:p>
        </w:tc>
      </w:tr>
      <w:tr w:rsidR="00D51CD4" w14:paraId="050977F6" w14:textId="77777777" w:rsidTr="00D51CD4">
        <w:trPr>
          <w:trHeight w:val="454"/>
        </w:trPr>
        <w:tc>
          <w:tcPr>
            <w:tcW w:w="1472" w:type="dxa"/>
            <w:vAlign w:val="center"/>
          </w:tcPr>
          <w:p w14:paraId="39B497E6" w14:textId="77777777" w:rsidR="005A2556" w:rsidRPr="00741F67" w:rsidRDefault="005A2556" w:rsidP="00741F67">
            <w:pPr>
              <w:pStyle w:val="tbnormal"/>
              <w:rPr>
                <w:b/>
              </w:rPr>
            </w:pPr>
            <w:r w:rsidRPr="00741F67">
              <w:rPr>
                <w:b/>
              </w:rPr>
              <w:t>Centrale</w:t>
            </w:r>
          </w:p>
        </w:tc>
        <w:tc>
          <w:tcPr>
            <w:tcW w:w="1473" w:type="dxa"/>
            <w:vAlign w:val="center"/>
          </w:tcPr>
          <w:p w14:paraId="603412C4" w14:textId="77777777" w:rsidR="005A2556" w:rsidRDefault="005A2556" w:rsidP="00741F67">
            <w:pPr>
              <w:pStyle w:val="tbnormal"/>
            </w:pPr>
            <w:r>
              <w:t>12</w:t>
            </w:r>
          </w:p>
        </w:tc>
        <w:tc>
          <w:tcPr>
            <w:tcW w:w="1728" w:type="dxa"/>
            <w:vAlign w:val="center"/>
          </w:tcPr>
          <w:p w14:paraId="48C0DC98" w14:textId="77777777" w:rsidR="005A2556" w:rsidRDefault="005A2556" w:rsidP="00741F67">
            <w:pPr>
              <w:pStyle w:val="tbnormal"/>
            </w:pPr>
            <w:r>
              <w:t>17</w:t>
            </w:r>
          </w:p>
        </w:tc>
        <w:tc>
          <w:tcPr>
            <w:tcW w:w="1218" w:type="dxa"/>
            <w:vAlign w:val="center"/>
          </w:tcPr>
          <w:p w14:paraId="29DB8292" w14:textId="77777777" w:rsidR="005A2556" w:rsidRDefault="005A2556" w:rsidP="00741F67">
            <w:pPr>
              <w:pStyle w:val="tbnormal"/>
            </w:pPr>
            <w:r>
              <w:t>58</w:t>
            </w:r>
          </w:p>
        </w:tc>
        <w:tc>
          <w:tcPr>
            <w:tcW w:w="1473" w:type="dxa"/>
            <w:shd w:val="clear" w:color="auto" w:fill="E7E6E6" w:themeFill="background2"/>
            <w:vAlign w:val="center"/>
          </w:tcPr>
          <w:p w14:paraId="652CDC3A" w14:textId="77777777" w:rsidR="005A2556" w:rsidRPr="00741F67" w:rsidRDefault="005A2556" w:rsidP="00741F67">
            <w:pPr>
              <w:pStyle w:val="tbnormal"/>
              <w:rPr>
                <w:b/>
              </w:rPr>
            </w:pPr>
            <w:r w:rsidRPr="00741F67">
              <w:rPr>
                <w:b/>
              </w:rPr>
              <w:t>39.55%</w:t>
            </w:r>
          </w:p>
        </w:tc>
      </w:tr>
      <w:tr w:rsidR="00D51CD4" w14:paraId="088F5709" w14:textId="77777777" w:rsidTr="00D51CD4">
        <w:trPr>
          <w:trHeight w:val="454"/>
        </w:trPr>
        <w:tc>
          <w:tcPr>
            <w:tcW w:w="1472" w:type="dxa"/>
            <w:vAlign w:val="center"/>
          </w:tcPr>
          <w:p w14:paraId="574BD881" w14:textId="77777777" w:rsidR="005A2556" w:rsidRPr="00741F67" w:rsidRDefault="005A2556" w:rsidP="00741F67">
            <w:pPr>
              <w:pStyle w:val="tbnormal"/>
              <w:rPr>
                <w:b/>
              </w:rPr>
            </w:pPr>
            <w:r w:rsidRPr="00741F67">
              <w:rPr>
                <w:b/>
              </w:rPr>
              <w:t>Est</w:t>
            </w:r>
          </w:p>
        </w:tc>
        <w:tc>
          <w:tcPr>
            <w:tcW w:w="1473" w:type="dxa"/>
            <w:vAlign w:val="center"/>
          </w:tcPr>
          <w:p w14:paraId="13BDB94A" w14:textId="77777777" w:rsidR="005A2556" w:rsidRDefault="005A2556" w:rsidP="00741F67">
            <w:pPr>
              <w:pStyle w:val="tbnormal"/>
            </w:pPr>
            <w:r>
              <w:t>8</w:t>
            </w:r>
          </w:p>
        </w:tc>
        <w:tc>
          <w:tcPr>
            <w:tcW w:w="1728" w:type="dxa"/>
            <w:vAlign w:val="center"/>
          </w:tcPr>
          <w:p w14:paraId="7079F8FD" w14:textId="77777777" w:rsidR="005A2556" w:rsidRDefault="005A2556" w:rsidP="00741F67">
            <w:pPr>
              <w:pStyle w:val="tbnormal"/>
            </w:pPr>
            <w:r>
              <w:t>15</w:t>
            </w:r>
          </w:p>
        </w:tc>
        <w:tc>
          <w:tcPr>
            <w:tcW w:w="1218" w:type="dxa"/>
            <w:vAlign w:val="center"/>
          </w:tcPr>
          <w:p w14:paraId="1251E917" w14:textId="77777777" w:rsidR="005A2556" w:rsidRDefault="005A2556" w:rsidP="00741F67">
            <w:pPr>
              <w:pStyle w:val="tbnormal"/>
            </w:pPr>
            <w:r>
              <w:t>27</w:t>
            </w:r>
          </w:p>
        </w:tc>
        <w:tc>
          <w:tcPr>
            <w:tcW w:w="1473" w:type="dxa"/>
            <w:shd w:val="clear" w:color="auto" w:fill="E7E6E6" w:themeFill="background2"/>
            <w:vAlign w:val="center"/>
          </w:tcPr>
          <w:p w14:paraId="6B67CF79" w14:textId="77777777" w:rsidR="005A2556" w:rsidRPr="00741F67" w:rsidRDefault="005A2556" w:rsidP="00741F67">
            <w:pPr>
              <w:pStyle w:val="tbnormal"/>
              <w:rPr>
                <w:b/>
              </w:rPr>
            </w:pPr>
            <w:r w:rsidRPr="00741F67">
              <w:rPr>
                <w:b/>
              </w:rPr>
              <w:t>22.73%</w:t>
            </w:r>
          </w:p>
        </w:tc>
      </w:tr>
      <w:tr w:rsidR="00D51CD4" w14:paraId="5B36778E" w14:textId="77777777" w:rsidTr="00D51CD4">
        <w:trPr>
          <w:trHeight w:val="454"/>
        </w:trPr>
        <w:tc>
          <w:tcPr>
            <w:tcW w:w="1472" w:type="dxa"/>
            <w:shd w:val="clear" w:color="auto" w:fill="E7E6E6" w:themeFill="background2"/>
            <w:vAlign w:val="center"/>
          </w:tcPr>
          <w:p w14:paraId="7E0AB454" w14:textId="77777777" w:rsidR="005A2556" w:rsidRPr="00741F67" w:rsidRDefault="005A2556" w:rsidP="00741F67">
            <w:pPr>
              <w:pStyle w:val="tbnormal"/>
              <w:rPr>
                <w:b/>
              </w:rPr>
            </w:pPr>
            <w:r w:rsidRPr="00741F67">
              <w:rPr>
                <w:b/>
              </w:rPr>
              <w:t>Totaux</w:t>
            </w:r>
          </w:p>
        </w:tc>
        <w:tc>
          <w:tcPr>
            <w:tcW w:w="1473" w:type="dxa"/>
            <w:shd w:val="clear" w:color="auto" w:fill="E7E6E6" w:themeFill="background2"/>
            <w:vAlign w:val="center"/>
          </w:tcPr>
          <w:p w14:paraId="7BB50654" w14:textId="77777777" w:rsidR="005A2556" w:rsidRPr="00741F67" w:rsidRDefault="005A2556" w:rsidP="00741F67">
            <w:pPr>
              <w:pStyle w:val="tbnormal"/>
              <w:rPr>
                <w:b/>
              </w:rPr>
            </w:pPr>
            <w:r w:rsidRPr="00741F67">
              <w:rPr>
                <w:b/>
              </w:rPr>
              <w:t>19.55%</w:t>
            </w:r>
          </w:p>
        </w:tc>
        <w:tc>
          <w:tcPr>
            <w:tcW w:w="1728" w:type="dxa"/>
            <w:shd w:val="clear" w:color="auto" w:fill="E7E6E6" w:themeFill="background2"/>
            <w:vAlign w:val="center"/>
          </w:tcPr>
          <w:p w14:paraId="6AC0C29E" w14:textId="77777777" w:rsidR="005A2556" w:rsidRPr="00741F67" w:rsidRDefault="005A2556" w:rsidP="00741F67">
            <w:pPr>
              <w:pStyle w:val="tbnormal"/>
              <w:rPr>
                <w:b/>
              </w:rPr>
            </w:pPr>
            <w:r w:rsidRPr="00741F67">
              <w:rPr>
                <w:b/>
              </w:rPr>
              <w:t>19.55%</w:t>
            </w:r>
          </w:p>
        </w:tc>
        <w:tc>
          <w:tcPr>
            <w:tcW w:w="1218" w:type="dxa"/>
            <w:shd w:val="clear" w:color="auto" w:fill="E7E6E6" w:themeFill="background2"/>
            <w:vAlign w:val="center"/>
          </w:tcPr>
          <w:p w14:paraId="7FF71C35" w14:textId="77777777" w:rsidR="005A2556" w:rsidRPr="00741F67" w:rsidRDefault="005A2556" w:rsidP="00741F67">
            <w:pPr>
              <w:pStyle w:val="tbnormal"/>
              <w:rPr>
                <w:b/>
              </w:rPr>
            </w:pPr>
            <w:r w:rsidRPr="00741F67">
              <w:rPr>
                <w:rFonts w:ascii="environ" w:hAnsi="environ"/>
                <w:b/>
              </w:rPr>
              <w:t>60.90%</w:t>
            </w:r>
          </w:p>
        </w:tc>
        <w:tc>
          <w:tcPr>
            <w:tcW w:w="1473" w:type="dxa"/>
            <w:shd w:val="clear" w:color="auto" w:fill="E7E6E6" w:themeFill="background2"/>
            <w:vAlign w:val="center"/>
          </w:tcPr>
          <w:p w14:paraId="46022446" w14:textId="77777777" w:rsidR="005A2556" w:rsidRPr="00741F67" w:rsidRDefault="005A2556" w:rsidP="00741F67">
            <w:pPr>
              <w:pStyle w:val="tbnormal"/>
              <w:rPr>
                <w:b/>
              </w:rPr>
            </w:pPr>
            <w:r w:rsidRPr="00741F67">
              <w:rPr>
                <w:b/>
              </w:rPr>
              <w:t>220</w:t>
            </w:r>
          </w:p>
        </w:tc>
      </w:tr>
    </w:tbl>
    <w:p w14:paraId="53957287" w14:textId="77777777" w:rsidR="00F2693B" w:rsidRDefault="00F2693B" w:rsidP="00F2693B">
      <w:pPr>
        <w:pStyle w:val="tbnormal"/>
        <w:spacing w:before="120" w:after="120"/>
      </w:pPr>
      <w:r>
        <w:t>Cette matrice vous présente l’importance des régions ainsi que celle des canaux de distribution.</w:t>
      </w:r>
    </w:p>
    <w:p w14:paraId="27578D1F" w14:textId="77777777" w:rsidR="00F2693B" w:rsidRDefault="00F2693B" w:rsidP="00857946">
      <w:pPr>
        <w:pStyle w:val="tbtitre3"/>
      </w:pPr>
      <w:bookmarkStart w:id="126" w:name="_Toc452557194"/>
      <w:r>
        <w:t>Détaillant</w:t>
      </w:r>
      <w:bookmarkEnd w:id="126"/>
    </w:p>
    <w:p w14:paraId="64CD9D33" w14:textId="77777777" w:rsidR="00F2693B" w:rsidRDefault="00F2693B" w:rsidP="00F2693B">
      <w:pPr>
        <w:pStyle w:val="tbnormal"/>
        <w:spacing w:before="120" w:after="120"/>
      </w:pPr>
      <w:r>
        <w:t>Les détaillants sont le plus faible des canaux de distribution. Avec un total de vente de 20%, il se place derrière les deux autres.</w:t>
      </w:r>
    </w:p>
    <w:p w14:paraId="3F149D8C" w14:textId="77777777" w:rsidR="00F2693B" w:rsidRDefault="00F2693B" w:rsidP="00F2693B">
      <w:pPr>
        <w:pStyle w:val="tbnormal"/>
        <w:spacing w:before="120" w:after="120"/>
      </w:pPr>
      <w:r>
        <w:t>Ces revendeurs apprécient de pouvoir proposer à leurs clients, une variété restreinte en terme de quantité mais plutôt de bonne qualité. Ils ont une préférence sur les produits de type premium. La bière Bio, au miel ou encore la spécialité aux épices sont leurs préférences.</w:t>
      </w:r>
    </w:p>
    <w:p w14:paraId="14ECCC8B" w14:textId="77777777" w:rsidR="00F2693B" w:rsidRDefault="00F2693B" w:rsidP="00F2693B">
      <w:pPr>
        <w:pStyle w:val="tbnormal"/>
        <w:spacing w:before="120" w:after="120"/>
      </w:pPr>
      <w:r>
        <w:t>Ils vendent uniquement dans le format en bouteille de 25 cl et ils ne sont donc catégoriquement pas intéressés par les canettes au format 50 cl.</w:t>
      </w:r>
    </w:p>
    <w:p w14:paraId="5B6FAB50" w14:textId="77777777" w:rsidR="00F2693B" w:rsidRDefault="00F2693B" w:rsidP="00F2693B">
      <w:pPr>
        <w:pStyle w:val="tbnormal"/>
        <w:spacing w:before="120" w:after="120"/>
      </w:pPr>
      <w:r>
        <w:t>Leurs clients sont peu sensibles aux prix pratiqués. Les produits se vendent généralement 15% plus cher que dans les supermarchés.</w:t>
      </w:r>
    </w:p>
    <w:p w14:paraId="660C0C74" w14:textId="7E045919" w:rsidR="00F2693B" w:rsidRDefault="00F2693B" w:rsidP="00F2693B">
      <w:pPr>
        <w:pStyle w:val="tbnormal"/>
        <w:spacing w:before="120" w:after="120"/>
      </w:pPr>
      <w:r>
        <w:t>Les détaillants paient généralemen</w:t>
      </w:r>
      <w:r w:rsidR="009E2687">
        <w:t>t les factures ouvertes en 5 à 10</w:t>
      </w:r>
      <w:r>
        <w:t xml:space="preserve"> jours. Cependant, gardez en tête que vous leur accordez un délai de paiement à 15 jours.</w:t>
      </w:r>
    </w:p>
    <w:p w14:paraId="7746A9A9" w14:textId="77777777" w:rsidR="00F2693B" w:rsidRDefault="00F2693B" w:rsidP="00857946">
      <w:pPr>
        <w:pStyle w:val="tbtitre3"/>
      </w:pPr>
      <w:bookmarkStart w:id="127" w:name="_Toc452557195"/>
      <w:r>
        <w:t>Supermarché</w:t>
      </w:r>
      <w:bookmarkEnd w:id="127"/>
    </w:p>
    <w:p w14:paraId="6CE7AB55" w14:textId="77777777" w:rsidR="00F2693B" w:rsidRDefault="00F2693B" w:rsidP="00F2693B">
      <w:pPr>
        <w:pStyle w:val="tbnormal"/>
        <w:spacing w:before="120" w:after="120"/>
      </w:pPr>
      <w:r>
        <w:t>En terme de quantité vendue, ce canal de distribution représente le plus important avec des parts de vente grimpant à 55%.</w:t>
      </w:r>
    </w:p>
    <w:p w14:paraId="0EA4CE4C" w14:textId="77777777" w:rsidR="00F2693B" w:rsidRDefault="00F2693B" w:rsidP="00F2693B">
      <w:pPr>
        <w:pStyle w:val="tbnormal"/>
        <w:spacing w:before="120" w:after="120"/>
      </w:pPr>
      <w:r>
        <w:t>L’éventail de l’offre qu’ils proposent est large. Ils vendent toutes vos bières dans le format en canette de 50cl.</w:t>
      </w:r>
    </w:p>
    <w:p w14:paraId="638AFB2B" w14:textId="77777777" w:rsidR="00F2693B" w:rsidRDefault="00F2693B" w:rsidP="00F2693B">
      <w:pPr>
        <w:pStyle w:val="tbnormal"/>
        <w:spacing w:before="120" w:after="120"/>
      </w:pPr>
      <w:r>
        <w:t>Les clients de ces établissements sont très sensibles aux prix. Ils veulent acheter au prix le plus bas possible.</w:t>
      </w:r>
    </w:p>
    <w:p w14:paraId="65D29E59" w14:textId="45705088" w:rsidR="00F2693B" w:rsidRDefault="00F2693B" w:rsidP="00F2693B">
      <w:pPr>
        <w:pStyle w:val="tbnormal"/>
        <w:spacing w:before="120" w:after="120"/>
      </w:pPr>
      <w:r>
        <w:t xml:space="preserve">Les supermarchés attendent la fin de leur droit en terme de conditions de paiement. Toujours, vous </w:t>
      </w:r>
      <w:r w:rsidR="00D87A9B">
        <w:t>recevez leurs paiements après 30</w:t>
      </w:r>
      <w:r>
        <w:t xml:space="preserve"> jours.</w:t>
      </w:r>
    </w:p>
    <w:p w14:paraId="5C11B497" w14:textId="77777777" w:rsidR="00F2693B" w:rsidRDefault="00F2693B" w:rsidP="00857946">
      <w:pPr>
        <w:pStyle w:val="tbtitre3"/>
      </w:pPr>
      <w:bookmarkStart w:id="128" w:name="_Toc452557196"/>
      <w:r>
        <w:t>Autres</w:t>
      </w:r>
      <w:bookmarkEnd w:id="128"/>
    </w:p>
    <w:p w14:paraId="2E49F327" w14:textId="77777777" w:rsidR="00F2693B" w:rsidRDefault="00F2693B" w:rsidP="00F2693B">
      <w:pPr>
        <w:pStyle w:val="tbnormal"/>
        <w:spacing w:before="120" w:after="120"/>
      </w:pPr>
      <w:r>
        <w:t>Les établissements publics où les gens se rencontrent pour échanger et boire un verre sont aussi très rentable pour Brewery &amp; Co. Ils représentent 25% de la demande totale.</w:t>
      </w:r>
    </w:p>
    <w:p w14:paraId="6601E107" w14:textId="77777777" w:rsidR="00F2693B" w:rsidRDefault="00F2693B" w:rsidP="00F2693B">
      <w:pPr>
        <w:pStyle w:val="tbnormal"/>
        <w:spacing w:before="120" w:after="120"/>
      </w:pPr>
      <w:r>
        <w:lastRenderedPageBreak/>
        <w:t>Le produit proposé est uniquement le standard, soit la bière BW01. De plus, ils ne le proposent uniquement dans le format bouteille de 25cl.</w:t>
      </w:r>
    </w:p>
    <w:p w14:paraId="7122BCC8" w14:textId="77777777" w:rsidR="00F2693B" w:rsidRDefault="00F2693B" w:rsidP="00F2693B">
      <w:pPr>
        <w:pStyle w:val="tbnormal"/>
        <w:spacing w:before="120" w:after="120"/>
      </w:pPr>
      <w:r>
        <w:t>Les clients ne sont pas regardant quant aux prix pratiqués. Il n’est pas rare de voir des ventes avec des marges d’environ 50% par rapport aux ventes effectuées dans les supermarchés.</w:t>
      </w:r>
    </w:p>
    <w:p w14:paraId="5CB12C6E" w14:textId="77777777" w:rsidR="00F2693B" w:rsidRDefault="00F2693B" w:rsidP="00F2693B">
      <w:pPr>
        <w:pStyle w:val="tbnormal"/>
        <w:spacing w:before="120" w:after="120"/>
      </w:pPr>
      <w:r>
        <w:t>Ces revendeurs paient généralement dans les 10 jours vos factures. Ce qui représente un avantage. Vous obtenez rapidement des liquidités en retour.</w:t>
      </w:r>
    </w:p>
    <w:p w14:paraId="140267D5" w14:textId="77777777" w:rsidR="00F2693B" w:rsidRDefault="00F2693B" w:rsidP="00857946">
      <w:pPr>
        <w:pStyle w:val="tbtitre2"/>
      </w:pPr>
      <w:bookmarkStart w:id="129" w:name="_Toc452557197"/>
      <w:r>
        <w:t>Les bailleurs de fonds</w:t>
      </w:r>
      <w:bookmarkEnd w:id="129"/>
    </w:p>
    <w:p w14:paraId="3B561120" w14:textId="1EA0B371" w:rsidR="00F2693B" w:rsidRDefault="00F2693B" w:rsidP="00F2693B">
      <w:pPr>
        <w:pStyle w:val="tbnormal"/>
        <w:spacing w:before="120" w:after="120"/>
      </w:pPr>
      <w:r>
        <w:t xml:space="preserve">Votre terrain, votre bâtiment ainsi que l’installation de production couplé avec la stratégie retenue, c’est-à-dire, de constituer un stock, vous oblige à disposer de ressources financières. Votre bilan se compose de la manière suivante : Vous disposez d’un capital-actions de 8'000'000.- </w:t>
      </w:r>
      <w:r w:rsidR="00555CCD">
        <w:tab/>
      </w:r>
      <w:r>
        <w:t xml:space="preserve">CHF </w:t>
      </w:r>
      <w:r w:rsidR="00913302">
        <w:t>détenu par votre société mère Breweries Holding Corp ainsi qu’</w:t>
      </w:r>
      <w:r>
        <w:t>un emprunt bancaire chez VUBS</w:t>
      </w:r>
      <w:r w:rsidR="002939A1">
        <w:t xml:space="preserve"> SA</w:t>
      </w:r>
      <w:r>
        <w:t xml:space="preserve"> de 12'000'000.- CHF sur 25 ans à un taux d’intérêt de 5%.</w:t>
      </w:r>
    </w:p>
    <w:p w14:paraId="6FDBBBAF" w14:textId="77777777" w:rsidR="00F2693B" w:rsidRDefault="00F2693B" w:rsidP="00F2693B">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5BBC1837" w14:textId="77777777" w:rsidR="00D51CD4" w:rsidRDefault="00F2693B" w:rsidP="00D51CD4">
      <w:pPr>
        <w:pStyle w:val="tbnormal"/>
        <w:spacing w:before="120" w:after="120"/>
      </w:pPr>
      <w:r>
        <w:t>Vous débutez votre mission avec un solde de liquidité de 5'000'000.- CHF pour effectuer vos approvisionnements et payer les charges inhérentes à</w:t>
      </w:r>
      <w:r w:rsidR="00D51CD4">
        <w:t xml:space="preserve"> la production de vos produits.</w:t>
      </w:r>
    </w:p>
    <w:p w14:paraId="59F9E8B2" w14:textId="77777777" w:rsidR="00F2693B" w:rsidRDefault="00F2693B" w:rsidP="00857946">
      <w:pPr>
        <w:pStyle w:val="tbtitre2"/>
      </w:pPr>
      <w:bookmarkStart w:id="130" w:name="_Toc452557198"/>
      <w:r>
        <w:t>La fluctuation de la demande</w:t>
      </w:r>
      <w:bookmarkEnd w:id="130"/>
    </w:p>
    <w:p w14:paraId="6360D206" w14:textId="77777777" w:rsidR="00F2693B" w:rsidRDefault="00F2693B" w:rsidP="00F2693B">
      <w:pPr>
        <w:pStyle w:val="tbnormal"/>
        <w:spacing w:before="120" w:after="120"/>
      </w:pPr>
      <w:r>
        <w:t>Durant l’année, les ventes fluctuent à diverses périodes. La demande pour vos produits diffère entre les saisons chaudes et les saisons froides.</w:t>
      </w:r>
    </w:p>
    <w:p w14:paraId="14661676" w14:textId="77777777" w:rsidR="00F2693B" w:rsidRDefault="00F2693B" w:rsidP="00921FED">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w:t>
      </w:r>
      <w:r w:rsidR="00921FED">
        <w:t>aphique illustrant ces propos :</w:t>
      </w:r>
    </w:p>
    <w:p w14:paraId="2B785E06" w14:textId="77777777" w:rsidR="00D51CD4" w:rsidRDefault="00D51CD4" w:rsidP="00741F67">
      <w:pPr>
        <w:pStyle w:val="tbnormal"/>
      </w:pPr>
      <w:r>
        <w:rPr>
          <w:noProof/>
          <w:lang w:val="fr-FR" w:eastAsia="fr-FR"/>
        </w:rPr>
        <w:drawing>
          <wp:inline distT="0" distB="0" distL="0" distR="0" wp14:anchorId="24CE98A3" wp14:editId="24C27A8F">
            <wp:extent cx="4676140" cy="122174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 d’écran 2016-05-13 à 07.52.27.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676140" cy="1221740"/>
                    </a:xfrm>
                    <a:prstGeom prst="rect">
                      <a:avLst/>
                    </a:prstGeom>
                  </pic:spPr>
                </pic:pic>
              </a:graphicData>
            </a:graphic>
          </wp:inline>
        </w:drawing>
      </w:r>
    </w:p>
    <w:p w14:paraId="43BBC5A6" w14:textId="77777777" w:rsidR="00D51CD4" w:rsidRDefault="00D51CD4" w:rsidP="00741F67">
      <w:pPr>
        <w:pStyle w:val="tbnormal"/>
      </w:pPr>
      <w:r>
        <w:rPr>
          <w:noProof/>
          <w:lang w:val="fr-FR" w:eastAsia="fr-FR"/>
        </w:rPr>
        <w:lastRenderedPageBreak/>
        <w:drawing>
          <wp:inline distT="0" distB="0" distL="0" distR="0" wp14:anchorId="53E49584" wp14:editId="0348D36E">
            <wp:extent cx="4676140" cy="30581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676140" cy="3058160"/>
                    </a:xfrm>
                    <a:prstGeom prst="rect">
                      <a:avLst/>
                    </a:prstGeom>
                  </pic:spPr>
                </pic:pic>
              </a:graphicData>
            </a:graphic>
          </wp:inline>
        </w:drawing>
      </w:r>
    </w:p>
    <w:p w14:paraId="159A575C" w14:textId="77777777" w:rsidR="00F2693B" w:rsidRDefault="00F2693B" w:rsidP="00F2693B">
      <w:pPr>
        <w:pStyle w:val="tbnormal"/>
        <w:spacing w:before="120" w:after="120"/>
      </w:pPr>
      <w:r>
        <w:t>C’est donc de votre ressort de prendre en considération ces éléments et de planifier vos lots de production en conséquence.</w:t>
      </w:r>
    </w:p>
    <w:p w14:paraId="5D162708" w14:textId="7B8D6F7B" w:rsidR="00F2693B" w:rsidRDefault="001C517B" w:rsidP="00921FED">
      <w:pPr>
        <w:pStyle w:val="tbtitrepartie"/>
      </w:pPr>
      <w:bookmarkStart w:id="131" w:name="_Toc452557199"/>
      <w:r>
        <w:lastRenderedPageBreak/>
        <w:t>Partie master data pour</w:t>
      </w:r>
      <w:r w:rsidR="00F2693B">
        <w:t xml:space="preserve"> Brewery &amp; Co.</w:t>
      </w:r>
      <w:bookmarkEnd w:id="131"/>
    </w:p>
    <w:p w14:paraId="35E44A1B" w14:textId="77777777" w:rsidR="00F2693B" w:rsidRDefault="00F2693B" w:rsidP="009703AF">
      <w:pPr>
        <w:pStyle w:val="tbtitre1"/>
      </w:pPr>
      <w:bookmarkStart w:id="132" w:name="_Toc452557200"/>
      <w:r>
        <w:t>Configuration générale</w:t>
      </w:r>
      <w:bookmarkEnd w:id="132"/>
    </w:p>
    <w:p w14:paraId="11FBAC60" w14:textId="77777777" w:rsidR="00F2693B" w:rsidRDefault="00F2693B" w:rsidP="009703AF">
      <w:pPr>
        <w:pStyle w:val="tbtitre1"/>
      </w:pPr>
      <w:bookmarkStart w:id="133" w:name="_Toc452557201"/>
      <w:r>
        <w:t>Configuration du processus de planification</w:t>
      </w:r>
      <w:bookmarkEnd w:id="133"/>
    </w:p>
    <w:p w14:paraId="7F10AC0C" w14:textId="77777777" w:rsidR="00F2693B" w:rsidRDefault="00F2693B" w:rsidP="009703AF">
      <w:pPr>
        <w:pStyle w:val="tbtitre1"/>
      </w:pPr>
      <w:bookmarkStart w:id="134" w:name="_Toc452557202"/>
      <w:r>
        <w:t>Configuration du processus d’approvisionnement</w:t>
      </w:r>
      <w:bookmarkEnd w:id="134"/>
    </w:p>
    <w:p w14:paraId="3DA54C02" w14:textId="77777777" w:rsidR="00F2693B" w:rsidRDefault="00F2693B" w:rsidP="009703AF">
      <w:pPr>
        <w:pStyle w:val="tbtitre1"/>
      </w:pPr>
      <w:bookmarkStart w:id="135" w:name="_Toc452557203"/>
      <w:r>
        <w:t>Configuration du processus de production</w:t>
      </w:r>
      <w:bookmarkEnd w:id="135"/>
    </w:p>
    <w:p w14:paraId="0961C81D" w14:textId="39F7A7CB" w:rsidR="00F2693B" w:rsidRDefault="00F2693B" w:rsidP="009703AF">
      <w:pPr>
        <w:pStyle w:val="tbtitre1"/>
      </w:pPr>
      <w:bookmarkStart w:id="136" w:name="_Toc452557204"/>
      <w:r>
        <w:t>Configuration du processus de vente</w:t>
      </w:r>
      <w:bookmarkEnd w:id="136"/>
    </w:p>
    <w:p w14:paraId="0746BCC8" w14:textId="77777777" w:rsidR="00F2693B" w:rsidRDefault="00F2693B" w:rsidP="00EA52F1">
      <w:pPr>
        <w:pStyle w:val="tbtitrepartie"/>
      </w:pPr>
      <w:bookmarkStart w:id="137" w:name="_Toc452557205"/>
      <w:r>
        <w:t>Partie jeu</w:t>
      </w:r>
      <w:bookmarkEnd w:id="137"/>
    </w:p>
    <w:p w14:paraId="5BA66C1A" w14:textId="61ED94AF" w:rsidR="001C517B" w:rsidRDefault="001C517B" w:rsidP="001C517B">
      <w:pPr>
        <w:pStyle w:val="tbnormal"/>
      </w:pPr>
      <w:r>
        <w:t>Cette partie décrit la manière dont les opérations</w:t>
      </w:r>
      <w:r w:rsidR="00EF6CFD">
        <w:t xml:space="preserve"> opérationnelles et financière</w:t>
      </w:r>
      <w:r>
        <w:t xml:space="preserve"> doivent être menées pour le pilotage de la société Brewery &amp; Co. Nous passons en revue la totalité des processus opérationnels.</w:t>
      </w:r>
    </w:p>
    <w:p w14:paraId="5B4F9081" w14:textId="214FF5D4" w:rsidR="001C517B" w:rsidRDefault="001C517B" w:rsidP="001C517B">
      <w:pPr>
        <w:pStyle w:val="tbnormal"/>
      </w:pPr>
      <w:r>
        <w:t>Pour chacun</w:t>
      </w:r>
      <w:r w:rsidR="00EF6CFD">
        <w:t>e</w:t>
      </w:r>
      <w:r>
        <w:t xml:space="preserve"> des parties fonctionnelles de l’entreprise, nous détaillons sont contenu d</w:t>
      </w:r>
      <w:r w:rsidR="00EF6CFD">
        <w:t>ans une procédure modélisée à</w:t>
      </w:r>
      <w:r>
        <w:t xml:space="preserve"> l’aide de la notation BPMN 2.0. Nous mettons en lumière différents éléments :</w:t>
      </w:r>
    </w:p>
    <w:p w14:paraId="1BD92C8A" w14:textId="074A9DA5" w:rsidR="001C517B" w:rsidRDefault="001C517B" w:rsidP="001C517B">
      <w:pPr>
        <w:pStyle w:val="tbnormal"/>
        <w:numPr>
          <w:ilvl w:val="0"/>
          <w:numId w:val="8"/>
        </w:numPr>
        <w:spacing w:before="120" w:after="120"/>
      </w:pPr>
      <w:r>
        <w:t>Les prérequis du processus (inputs).</w:t>
      </w:r>
    </w:p>
    <w:p w14:paraId="548E7751" w14:textId="12F0FFCF" w:rsidR="001C517B" w:rsidRDefault="00EF6CFD" w:rsidP="001C517B">
      <w:pPr>
        <w:pStyle w:val="tbnormal"/>
        <w:numPr>
          <w:ilvl w:val="0"/>
          <w:numId w:val="8"/>
        </w:numPr>
        <w:spacing w:before="120" w:after="120"/>
      </w:pPr>
      <w:r>
        <w:t>Les étapes qui le constituent ainsi que les objets exploités</w:t>
      </w:r>
      <w:r w:rsidR="0011647B">
        <w:t>.</w:t>
      </w:r>
    </w:p>
    <w:p w14:paraId="3F01CDD6" w14:textId="77777777" w:rsidR="001C517B" w:rsidRDefault="001C517B" w:rsidP="001C517B">
      <w:pPr>
        <w:pStyle w:val="tbnormal"/>
        <w:numPr>
          <w:ilvl w:val="0"/>
          <w:numId w:val="8"/>
        </w:numPr>
        <w:spacing w:before="120" w:after="120"/>
      </w:pPr>
      <w:r>
        <w:t>Les éléments produits (outputs).</w:t>
      </w:r>
    </w:p>
    <w:p w14:paraId="00816EF2" w14:textId="77777777" w:rsidR="00C3534F" w:rsidRDefault="001F6235" w:rsidP="00741F67">
      <w:pPr>
        <w:pStyle w:val="tbnormal"/>
        <w:spacing w:before="120" w:after="120"/>
      </w:pPr>
      <w:r>
        <w:t>I</w:t>
      </w:r>
      <w:r w:rsidR="001C517B">
        <w:t xml:space="preserve">l </w:t>
      </w:r>
      <w:r>
        <w:t>devient tout à fait possible de</w:t>
      </w:r>
      <w:r w:rsidR="001C517B">
        <w:t xml:space="preserve"> c</w:t>
      </w:r>
      <w:r>
        <w:t>omprendre les principaux enjeux de chacun des rôles opérationnels que les participant</w:t>
      </w:r>
      <w:r w:rsidR="000D78F5">
        <w:t>s</w:t>
      </w:r>
      <w:r>
        <w:t xml:space="preserve"> endossent. La représenta</w:t>
      </w:r>
      <w:r w:rsidR="000D78F5">
        <w:t>tion visuelle des étapes à leur</w:t>
      </w:r>
      <w:r w:rsidR="001C517B">
        <w:t xml:space="preserve"> charge </w:t>
      </w:r>
      <w:r>
        <w:t>ainsi que celles</w:t>
      </w:r>
      <w:r w:rsidR="001C517B">
        <w:t xml:space="preserve"> dont la respo</w:t>
      </w:r>
      <w:r>
        <w:t xml:space="preserve">nsabilité incombe au simulateur aide le participant à comprendre </w:t>
      </w:r>
      <w:r w:rsidR="00682EE7">
        <w:t>ses responsabilités dans le jeu ainsi que les objets qu’ils doivent gérer.</w:t>
      </w:r>
    </w:p>
    <w:p w14:paraId="687D56D6" w14:textId="0089FC14" w:rsidR="000D78F5" w:rsidRDefault="000D78F5" w:rsidP="001C517B">
      <w:pPr>
        <w:pStyle w:val="tbnormal"/>
        <w:spacing w:before="120" w:after="120"/>
        <w:ind w:left="284"/>
      </w:pPr>
      <w:r>
        <w:br w:type="page"/>
      </w:r>
    </w:p>
    <w:p w14:paraId="68109EFF" w14:textId="77777777" w:rsidR="001C517B" w:rsidRDefault="001C517B" w:rsidP="001C517B">
      <w:pPr>
        <w:pStyle w:val="tbnormal"/>
        <w:spacing w:before="120" w:after="120"/>
        <w:ind w:left="284"/>
      </w:pPr>
    </w:p>
    <w:p w14:paraId="3FC4F9A2" w14:textId="77777777" w:rsidR="00F2693B" w:rsidRDefault="00F2693B" w:rsidP="009703AF">
      <w:pPr>
        <w:pStyle w:val="tbtitre1"/>
      </w:pPr>
      <w:bookmarkStart w:id="138" w:name="_Toc452557206"/>
      <w:r>
        <w:t>Processus opérationnels</w:t>
      </w:r>
      <w:bookmarkEnd w:id="138"/>
    </w:p>
    <w:p w14:paraId="34CDF364" w14:textId="35D99C3E" w:rsidR="000D78F5" w:rsidRDefault="000D78F5" w:rsidP="000D78F5">
      <w:pPr>
        <w:pStyle w:val="tbnormal"/>
      </w:pPr>
      <w:r>
        <w:t xml:space="preserve">Dans cette rubrique, nous présentons les processus qui </w:t>
      </w:r>
      <w:r w:rsidR="00C3534F">
        <w:t>impactent directement</w:t>
      </w:r>
      <w:r>
        <w:t xml:space="preserve"> la valeur ajoutée pour les clients. Nous passons en revue les quatre principaux processus, la planification, l’approvisionnement, la production et la vente.</w:t>
      </w:r>
    </w:p>
    <w:p w14:paraId="02A97F71" w14:textId="77777777" w:rsidR="00F2693B" w:rsidRDefault="00F2693B" w:rsidP="009703AF">
      <w:pPr>
        <w:pStyle w:val="tbtitre2"/>
      </w:pPr>
      <w:bookmarkStart w:id="139" w:name="_Toc452557207"/>
      <w:r>
        <w:t>Planification</w:t>
      </w:r>
      <w:bookmarkEnd w:id="139"/>
    </w:p>
    <w:p w14:paraId="71C704E7" w14:textId="7B141411" w:rsidR="00741F67" w:rsidRPr="00741F67" w:rsidRDefault="00741F67" w:rsidP="00741F67">
      <w:pPr>
        <w:pStyle w:val="tbnormal"/>
      </w:pPr>
      <w:r>
        <w:t>La p</w:t>
      </w:r>
    </w:p>
    <w:p w14:paraId="3B8ABF62" w14:textId="77777777" w:rsidR="00F2693B" w:rsidRDefault="00F2693B" w:rsidP="009703AF">
      <w:pPr>
        <w:pStyle w:val="tbtitre2"/>
      </w:pPr>
      <w:bookmarkStart w:id="140" w:name="_Toc452557208"/>
      <w:r>
        <w:t>Approvisionnement</w:t>
      </w:r>
      <w:bookmarkEnd w:id="140"/>
    </w:p>
    <w:p w14:paraId="54DCE852" w14:textId="77777777" w:rsidR="00F2693B" w:rsidRDefault="00F2693B" w:rsidP="009703AF">
      <w:pPr>
        <w:pStyle w:val="tbtitre2"/>
      </w:pPr>
      <w:bookmarkStart w:id="141" w:name="_Toc452557209"/>
      <w:r>
        <w:t>Production</w:t>
      </w:r>
      <w:bookmarkEnd w:id="141"/>
    </w:p>
    <w:p w14:paraId="39C97AD7" w14:textId="77777777" w:rsidR="00F2693B" w:rsidRDefault="00F2693B" w:rsidP="009703AF">
      <w:pPr>
        <w:pStyle w:val="tbtitre2"/>
      </w:pPr>
      <w:bookmarkStart w:id="142" w:name="_Toc452557210"/>
      <w:r>
        <w:t>Vente</w:t>
      </w:r>
      <w:bookmarkEnd w:id="142"/>
    </w:p>
    <w:p w14:paraId="017A56E9" w14:textId="77777777" w:rsidR="00F2693B" w:rsidRDefault="00F2693B" w:rsidP="009703AF">
      <w:pPr>
        <w:pStyle w:val="tbtitre1"/>
      </w:pPr>
      <w:bookmarkStart w:id="143" w:name="_Toc452557211"/>
      <w:r>
        <w:t>Processus financier</w:t>
      </w:r>
      <w:bookmarkEnd w:id="143"/>
    </w:p>
    <w:p w14:paraId="4D64E317" w14:textId="77777777" w:rsidR="00F2693B" w:rsidRDefault="00F2693B" w:rsidP="009703AF">
      <w:pPr>
        <w:pStyle w:val="tbtitre1"/>
      </w:pPr>
      <w:bookmarkStart w:id="144" w:name="_Toc452557212"/>
      <w:r>
        <w:t>Transactions de configuration</w:t>
      </w:r>
      <w:bookmarkEnd w:id="144"/>
    </w:p>
    <w:p w14:paraId="3268B6E9" w14:textId="77777777" w:rsidR="00F2693B" w:rsidRDefault="00F2693B" w:rsidP="009703AF">
      <w:pPr>
        <w:pStyle w:val="tbtitre1"/>
      </w:pPr>
      <w:bookmarkStart w:id="145" w:name="_Toc452557213"/>
      <w:r>
        <w:t>Transactions récurrentes</w:t>
      </w:r>
      <w:bookmarkEnd w:id="145"/>
    </w:p>
    <w:p w14:paraId="763DC782" w14:textId="77777777" w:rsidR="00F2693B" w:rsidRDefault="00F2693B" w:rsidP="009703AF">
      <w:pPr>
        <w:pStyle w:val="tbtitre1"/>
      </w:pPr>
      <w:bookmarkStart w:id="146" w:name="_Toc452557214"/>
      <w:r>
        <w:t>Processus de bout en bout</w:t>
      </w:r>
      <w:bookmarkEnd w:id="146"/>
    </w:p>
    <w:p w14:paraId="3B1BAF47" w14:textId="77777777" w:rsidR="00F2693B" w:rsidRDefault="00F2693B" w:rsidP="009703AF">
      <w:pPr>
        <w:pStyle w:val="tbtitre1"/>
      </w:pPr>
      <w:bookmarkStart w:id="147" w:name="_Toc452557215"/>
      <w:r>
        <w:t>Bibliographie</w:t>
      </w:r>
      <w:bookmarkEnd w:id="147"/>
    </w:p>
    <w:p w14:paraId="40895A49" w14:textId="77777777" w:rsidR="00A34C35" w:rsidRDefault="00A34C35" w:rsidP="00A34C35">
      <w:pPr>
        <w:pStyle w:val="tbnormal"/>
        <w:sectPr w:rsidR="00A34C35" w:rsidSect="00F2693B">
          <w:pgSz w:w="11906" w:h="16838"/>
          <w:pgMar w:top="1418" w:right="2268" w:bottom="1418" w:left="2268" w:header="709" w:footer="709" w:gutter="0"/>
          <w:cols w:space="708"/>
          <w:docGrid w:linePitch="360"/>
        </w:sectPr>
      </w:pPr>
    </w:p>
    <w:p w14:paraId="5A1928BE" w14:textId="6A9694D2" w:rsidR="00E11FF2" w:rsidRDefault="00625D02" w:rsidP="00EA52F1">
      <w:pPr>
        <w:pStyle w:val="tbtitrepartie"/>
      </w:pPr>
      <w:bookmarkStart w:id="148" w:name="_Toc452557216"/>
      <w:r>
        <w:lastRenderedPageBreak/>
        <w:t xml:space="preserve">Partie </w:t>
      </w:r>
      <w:r w:rsidR="00E11FF2">
        <w:t>Proof of concept</w:t>
      </w:r>
      <w:bookmarkEnd w:id="148"/>
    </w:p>
    <w:p w14:paraId="4B2A9688" w14:textId="69682B8D" w:rsidR="00F5593D" w:rsidRDefault="00F5593D" w:rsidP="00F5593D">
      <w:pPr>
        <w:pStyle w:val="tbnormal"/>
      </w:pPr>
      <w:r>
        <w:t xml:space="preserve">Cette partie du travail consiste à prouver par </w:t>
      </w:r>
      <w:r w:rsidR="00FF0D9F">
        <w:t xml:space="preserve">un élément </w:t>
      </w:r>
      <w:r w:rsidR="000A64E1">
        <w:t xml:space="preserve">tangible </w:t>
      </w:r>
      <w:r w:rsidR="00C0398F">
        <w:t xml:space="preserve">la faisabilité du </w:t>
      </w:r>
      <w:r w:rsidR="00E8326D">
        <w:t>projet dans son intégralité. Pour se faire, n</w:t>
      </w:r>
      <w:r w:rsidR="00995A35">
        <w:t xml:space="preserve">ous implémentons </w:t>
      </w:r>
      <w:r w:rsidR="00645B27">
        <w:t>une version simplifiée du scénario que nous présentons dans cet article.</w:t>
      </w:r>
    </w:p>
    <w:p w14:paraId="5C5BBD5A" w14:textId="4E149C5C" w:rsidR="00995A35" w:rsidRPr="00F5593D" w:rsidRDefault="00995A35" w:rsidP="00F5593D">
      <w:pPr>
        <w:pStyle w:val="tbnormal"/>
      </w:pPr>
      <w:r>
        <w:t xml:space="preserve">Ce chapitre présente le scénario retenu, </w:t>
      </w:r>
      <w:r w:rsidR="003307BC">
        <w:t xml:space="preserve">la chaîne de valeur exploitée, </w:t>
      </w:r>
      <w:r w:rsidR="00920C2B">
        <w:t>les décisions à prendre durant le jeu, les considérations importantes et une procédure détail</w:t>
      </w:r>
      <w:r w:rsidR="00FD23AB">
        <w:t xml:space="preserve">lé </w:t>
      </w:r>
      <w:r w:rsidR="008E4B4E">
        <w:t xml:space="preserve">permettant aux participants d’utiliser </w:t>
      </w:r>
      <w:r w:rsidR="00CF09E9">
        <w:t>cette version limitée du jeu.</w:t>
      </w:r>
    </w:p>
    <w:p w14:paraId="123CE488" w14:textId="428FE94A" w:rsidR="00E11FF2" w:rsidRDefault="00E11FF2" w:rsidP="00F5593D">
      <w:pPr>
        <w:pStyle w:val="tbtitre1"/>
      </w:pPr>
      <w:bookmarkStart w:id="149" w:name="_Toc452557217"/>
      <w:r>
        <w:t>Scénario</w:t>
      </w:r>
      <w:bookmarkEnd w:id="149"/>
    </w:p>
    <w:p w14:paraId="52FACBE7" w14:textId="0621532B" w:rsidR="009B6FEE" w:rsidRDefault="009D2DE3" w:rsidP="0014465A">
      <w:pPr>
        <w:pStyle w:val="tbnormal"/>
      </w:pPr>
      <w:r>
        <w:t>Afin de contextualiser ce POC, nous choisissons un scénario plus simpliste et plus rapide à implémenter.</w:t>
      </w:r>
    </w:p>
    <w:p w14:paraId="0AAF6779" w14:textId="7A45C720" w:rsidR="009D2DE3" w:rsidRDefault="002B3660" w:rsidP="0014465A">
      <w:pPr>
        <w:pStyle w:val="tbnormal"/>
      </w:pPr>
      <w:r>
        <w:t xml:space="preserve">Nous avons choisi d’exploiter un des maillons du scénario principal, les </w:t>
      </w:r>
      <w:r w:rsidR="0053275F">
        <w:t>fournisseurs</w:t>
      </w:r>
      <w:r>
        <w:t>.</w:t>
      </w:r>
    </w:p>
    <w:p w14:paraId="4E245ACF" w14:textId="5347B5B9" w:rsidR="002B3660" w:rsidRDefault="002B3660" w:rsidP="0014465A">
      <w:pPr>
        <w:pStyle w:val="tbnormal"/>
      </w:pPr>
      <w:r>
        <w:t xml:space="preserve">Dans cette partie du jeu, les participants pilotent un des </w:t>
      </w:r>
      <w:r w:rsidR="002613F4">
        <w:t>fournisseurs</w:t>
      </w:r>
      <w:r>
        <w:t xml:space="preserve"> de</w:t>
      </w:r>
      <w:r w:rsidR="002613F4">
        <w:t>s compagnies</w:t>
      </w:r>
      <w:r>
        <w:t xml:space="preserve"> Brewery &amp; Co.</w:t>
      </w:r>
      <w:r w:rsidR="002613F4">
        <w:t>,</w:t>
      </w:r>
      <w:r>
        <w:t xml:space="preserve"> </w:t>
      </w:r>
      <w:r w:rsidR="002613F4">
        <w:t>Monsieur Ture. Cet artisan</w:t>
      </w:r>
      <w:r>
        <w:t xml:space="preserve"> traite avec </w:t>
      </w:r>
      <w:r w:rsidR="002613F4">
        <w:t xml:space="preserve">les filiales de </w:t>
      </w:r>
      <w:r w:rsidR="002613F4" w:rsidRPr="002613F4">
        <w:t>Breweries Holding Corp</w:t>
      </w:r>
      <w:r w:rsidR="002613F4">
        <w:t xml:space="preserve"> afin de les approvisionner en miel pour fabriquer leur bière spéciale numéro deux.</w:t>
      </w:r>
    </w:p>
    <w:p w14:paraId="0E1B959F" w14:textId="29FCBFE5" w:rsidR="002613F4" w:rsidRDefault="002613F4" w:rsidP="0014465A">
      <w:pPr>
        <w:pStyle w:val="tbnormal"/>
      </w:pPr>
      <w:r>
        <w:t>Monsieur Ture exploite Odoo® pour gérer ses ventes, ses stocks et sa comptabilité. Sa châine de valeur se présente ainsi :</w:t>
      </w:r>
    </w:p>
    <w:p w14:paraId="605A84BD" w14:textId="4A5E6151" w:rsidR="002613F4" w:rsidRDefault="00BD522A" w:rsidP="0014465A">
      <w:pPr>
        <w:pStyle w:val="tbnormal"/>
      </w:pPr>
      <w:r>
        <w:rPr>
          <w:noProof/>
          <w:lang w:val="fr-FR" w:eastAsia="fr-FR"/>
        </w:rPr>
        <w:drawing>
          <wp:inline distT="0" distB="0" distL="0" distR="0" wp14:anchorId="21C83792" wp14:editId="4EA11A10">
            <wp:extent cx="4679950" cy="1260000"/>
            <wp:effectExtent l="0" t="0" r="0" b="0"/>
            <wp:docPr id="17" name="Diagramme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14:paraId="6D6CFD9C" w14:textId="203E5271" w:rsidR="00BD522A" w:rsidRDefault="00BD522A" w:rsidP="0014465A">
      <w:pPr>
        <w:pStyle w:val="tbnormal"/>
      </w:pPr>
      <w:r>
        <w:t xml:space="preserve">En quelques mots, cet </w:t>
      </w:r>
      <w:r w:rsidR="0073745A">
        <w:t>artisan</w:t>
      </w:r>
      <w:r>
        <w:t xml:space="preserve"> produit son nectar grâce à plusieurs étapes techniques</w:t>
      </w:r>
      <w:r w:rsidR="004A186F">
        <w:t xml:space="preserve"> propre à son métier</w:t>
      </w:r>
      <w:r>
        <w:t xml:space="preserve">. Une fois conditionnée dans des pots d’un kilogramme, il inventorie ses articles dans le PGI. Ceci représente le premier processus. Ensuite, il gère </w:t>
      </w:r>
      <w:r w:rsidR="002B364A">
        <w:t>son processus de vente</w:t>
      </w:r>
      <w:r>
        <w:t xml:space="preserve"> directement dans le PGI se qui lui permet d’avoir une base de d</w:t>
      </w:r>
      <w:r w:rsidR="002B364A">
        <w:t xml:space="preserve">onnées de ses clients ainsi qu’un </w:t>
      </w:r>
      <w:r w:rsidR="004A186F">
        <w:t>enregistrement</w:t>
      </w:r>
      <w:r w:rsidR="002B364A">
        <w:t xml:space="preserve"> de ses flux monétaires 100% intégrés.</w:t>
      </w:r>
    </w:p>
    <w:p w14:paraId="6CD48F31" w14:textId="284FDCDD" w:rsidR="001545EA" w:rsidRDefault="001545EA" w:rsidP="0014465A">
      <w:pPr>
        <w:pStyle w:val="tbnormal"/>
      </w:pPr>
      <w:r>
        <w:t>En tant que responsable de l’administration de cette petite société vous êtes en charge de plusieurs choses :</w:t>
      </w:r>
    </w:p>
    <w:p w14:paraId="1AD8C58E" w14:textId="194D6175" w:rsidR="001545EA" w:rsidRDefault="001545EA" w:rsidP="001545EA">
      <w:pPr>
        <w:pStyle w:val="tbnormal"/>
        <w:numPr>
          <w:ilvl w:val="0"/>
          <w:numId w:val="47"/>
        </w:numPr>
      </w:pPr>
      <w:r>
        <w:t>Gérer l’inventorisation des articles prêt à la vente.</w:t>
      </w:r>
    </w:p>
    <w:p w14:paraId="708AD655" w14:textId="073075AB" w:rsidR="001545EA" w:rsidRDefault="001545EA" w:rsidP="001545EA">
      <w:pPr>
        <w:pStyle w:val="tbnormal"/>
        <w:numPr>
          <w:ilvl w:val="0"/>
          <w:numId w:val="47"/>
        </w:numPr>
      </w:pPr>
      <w:r>
        <w:t>G</w:t>
      </w:r>
      <w:r w:rsidR="004A186F">
        <w:t xml:space="preserve">érer la base de données clients, 26 filiales de </w:t>
      </w:r>
      <w:r w:rsidR="004A186F" w:rsidRPr="004A186F">
        <w:t>Breweries Holding Corp</w:t>
      </w:r>
      <w:r w:rsidR="004A186F">
        <w:t>.</w:t>
      </w:r>
    </w:p>
    <w:p w14:paraId="48A0929B" w14:textId="02A7D5DA" w:rsidR="001545EA" w:rsidRDefault="001545EA" w:rsidP="001545EA">
      <w:pPr>
        <w:pStyle w:val="tbnormal"/>
        <w:numPr>
          <w:ilvl w:val="0"/>
          <w:numId w:val="47"/>
        </w:numPr>
      </w:pPr>
      <w:r>
        <w:t>Gérer les nouvelles ventes.</w:t>
      </w:r>
    </w:p>
    <w:p w14:paraId="777693F1" w14:textId="0F20066C" w:rsidR="00D06D5E" w:rsidRDefault="001545EA" w:rsidP="00D06D5E">
      <w:pPr>
        <w:pStyle w:val="tbnormal"/>
        <w:numPr>
          <w:ilvl w:val="0"/>
          <w:numId w:val="47"/>
        </w:numPr>
      </w:pPr>
      <w:r>
        <w:lastRenderedPageBreak/>
        <w:t>Gérer la fixation des prix.</w:t>
      </w:r>
    </w:p>
    <w:p w14:paraId="027F6D56" w14:textId="6D9221EE" w:rsidR="004A186F" w:rsidRDefault="00D06D5E" w:rsidP="00D06D5E">
      <w:pPr>
        <w:pStyle w:val="tbnormal"/>
      </w:pPr>
      <w:r>
        <w:t>Pour se faire, vous disposez d’un accès au PGI Odoo® dans sa version On-line. Ce progiciel de gestion intégré est là pour vous faciliter la vie et optimiser votre temps et les bénéfices de Monsieur Ture.</w:t>
      </w:r>
    </w:p>
    <w:p w14:paraId="1A2C8F51" w14:textId="3A82D78A" w:rsidR="004A186F" w:rsidRDefault="004A186F" w:rsidP="004A186F">
      <w:pPr>
        <w:pStyle w:val="tbtitre1"/>
      </w:pPr>
      <w:bookmarkStart w:id="150" w:name="_Toc452557218"/>
      <w:r>
        <w:t>Configuration du PGI</w:t>
      </w:r>
      <w:bookmarkEnd w:id="150"/>
    </w:p>
    <w:p w14:paraId="4ED48BBA" w14:textId="1EADD944" w:rsidR="003E43BC" w:rsidRDefault="003E43BC" w:rsidP="003E43BC">
      <w:pPr>
        <w:pStyle w:val="tbnormal"/>
      </w:pPr>
      <w:r>
        <w:t>Cette partie donne les détails de la configuration d’Odoo® dans le cadre du POC. Nous présentons les modules installés et les données injectées dans le master data.</w:t>
      </w:r>
    </w:p>
    <w:p w14:paraId="3953E856" w14:textId="514AB7B1" w:rsidR="007E5C7F" w:rsidRDefault="007E5C7F" w:rsidP="007E5C7F">
      <w:pPr>
        <w:pStyle w:val="tbtitre2"/>
      </w:pPr>
      <w:bookmarkStart w:id="151" w:name="_Toc452557219"/>
      <w:r>
        <w:t>Modules</w:t>
      </w:r>
      <w:bookmarkEnd w:id="151"/>
    </w:p>
    <w:p w14:paraId="6304FC2A" w14:textId="3A75D260" w:rsidR="007E5C7F" w:rsidRDefault="007E5C7F" w:rsidP="007E5C7F">
      <w:pPr>
        <w:pStyle w:val="tbtitre2"/>
      </w:pPr>
      <w:bookmarkStart w:id="152" w:name="_Toc452557220"/>
      <w:r>
        <w:t>Master Data</w:t>
      </w:r>
      <w:bookmarkEnd w:id="152"/>
    </w:p>
    <w:p w14:paraId="7FE0B9A8" w14:textId="34A830C5" w:rsidR="0065617B" w:rsidRDefault="0065617B" w:rsidP="0065617B">
      <w:pPr>
        <w:pStyle w:val="tbtitre1"/>
      </w:pPr>
      <w:bookmarkStart w:id="153" w:name="_Toc452557221"/>
      <w:r>
        <w:t>Aspects techniques de développement</w:t>
      </w:r>
      <w:bookmarkEnd w:id="153"/>
    </w:p>
    <w:p w14:paraId="59BECBBE" w14:textId="6D38D29C" w:rsidR="0065617B" w:rsidRDefault="0065617B" w:rsidP="0065617B">
      <w:pPr>
        <w:pStyle w:val="tbtitre2"/>
      </w:pPr>
      <w:bookmarkStart w:id="154" w:name="_Toc452557222"/>
      <w:r>
        <w:t>Choix technologique</w:t>
      </w:r>
      <w:bookmarkEnd w:id="154"/>
    </w:p>
    <w:p w14:paraId="37F49080" w14:textId="3C5852A5" w:rsidR="0065617B" w:rsidRDefault="0065617B" w:rsidP="0065617B">
      <w:pPr>
        <w:pStyle w:val="tbtitre2"/>
      </w:pPr>
      <w:bookmarkStart w:id="155" w:name="_Toc452557223"/>
      <w:r>
        <w:t>Artéfacts</w:t>
      </w:r>
      <w:bookmarkEnd w:id="155"/>
    </w:p>
    <w:p w14:paraId="23675D1C" w14:textId="4F6BB47E" w:rsidR="0065617B" w:rsidRDefault="0065617B" w:rsidP="0065617B">
      <w:pPr>
        <w:pStyle w:val="tbtitre2"/>
      </w:pPr>
      <w:bookmarkStart w:id="156" w:name="_Toc452557224"/>
      <w:r>
        <w:t>Modèle de domaine</w:t>
      </w:r>
      <w:bookmarkEnd w:id="156"/>
    </w:p>
    <w:p w14:paraId="71F81DE3" w14:textId="07472CE1" w:rsidR="0065617B" w:rsidRDefault="0065617B" w:rsidP="0065617B">
      <w:pPr>
        <w:pStyle w:val="tbtitre2"/>
      </w:pPr>
      <w:bookmarkStart w:id="157" w:name="_Toc452557225"/>
      <w:r>
        <w:t>Segmentation des responsabilités</w:t>
      </w:r>
      <w:bookmarkEnd w:id="157"/>
    </w:p>
    <w:p w14:paraId="1E21A536" w14:textId="0BCBD9FE" w:rsidR="00F0654E" w:rsidRPr="00F0654E" w:rsidRDefault="00F0654E" w:rsidP="00F0654E">
      <w:pPr>
        <w:pStyle w:val="tbtitre2"/>
      </w:pPr>
      <w:bookmarkStart w:id="158" w:name="_Toc452557226"/>
      <w:r>
        <w:t>Détails</w:t>
      </w:r>
      <w:bookmarkEnd w:id="158"/>
    </w:p>
    <w:p w14:paraId="3C3ECC6F" w14:textId="50359311" w:rsidR="00E849ED" w:rsidRDefault="00E849ED" w:rsidP="00E849ED">
      <w:pPr>
        <w:pStyle w:val="tbtitre1"/>
      </w:pPr>
      <w:bookmarkStart w:id="159" w:name="_Toc452557227"/>
      <w:r>
        <w:t>Déploiement de la solution</w:t>
      </w:r>
      <w:bookmarkEnd w:id="159"/>
    </w:p>
    <w:p w14:paraId="3257DDBA" w14:textId="4872B6A2" w:rsidR="00E849ED" w:rsidRDefault="00E849ED" w:rsidP="00E849ED">
      <w:pPr>
        <w:pStyle w:val="tbtitre2"/>
      </w:pPr>
      <w:bookmarkStart w:id="160" w:name="_Toc452557228"/>
      <w:r>
        <w:t>Dépendances</w:t>
      </w:r>
      <w:bookmarkEnd w:id="160"/>
    </w:p>
    <w:p w14:paraId="6FE1E748" w14:textId="561AE640" w:rsidR="00E849ED" w:rsidRDefault="00E849ED" w:rsidP="00E849ED">
      <w:pPr>
        <w:pStyle w:val="tbtitre2"/>
      </w:pPr>
      <w:bookmarkStart w:id="161" w:name="_Toc452557229"/>
      <w:r>
        <w:t>Sources</w:t>
      </w:r>
      <w:bookmarkEnd w:id="161"/>
    </w:p>
    <w:p w14:paraId="73D539E4" w14:textId="60FFF9FE" w:rsidR="00E849ED" w:rsidRPr="00E849ED" w:rsidRDefault="00E849ED" w:rsidP="00E849ED">
      <w:pPr>
        <w:pStyle w:val="tbtitre2"/>
      </w:pPr>
      <w:bookmarkStart w:id="162" w:name="_Toc452557230"/>
      <w:r>
        <w:t>Paramétrage</w:t>
      </w:r>
      <w:bookmarkEnd w:id="162"/>
    </w:p>
    <w:p w14:paraId="691EE59A" w14:textId="304FFE18" w:rsidR="004A186F" w:rsidRDefault="00F0654E" w:rsidP="004A186F">
      <w:pPr>
        <w:pStyle w:val="tbtitre1"/>
      </w:pPr>
      <w:bookmarkStart w:id="163" w:name="_Toc452557231"/>
      <w:r>
        <w:t xml:space="preserve">Opérations </w:t>
      </w:r>
      <w:r w:rsidR="004A186F">
        <w:t>Opérationnel</w:t>
      </w:r>
      <w:r>
        <w:t>les</w:t>
      </w:r>
      <w:bookmarkEnd w:id="163"/>
    </w:p>
    <w:p w14:paraId="615B45E5" w14:textId="4CA5089E" w:rsidR="004A186F" w:rsidRDefault="004A186F" w:rsidP="004A186F">
      <w:pPr>
        <w:pStyle w:val="tbtitre2"/>
      </w:pPr>
      <w:bookmarkStart w:id="164" w:name="_Toc452557232"/>
      <w:r>
        <w:t>Changer vos prix</w:t>
      </w:r>
      <w:bookmarkEnd w:id="164"/>
    </w:p>
    <w:p w14:paraId="1EE330D6" w14:textId="30AD6570" w:rsidR="00541EC5" w:rsidRPr="00541EC5" w:rsidRDefault="00541EC5" w:rsidP="00541EC5">
      <w:pPr>
        <w:pStyle w:val="tbtitre2"/>
      </w:pPr>
      <w:bookmarkStart w:id="165" w:name="_Toc452557233"/>
      <w:r>
        <w:t>Visualiser votre performance</w:t>
      </w:r>
      <w:bookmarkEnd w:id="165"/>
    </w:p>
    <w:p w14:paraId="302003BF" w14:textId="77777777" w:rsidR="003B0183" w:rsidRPr="003B0183" w:rsidRDefault="00F2693B" w:rsidP="00EA52F1">
      <w:pPr>
        <w:pStyle w:val="tbtitrepartie"/>
        <w:rPr>
          <w:lang w:val="fr-CH"/>
        </w:rPr>
      </w:pPr>
      <w:bookmarkStart w:id="166" w:name="_Toc452557234"/>
      <w:r>
        <w:t>Partie administrative</w:t>
      </w:r>
      <w:bookmarkEnd w:id="166"/>
    </w:p>
    <w:sectPr w:rsidR="003B0183" w:rsidRPr="003B0183"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F44B80" w14:textId="77777777" w:rsidR="009438F1" w:rsidRDefault="009438F1" w:rsidP="005F2F96">
      <w:pPr>
        <w:spacing w:after="0" w:line="240" w:lineRule="auto"/>
      </w:pPr>
      <w:r>
        <w:separator/>
      </w:r>
    </w:p>
  </w:endnote>
  <w:endnote w:type="continuationSeparator" w:id="0">
    <w:p w14:paraId="26E0FD5B" w14:textId="77777777" w:rsidR="009438F1" w:rsidRDefault="009438F1"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enviro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83E584" w14:textId="77777777" w:rsidR="009438F1" w:rsidRDefault="009438F1" w:rsidP="005F2F96">
      <w:pPr>
        <w:spacing w:after="0" w:line="240" w:lineRule="auto"/>
      </w:pPr>
      <w:r>
        <w:separator/>
      </w:r>
    </w:p>
  </w:footnote>
  <w:footnote w:type="continuationSeparator" w:id="0">
    <w:p w14:paraId="68186114" w14:textId="77777777" w:rsidR="009438F1" w:rsidRDefault="009438F1" w:rsidP="005F2F96">
      <w:pPr>
        <w:spacing w:after="0" w:line="240" w:lineRule="auto"/>
      </w:pPr>
      <w:r>
        <w:continuationSeparator/>
      </w:r>
    </w:p>
  </w:footnote>
  <w:footnote w:id="1">
    <w:p w14:paraId="47E7F3D7" w14:textId="421EB338" w:rsidR="00857946" w:rsidRDefault="00857946">
      <w:pPr>
        <w:pStyle w:val="Notedebasdepage"/>
      </w:pPr>
      <w:r>
        <w:rPr>
          <w:rStyle w:val="Appelnotedebasdep"/>
        </w:rPr>
        <w:footnoteRef/>
      </w:r>
      <w:r>
        <w:t xml:space="preserve"> </w:t>
      </w:r>
      <w:r w:rsidRPr="00AA4B12">
        <w:t>http://www.insee.fr/fr/themes/document.asp?ref_id=tic11</w:t>
      </w:r>
    </w:p>
  </w:footnote>
  <w:footnote w:id="2">
    <w:p w14:paraId="264D8F4C" w14:textId="77777777" w:rsidR="00857946" w:rsidRDefault="00857946" w:rsidP="00C73091">
      <w:pPr>
        <w:widowControl w:val="0"/>
        <w:autoSpaceDE w:val="0"/>
        <w:autoSpaceDN w:val="0"/>
        <w:adjustRightInd w:val="0"/>
        <w:spacing w:after="0" w:line="240" w:lineRule="auto"/>
        <w:rPr>
          <w:rFonts w:cs="Times New Roman"/>
          <w:color w:val="000000"/>
          <w:sz w:val="20"/>
          <w:szCs w:val="20"/>
          <w:lang w:val="fr-FR"/>
        </w:rPr>
      </w:pPr>
      <w:r>
        <w:rPr>
          <w:rStyle w:val="Appelnotedebasdep"/>
        </w:rPr>
        <w:footnoteRef/>
      </w:r>
      <w:r>
        <w:t xml:space="preserve"> </w:t>
      </w:r>
      <w:r>
        <w:rPr>
          <w:rFonts w:cs="Times New Roman"/>
          <w:color w:val="000000"/>
          <w:sz w:val="20"/>
          <w:szCs w:val="20"/>
          <w:lang w:val="fr-FR"/>
        </w:rPr>
        <w:t>Etablissements et emplois selon le canton, la division économique et la classe de taille</w:t>
      </w:r>
    </w:p>
    <w:p w14:paraId="6D3C0BC0" w14:textId="5F2EA21A" w:rsidR="00857946" w:rsidRDefault="00857946" w:rsidP="00C73091">
      <w:pPr>
        <w:widowControl w:val="0"/>
        <w:autoSpaceDE w:val="0"/>
        <w:autoSpaceDN w:val="0"/>
        <w:adjustRightInd w:val="0"/>
        <w:spacing w:after="0" w:line="240" w:lineRule="auto"/>
      </w:pPr>
      <w:r>
        <w:rPr>
          <w:rFonts w:cs="Times New Roman"/>
          <w:color w:val="000000"/>
          <w:sz w:val="20"/>
          <w:szCs w:val="20"/>
          <w:lang w:val="fr-FR"/>
        </w:rPr>
        <w:t xml:space="preserve">(STATENT) : </w:t>
      </w:r>
      <w:r>
        <w:rPr>
          <w:rFonts w:cs="Times New Roman"/>
          <w:color w:val="0563C2"/>
          <w:sz w:val="20"/>
          <w:szCs w:val="20"/>
          <w:lang w:val="fr-FR"/>
        </w:rPr>
        <w:t>http://www.bfs.admin.ch/bfs/portal/fr/index/themen/06/02/blank/data.html#parsys_00031</w:t>
      </w:r>
    </w:p>
  </w:footnote>
  <w:footnote w:id="3">
    <w:p w14:paraId="74B9AB45" w14:textId="77777777" w:rsidR="00857946" w:rsidRDefault="00857946" w:rsidP="006B3958">
      <w:pPr>
        <w:pStyle w:val="Notedebasdepage"/>
      </w:pPr>
      <w:r>
        <w:rPr>
          <w:rStyle w:val="Appelnotedebasdep"/>
        </w:rPr>
        <w:footnoteRef/>
      </w:r>
      <w:r>
        <w:t xml:space="preserve"> Assertions récupérées à partir du Manifeste Agile à l’adresse : </w:t>
      </w:r>
      <w:r w:rsidRPr="00ED50F5">
        <w:t>http://agilemanifesto.org/iso/fr/</w:t>
      </w:r>
    </w:p>
  </w:footnote>
  <w:footnote w:id="4">
    <w:p w14:paraId="09B8A79D" w14:textId="77777777" w:rsidR="00857946" w:rsidRDefault="00857946">
      <w:pPr>
        <w:pStyle w:val="Notedebasdepage"/>
      </w:pPr>
      <w:r>
        <w:rPr>
          <w:rStyle w:val="Appelnotedebasdep"/>
        </w:rPr>
        <w:footnoteRef/>
      </w:r>
      <w:r>
        <w:t xml:space="preserve"> </w:t>
      </w:r>
      <w:r w:rsidRPr="005417A6">
        <w:t>Les chiffres sont repris de la présentation du nouveau scénario « Fashion Game » (http://fr.slideshare.net/PierreMajoriqueLger/new-erpsim-fashion-game-beta-version-by-erpsim-lab).</w:t>
      </w:r>
    </w:p>
  </w:footnote>
  <w:footnote w:id="5">
    <w:p w14:paraId="68B49025" w14:textId="046004ED" w:rsidR="00857946" w:rsidRDefault="00857946">
      <w:pPr>
        <w:pStyle w:val="Notedebasdepage"/>
      </w:pPr>
      <w:r>
        <w:rPr>
          <w:rStyle w:val="Appelnotedebasdep"/>
        </w:rPr>
        <w:footnoteRef/>
      </w:r>
      <w:r>
        <w:t xml:space="preserve"> Définition de PBL par ERPSim® : </w:t>
      </w:r>
      <w:r w:rsidRPr="006D5C03">
        <w:t>https://erpsim.hec.ca/en/explore</w:t>
      </w:r>
    </w:p>
  </w:footnote>
  <w:footnote w:id="6">
    <w:p w14:paraId="25D61220" w14:textId="6776B748" w:rsidR="00857946" w:rsidRDefault="00857946">
      <w:pPr>
        <w:pStyle w:val="Notedebasdepage"/>
      </w:pPr>
      <w:r>
        <w:rPr>
          <w:rStyle w:val="Appelnotedebasdep"/>
        </w:rPr>
        <w:footnoteRef/>
      </w:r>
      <w:r>
        <w:t xml:space="preserve"> </w:t>
      </w:r>
      <w:r w:rsidRPr="008834E8">
        <w:t>https://erpsim.hec.ca/en/explore</w:t>
      </w:r>
    </w:p>
  </w:footnote>
  <w:footnote w:id="7">
    <w:p w14:paraId="1B530281" w14:textId="086BA233" w:rsidR="00857946" w:rsidRDefault="00857946">
      <w:pPr>
        <w:pStyle w:val="Notedebasdepage"/>
      </w:pPr>
      <w:r>
        <w:rPr>
          <w:rStyle w:val="Appelnotedebasdep"/>
        </w:rPr>
        <w:footnoteRef/>
      </w:r>
      <w:r>
        <w:t xml:space="preserve"> </w:t>
      </w:r>
      <w:r w:rsidRPr="008834E8">
        <w:t>https://erpsim.hec.ca/en/explore</w:t>
      </w:r>
    </w:p>
  </w:footnote>
  <w:footnote w:id="8">
    <w:p w14:paraId="549C1113" w14:textId="2B00CE97" w:rsidR="00857946" w:rsidRDefault="00857946">
      <w:pPr>
        <w:pStyle w:val="Notedebasdepage"/>
      </w:pPr>
      <w:r>
        <w:rPr>
          <w:rStyle w:val="Appelnotedebasdep"/>
        </w:rPr>
        <w:footnoteRef/>
      </w:r>
      <w:r>
        <w:t xml:space="preserve"> </w:t>
      </w:r>
      <w:r w:rsidRPr="008834E8">
        <w:t>https://erpsim.hec.ca/en/explore</w:t>
      </w:r>
    </w:p>
  </w:footnote>
  <w:footnote w:id="9">
    <w:p w14:paraId="5937E250" w14:textId="0E4B7382" w:rsidR="00857946" w:rsidRDefault="00857946">
      <w:pPr>
        <w:pStyle w:val="Notedebasdepage"/>
      </w:pPr>
      <w:r>
        <w:rPr>
          <w:rStyle w:val="Appelnotedebasdep"/>
        </w:rPr>
        <w:footnoteRef/>
      </w:r>
      <w:r>
        <w:t xml:space="preserve"> </w:t>
      </w:r>
      <w:r w:rsidRPr="00EC7675">
        <w:t>https://www.odoo.com/fr_FR/</w:t>
      </w:r>
    </w:p>
  </w:footnote>
  <w:footnote w:id="10">
    <w:p w14:paraId="660AA282" w14:textId="55DEB63B" w:rsidR="00857946" w:rsidRDefault="00857946">
      <w:pPr>
        <w:pStyle w:val="Notedebasdepage"/>
      </w:pPr>
      <w:r>
        <w:rPr>
          <w:rStyle w:val="Appelnotedebasdep"/>
        </w:rPr>
        <w:footnoteRef/>
      </w:r>
      <w:r>
        <w:t xml:space="preserve"> </w:t>
      </w:r>
      <w:r w:rsidRPr="004A78C8">
        <w:t>http://www.processus-amelioration.fr/processus-vs-procedure/</w:t>
      </w:r>
    </w:p>
  </w:footnote>
  <w:footnote w:id="11">
    <w:p w14:paraId="0C02F10E" w14:textId="77777777" w:rsidR="00857946" w:rsidRDefault="00857946">
      <w:pPr>
        <w:pStyle w:val="Notedebasdepage"/>
      </w:pPr>
      <w:r>
        <w:rPr>
          <w:rStyle w:val="Appelnotedebasdep"/>
        </w:rPr>
        <w:footnoteRef/>
      </w:r>
      <w:r>
        <w:t xml:space="preserve"> </w:t>
      </w:r>
      <w:r w:rsidRPr="005417A6">
        <w:t>https://www.odoo.com/documentation/9.0/api_integration.html</w:t>
      </w:r>
    </w:p>
  </w:footnote>
  <w:footnote w:id="12">
    <w:p w14:paraId="67E65058" w14:textId="77777777" w:rsidR="00857946" w:rsidRPr="005F2F96" w:rsidRDefault="00857946">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13">
    <w:p w14:paraId="09A52AE5" w14:textId="77777777" w:rsidR="00857946" w:rsidRDefault="00857946">
      <w:pPr>
        <w:pStyle w:val="Notedebasdepage"/>
      </w:pPr>
      <w:r>
        <w:rPr>
          <w:rStyle w:val="Appelnotedebasdep"/>
        </w:rPr>
        <w:footnoteRef/>
      </w:r>
      <w:r>
        <w:t xml:space="preserve"> </w:t>
      </w:r>
      <w:r w:rsidRPr="005A2556">
        <w:t>Les prix sont influencés par Viteos SA pour l’eau, www.brouwland.com pour les différents types de malt, https://www.bieresdumonde.fr/156-levures-de-brasserie pour la levure et de manière subjective pour le miel et le bouquet d’épices.</w:t>
      </w:r>
    </w:p>
  </w:footnote>
  <w:footnote w:id="14">
    <w:p w14:paraId="206B4E63" w14:textId="77777777" w:rsidR="00857946" w:rsidRDefault="00857946">
      <w:pPr>
        <w:pStyle w:val="Notedebasdepage"/>
      </w:pPr>
      <w:r>
        <w:rPr>
          <w:rStyle w:val="Appelnotedebasdep"/>
        </w:rPr>
        <w:footnoteRef/>
      </w:r>
      <w:r>
        <w:t xml:space="preserve"> </w:t>
      </w:r>
      <w:r w:rsidRPr="00D51CD4">
        <w:t>Restaurants, discothèques, bars et café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4E9AC5D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760C04"/>
    <w:multiLevelType w:val="hybridMultilevel"/>
    <w:tmpl w:val="2972514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
    <w:nsid w:val="06C90F6E"/>
    <w:multiLevelType w:val="hybridMultilevel"/>
    <w:tmpl w:val="64F2EDBE"/>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
    <w:nsid w:val="07C2462A"/>
    <w:multiLevelType w:val="hybridMultilevel"/>
    <w:tmpl w:val="E764A10E"/>
    <w:lvl w:ilvl="0" w:tplc="10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4">
    <w:nsid w:val="08443A37"/>
    <w:multiLevelType w:val="hybridMultilevel"/>
    <w:tmpl w:val="0D0CF184"/>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5">
    <w:nsid w:val="0B4C116A"/>
    <w:multiLevelType w:val="hybridMultilevel"/>
    <w:tmpl w:val="AB123D08"/>
    <w:lvl w:ilvl="0" w:tplc="10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6">
    <w:nsid w:val="0C7C2843"/>
    <w:multiLevelType w:val="hybridMultilevel"/>
    <w:tmpl w:val="7F4051AA"/>
    <w:lvl w:ilvl="0" w:tplc="49940484">
      <w:start w:val="1"/>
      <w:numFmt w:val="decimal"/>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7">
    <w:nsid w:val="10E01DA4"/>
    <w:multiLevelType w:val="hybridMultilevel"/>
    <w:tmpl w:val="8D349DCC"/>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8">
    <w:nsid w:val="114951C0"/>
    <w:multiLevelType w:val="hybridMultilevel"/>
    <w:tmpl w:val="D9A8B10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9">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10">
    <w:nsid w:val="14937031"/>
    <w:multiLevelType w:val="hybridMultilevel"/>
    <w:tmpl w:val="A83C9B04"/>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11">
    <w:nsid w:val="17F42234"/>
    <w:multiLevelType w:val="hybridMultilevel"/>
    <w:tmpl w:val="BCB86FCC"/>
    <w:lvl w:ilvl="0" w:tplc="10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2">
    <w:nsid w:val="189008E3"/>
    <w:multiLevelType w:val="hybridMultilevel"/>
    <w:tmpl w:val="3C5AD34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3">
    <w:nsid w:val="18E11B72"/>
    <w:multiLevelType w:val="hybridMultilevel"/>
    <w:tmpl w:val="3830D6F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19561BEC"/>
    <w:multiLevelType w:val="hybridMultilevel"/>
    <w:tmpl w:val="EB1A06F2"/>
    <w:lvl w:ilvl="0" w:tplc="10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5">
    <w:nsid w:val="205A4508"/>
    <w:multiLevelType w:val="hybridMultilevel"/>
    <w:tmpl w:val="FF24C4BE"/>
    <w:lvl w:ilvl="0" w:tplc="F54AD1B4">
      <w:start w:val="1"/>
      <w:numFmt w:val="bullet"/>
      <w:lvlText w:val=""/>
      <w:lvlJc w:val="left"/>
      <w:pPr>
        <w:ind w:left="1364" w:hanging="360"/>
      </w:pPr>
      <w:rPr>
        <w:rFonts w:ascii="Symbol" w:hAnsi="Symbol" w:hint="default"/>
      </w:rPr>
    </w:lvl>
    <w:lvl w:ilvl="1" w:tplc="040C0003" w:tentative="1">
      <w:start w:val="1"/>
      <w:numFmt w:val="bullet"/>
      <w:lvlText w:val="o"/>
      <w:lvlJc w:val="left"/>
      <w:pPr>
        <w:ind w:left="2084" w:hanging="360"/>
      </w:pPr>
      <w:rPr>
        <w:rFonts w:ascii="Courier New" w:hAnsi="Courier New" w:cs="Courier New" w:hint="default"/>
      </w:rPr>
    </w:lvl>
    <w:lvl w:ilvl="2" w:tplc="040C0005" w:tentative="1">
      <w:start w:val="1"/>
      <w:numFmt w:val="bullet"/>
      <w:lvlText w:val=""/>
      <w:lvlJc w:val="left"/>
      <w:pPr>
        <w:ind w:left="2804" w:hanging="360"/>
      </w:pPr>
      <w:rPr>
        <w:rFonts w:ascii="Wingdings" w:hAnsi="Wingdings" w:hint="default"/>
      </w:rPr>
    </w:lvl>
    <w:lvl w:ilvl="3" w:tplc="040C0001" w:tentative="1">
      <w:start w:val="1"/>
      <w:numFmt w:val="bullet"/>
      <w:lvlText w:val=""/>
      <w:lvlJc w:val="left"/>
      <w:pPr>
        <w:ind w:left="3524" w:hanging="360"/>
      </w:pPr>
      <w:rPr>
        <w:rFonts w:ascii="Symbol" w:hAnsi="Symbol" w:hint="default"/>
      </w:rPr>
    </w:lvl>
    <w:lvl w:ilvl="4" w:tplc="040C0003" w:tentative="1">
      <w:start w:val="1"/>
      <w:numFmt w:val="bullet"/>
      <w:lvlText w:val="o"/>
      <w:lvlJc w:val="left"/>
      <w:pPr>
        <w:ind w:left="4244" w:hanging="360"/>
      </w:pPr>
      <w:rPr>
        <w:rFonts w:ascii="Courier New" w:hAnsi="Courier New" w:cs="Courier New" w:hint="default"/>
      </w:rPr>
    </w:lvl>
    <w:lvl w:ilvl="5" w:tplc="040C0005" w:tentative="1">
      <w:start w:val="1"/>
      <w:numFmt w:val="bullet"/>
      <w:lvlText w:val=""/>
      <w:lvlJc w:val="left"/>
      <w:pPr>
        <w:ind w:left="4964" w:hanging="360"/>
      </w:pPr>
      <w:rPr>
        <w:rFonts w:ascii="Wingdings" w:hAnsi="Wingdings" w:hint="default"/>
      </w:rPr>
    </w:lvl>
    <w:lvl w:ilvl="6" w:tplc="040C0001" w:tentative="1">
      <w:start w:val="1"/>
      <w:numFmt w:val="bullet"/>
      <w:lvlText w:val=""/>
      <w:lvlJc w:val="left"/>
      <w:pPr>
        <w:ind w:left="5684" w:hanging="360"/>
      </w:pPr>
      <w:rPr>
        <w:rFonts w:ascii="Symbol" w:hAnsi="Symbol" w:hint="default"/>
      </w:rPr>
    </w:lvl>
    <w:lvl w:ilvl="7" w:tplc="040C0003" w:tentative="1">
      <w:start w:val="1"/>
      <w:numFmt w:val="bullet"/>
      <w:lvlText w:val="o"/>
      <w:lvlJc w:val="left"/>
      <w:pPr>
        <w:ind w:left="6404" w:hanging="360"/>
      </w:pPr>
      <w:rPr>
        <w:rFonts w:ascii="Courier New" w:hAnsi="Courier New" w:cs="Courier New" w:hint="default"/>
      </w:rPr>
    </w:lvl>
    <w:lvl w:ilvl="8" w:tplc="040C0005" w:tentative="1">
      <w:start w:val="1"/>
      <w:numFmt w:val="bullet"/>
      <w:lvlText w:val=""/>
      <w:lvlJc w:val="left"/>
      <w:pPr>
        <w:ind w:left="7124" w:hanging="360"/>
      </w:pPr>
      <w:rPr>
        <w:rFonts w:ascii="Wingdings" w:hAnsi="Wingdings" w:hint="default"/>
      </w:rPr>
    </w:lvl>
  </w:abstractNum>
  <w:abstractNum w:abstractNumId="16">
    <w:nsid w:val="20FB71E9"/>
    <w:multiLevelType w:val="hybridMultilevel"/>
    <w:tmpl w:val="9EAA5C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21987A77"/>
    <w:multiLevelType w:val="multilevel"/>
    <w:tmpl w:val="7F4051AA"/>
    <w:lvl w:ilvl="0">
      <w:start w:val="1"/>
      <w:numFmt w:val="decimal"/>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8">
    <w:nsid w:val="21B13FE0"/>
    <w:multiLevelType w:val="hybridMultilevel"/>
    <w:tmpl w:val="47AA9404"/>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nsid w:val="235230EE"/>
    <w:multiLevelType w:val="hybridMultilevel"/>
    <w:tmpl w:val="BB94981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0">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21">
    <w:nsid w:val="377701B4"/>
    <w:multiLevelType w:val="hybridMultilevel"/>
    <w:tmpl w:val="055E305A"/>
    <w:lvl w:ilvl="0" w:tplc="100C0001">
      <w:start w:val="1"/>
      <w:numFmt w:val="bullet"/>
      <w:lvlText w:val=""/>
      <w:lvlJc w:val="left"/>
      <w:pPr>
        <w:ind w:left="1364" w:hanging="360"/>
      </w:pPr>
      <w:rPr>
        <w:rFonts w:ascii="Symbol" w:hAnsi="Symbol" w:hint="default"/>
      </w:rPr>
    </w:lvl>
    <w:lvl w:ilvl="1" w:tplc="040C0003" w:tentative="1">
      <w:start w:val="1"/>
      <w:numFmt w:val="bullet"/>
      <w:lvlText w:val="o"/>
      <w:lvlJc w:val="left"/>
      <w:pPr>
        <w:ind w:left="2084" w:hanging="360"/>
      </w:pPr>
      <w:rPr>
        <w:rFonts w:ascii="Courier New" w:hAnsi="Courier New" w:cs="Courier New" w:hint="default"/>
      </w:rPr>
    </w:lvl>
    <w:lvl w:ilvl="2" w:tplc="040C0005" w:tentative="1">
      <w:start w:val="1"/>
      <w:numFmt w:val="bullet"/>
      <w:lvlText w:val=""/>
      <w:lvlJc w:val="left"/>
      <w:pPr>
        <w:ind w:left="2804" w:hanging="360"/>
      </w:pPr>
      <w:rPr>
        <w:rFonts w:ascii="Wingdings" w:hAnsi="Wingdings" w:hint="default"/>
      </w:rPr>
    </w:lvl>
    <w:lvl w:ilvl="3" w:tplc="040C0001" w:tentative="1">
      <w:start w:val="1"/>
      <w:numFmt w:val="bullet"/>
      <w:lvlText w:val=""/>
      <w:lvlJc w:val="left"/>
      <w:pPr>
        <w:ind w:left="3524" w:hanging="360"/>
      </w:pPr>
      <w:rPr>
        <w:rFonts w:ascii="Symbol" w:hAnsi="Symbol" w:hint="default"/>
      </w:rPr>
    </w:lvl>
    <w:lvl w:ilvl="4" w:tplc="040C0003" w:tentative="1">
      <w:start w:val="1"/>
      <w:numFmt w:val="bullet"/>
      <w:lvlText w:val="o"/>
      <w:lvlJc w:val="left"/>
      <w:pPr>
        <w:ind w:left="4244" w:hanging="360"/>
      </w:pPr>
      <w:rPr>
        <w:rFonts w:ascii="Courier New" w:hAnsi="Courier New" w:cs="Courier New" w:hint="default"/>
      </w:rPr>
    </w:lvl>
    <w:lvl w:ilvl="5" w:tplc="040C0005" w:tentative="1">
      <w:start w:val="1"/>
      <w:numFmt w:val="bullet"/>
      <w:lvlText w:val=""/>
      <w:lvlJc w:val="left"/>
      <w:pPr>
        <w:ind w:left="4964" w:hanging="360"/>
      </w:pPr>
      <w:rPr>
        <w:rFonts w:ascii="Wingdings" w:hAnsi="Wingdings" w:hint="default"/>
      </w:rPr>
    </w:lvl>
    <w:lvl w:ilvl="6" w:tplc="040C0001" w:tentative="1">
      <w:start w:val="1"/>
      <w:numFmt w:val="bullet"/>
      <w:lvlText w:val=""/>
      <w:lvlJc w:val="left"/>
      <w:pPr>
        <w:ind w:left="5684" w:hanging="360"/>
      </w:pPr>
      <w:rPr>
        <w:rFonts w:ascii="Symbol" w:hAnsi="Symbol" w:hint="default"/>
      </w:rPr>
    </w:lvl>
    <w:lvl w:ilvl="7" w:tplc="040C0003" w:tentative="1">
      <w:start w:val="1"/>
      <w:numFmt w:val="bullet"/>
      <w:lvlText w:val="o"/>
      <w:lvlJc w:val="left"/>
      <w:pPr>
        <w:ind w:left="6404" w:hanging="360"/>
      </w:pPr>
      <w:rPr>
        <w:rFonts w:ascii="Courier New" w:hAnsi="Courier New" w:cs="Courier New" w:hint="default"/>
      </w:rPr>
    </w:lvl>
    <w:lvl w:ilvl="8" w:tplc="040C0005" w:tentative="1">
      <w:start w:val="1"/>
      <w:numFmt w:val="bullet"/>
      <w:lvlText w:val=""/>
      <w:lvlJc w:val="left"/>
      <w:pPr>
        <w:ind w:left="7124" w:hanging="360"/>
      </w:pPr>
      <w:rPr>
        <w:rFonts w:ascii="Wingdings" w:hAnsi="Wingdings" w:hint="default"/>
      </w:rPr>
    </w:lvl>
  </w:abstractNum>
  <w:abstractNum w:abstractNumId="22">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3">
    <w:nsid w:val="386B1B3B"/>
    <w:multiLevelType w:val="hybridMultilevel"/>
    <w:tmpl w:val="D66EC6F6"/>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24">
    <w:nsid w:val="3AED5CEF"/>
    <w:multiLevelType w:val="hybridMultilevel"/>
    <w:tmpl w:val="257ED816"/>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5">
    <w:nsid w:val="4081450D"/>
    <w:multiLevelType w:val="hybridMultilevel"/>
    <w:tmpl w:val="919452F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6">
    <w:nsid w:val="40AC3C7E"/>
    <w:multiLevelType w:val="hybridMultilevel"/>
    <w:tmpl w:val="E4ECDC8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7">
    <w:nsid w:val="42B97679"/>
    <w:multiLevelType w:val="hybridMultilevel"/>
    <w:tmpl w:val="BB4AA4EC"/>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28">
    <w:nsid w:val="42E641F0"/>
    <w:multiLevelType w:val="hybridMultilevel"/>
    <w:tmpl w:val="9C34136C"/>
    <w:lvl w:ilvl="0" w:tplc="10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9">
    <w:nsid w:val="444264D2"/>
    <w:multiLevelType w:val="hybridMultilevel"/>
    <w:tmpl w:val="0B38D21C"/>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30">
    <w:nsid w:val="44A51F9C"/>
    <w:multiLevelType w:val="hybridMultilevel"/>
    <w:tmpl w:val="C9A668F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1">
    <w:nsid w:val="44BD4962"/>
    <w:multiLevelType w:val="hybridMultilevel"/>
    <w:tmpl w:val="FE1657E8"/>
    <w:lvl w:ilvl="0" w:tplc="040C000F">
      <w:start w:val="1"/>
      <w:numFmt w:val="decimal"/>
      <w:lvlText w:val="%1."/>
      <w:lvlJc w:val="left"/>
      <w:pPr>
        <w:ind w:left="644" w:hanging="360"/>
      </w:p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32">
    <w:nsid w:val="455B7793"/>
    <w:multiLevelType w:val="hybridMultilevel"/>
    <w:tmpl w:val="0CCC3C02"/>
    <w:lvl w:ilvl="0" w:tplc="040C0001">
      <w:start w:val="1"/>
      <w:numFmt w:val="bullet"/>
      <w:lvlText w:val=""/>
      <w:lvlJc w:val="left"/>
      <w:pPr>
        <w:ind w:left="644" w:hanging="360"/>
      </w:pPr>
      <w:rPr>
        <w:rFonts w:ascii="Symbol" w:hAnsi="Symbol"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33">
    <w:nsid w:val="45CC7313"/>
    <w:multiLevelType w:val="hybridMultilevel"/>
    <w:tmpl w:val="D21C352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4">
    <w:nsid w:val="488E41FE"/>
    <w:multiLevelType w:val="hybridMultilevel"/>
    <w:tmpl w:val="02CCA5E8"/>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35">
    <w:nsid w:val="4A2818CF"/>
    <w:multiLevelType w:val="hybridMultilevel"/>
    <w:tmpl w:val="E6CA5F60"/>
    <w:lvl w:ilvl="0" w:tplc="F54AD1B4">
      <w:start w:val="1"/>
      <w:numFmt w:val="bullet"/>
      <w:lvlText w:val=""/>
      <w:lvlJc w:val="left"/>
      <w:pPr>
        <w:ind w:left="567" w:hanging="283"/>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6">
    <w:nsid w:val="4D643520"/>
    <w:multiLevelType w:val="hybridMultilevel"/>
    <w:tmpl w:val="76E6B4B6"/>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37">
    <w:nsid w:val="57866546"/>
    <w:multiLevelType w:val="hybridMultilevel"/>
    <w:tmpl w:val="E0C68CC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8">
    <w:nsid w:val="5AEA0C1B"/>
    <w:multiLevelType w:val="hybridMultilevel"/>
    <w:tmpl w:val="1F844AA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9">
    <w:nsid w:val="603803E8"/>
    <w:multiLevelType w:val="hybridMultilevel"/>
    <w:tmpl w:val="26E0AC80"/>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40">
    <w:nsid w:val="625F1274"/>
    <w:multiLevelType w:val="hybridMultilevel"/>
    <w:tmpl w:val="36B40CC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1">
    <w:nsid w:val="637F4703"/>
    <w:multiLevelType w:val="hybridMultilevel"/>
    <w:tmpl w:val="E4F8B4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4864051"/>
    <w:multiLevelType w:val="hybridMultilevel"/>
    <w:tmpl w:val="4972E9CE"/>
    <w:lvl w:ilvl="0" w:tplc="F54AD1B4">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43">
    <w:nsid w:val="675E55EB"/>
    <w:multiLevelType w:val="hybridMultilevel"/>
    <w:tmpl w:val="C4F0A2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6964020F"/>
    <w:multiLevelType w:val="hybridMultilevel"/>
    <w:tmpl w:val="44C4875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5">
    <w:nsid w:val="739C7745"/>
    <w:multiLevelType w:val="hybridMultilevel"/>
    <w:tmpl w:val="C088D21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6">
    <w:nsid w:val="75F213AA"/>
    <w:multiLevelType w:val="hybridMultilevel"/>
    <w:tmpl w:val="516650FE"/>
    <w:lvl w:ilvl="0" w:tplc="DB34F706">
      <w:start w:val="1"/>
      <w:numFmt w:val="decimal"/>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47">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num w:numId="1">
    <w:abstractNumId w:val="10"/>
  </w:num>
  <w:num w:numId="2">
    <w:abstractNumId w:val="7"/>
  </w:num>
  <w:num w:numId="3">
    <w:abstractNumId w:val="29"/>
  </w:num>
  <w:num w:numId="4">
    <w:abstractNumId w:val="27"/>
  </w:num>
  <w:num w:numId="5">
    <w:abstractNumId w:val="36"/>
  </w:num>
  <w:num w:numId="6">
    <w:abstractNumId w:val="47"/>
  </w:num>
  <w:num w:numId="7">
    <w:abstractNumId w:val="34"/>
  </w:num>
  <w:num w:numId="8">
    <w:abstractNumId w:val="20"/>
  </w:num>
  <w:num w:numId="9">
    <w:abstractNumId w:val="0"/>
  </w:num>
  <w:num w:numId="10">
    <w:abstractNumId w:val="4"/>
  </w:num>
  <w:num w:numId="11">
    <w:abstractNumId w:val="35"/>
  </w:num>
  <w:num w:numId="12">
    <w:abstractNumId w:val="23"/>
  </w:num>
  <w:num w:numId="13">
    <w:abstractNumId w:val="28"/>
  </w:num>
  <w:num w:numId="14">
    <w:abstractNumId w:val="22"/>
  </w:num>
  <w:num w:numId="15">
    <w:abstractNumId w:val="9"/>
  </w:num>
  <w:num w:numId="16">
    <w:abstractNumId w:val="21"/>
  </w:num>
  <w:num w:numId="17">
    <w:abstractNumId w:val="15"/>
  </w:num>
  <w:num w:numId="18">
    <w:abstractNumId w:val="11"/>
  </w:num>
  <w:num w:numId="19">
    <w:abstractNumId w:val="3"/>
  </w:num>
  <w:num w:numId="20">
    <w:abstractNumId w:val="18"/>
  </w:num>
  <w:num w:numId="21">
    <w:abstractNumId w:val="42"/>
  </w:num>
  <w:num w:numId="22">
    <w:abstractNumId w:val="14"/>
  </w:num>
  <w:num w:numId="23">
    <w:abstractNumId w:val="39"/>
  </w:num>
  <w:num w:numId="24">
    <w:abstractNumId w:val="5"/>
  </w:num>
  <w:num w:numId="25">
    <w:abstractNumId w:val="30"/>
  </w:num>
  <w:num w:numId="26">
    <w:abstractNumId w:val="45"/>
  </w:num>
  <w:num w:numId="27">
    <w:abstractNumId w:val="19"/>
  </w:num>
  <w:num w:numId="28">
    <w:abstractNumId w:val="24"/>
  </w:num>
  <w:num w:numId="29">
    <w:abstractNumId w:val="12"/>
  </w:num>
  <w:num w:numId="30">
    <w:abstractNumId w:val="25"/>
  </w:num>
  <w:num w:numId="31">
    <w:abstractNumId w:val="8"/>
  </w:num>
  <w:num w:numId="32">
    <w:abstractNumId w:val="1"/>
  </w:num>
  <w:num w:numId="33">
    <w:abstractNumId w:val="2"/>
  </w:num>
  <w:num w:numId="34">
    <w:abstractNumId w:val="44"/>
  </w:num>
  <w:num w:numId="35">
    <w:abstractNumId w:val="31"/>
  </w:num>
  <w:num w:numId="36">
    <w:abstractNumId w:val="46"/>
  </w:num>
  <w:num w:numId="37">
    <w:abstractNumId w:val="32"/>
  </w:num>
  <w:num w:numId="38">
    <w:abstractNumId w:val="6"/>
  </w:num>
  <w:num w:numId="39">
    <w:abstractNumId w:val="17"/>
  </w:num>
  <w:num w:numId="40">
    <w:abstractNumId w:val="26"/>
  </w:num>
  <w:num w:numId="41">
    <w:abstractNumId w:val="43"/>
  </w:num>
  <w:num w:numId="42">
    <w:abstractNumId w:val="33"/>
  </w:num>
  <w:num w:numId="43">
    <w:abstractNumId w:val="37"/>
  </w:num>
  <w:num w:numId="44">
    <w:abstractNumId w:val="38"/>
  </w:num>
  <w:num w:numId="45">
    <w:abstractNumId w:val="13"/>
  </w:num>
  <w:num w:numId="46">
    <w:abstractNumId w:val="41"/>
  </w:num>
  <w:num w:numId="47">
    <w:abstractNumId w:val="16"/>
  </w:num>
  <w:num w:numId="48">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6D5"/>
    <w:rsid w:val="00022545"/>
    <w:rsid w:val="000367A3"/>
    <w:rsid w:val="00043373"/>
    <w:rsid w:val="00047E91"/>
    <w:rsid w:val="00057707"/>
    <w:rsid w:val="00070026"/>
    <w:rsid w:val="000724CB"/>
    <w:rsid w:val="0008138D"/>
    <w:rsid w:val="000976D6"/>
    <w:rsid w:val="000A3F84"/>
    <w:rsid w:val="000A64E1"/>
    <w:rsid w:val="000B28D7"/>
    <w:rsid w:val="000D78F5"/>
    <w:rsid w:val="000E0739"/>
    <w:rsid w:val="00103D7A"/>
    <w:rsid w:val="001142A8"/>
    <w:rsid w:val="0011647B"/>
    <w:rsid w:val="001362D8"/>
    <w:rsid w:val="0014465A"/>
    <w:rsid w:val="001545EA"/>
    <w:rsid w:val="00172225"/>
    <w:rsid w:val="00172C1B"/>
    <w:rsid w:val="0017687E"/>
    <w:rsid w:val="001B0C69"/>
    <w:rsid w:val="001C1A0E"/>
    <w:rsid w:val="001C517B"/>
    <w:rsid w:val="001F6235"/>
    <w:rsid w:val="00237251"/>
    <w:rsid w:val="002404CF"/>
    <w:rsid w:val="0024665C"/>
    <w:rsid w:val="002613F4"/>
    <w:rsid w:val="00282811"/>
    <w:rsid w:val="002939A1"/>
    <w:rsid w:val="002B1A93"/>
    <w:rsid w:val="002B3164"/>
    <w:rsid w:val="002B364A"/>
    <w:rsid w:val="002B3660"/>
    <w:rsid w:val="002D0189"/>
    <w:rsid w:val="002E6123"/>
    <w:rsid w:val="002E6A52"/>
    <w:rsid w:val="002F27C5"/>
    <w:rsid w:val="00307E3E"/>
    <w:rsid w:val="00316D6F"/>
    <w:rsid w:val="00326FC6"/>
    <w:rsid w:val="003307BC"/>
    <w:rsid w:val="00341186"/>
    <w:rsid w:val="00341763"/>
    <w:rsid w:val="00342A57"/>
    <w:rsid w:val="0034550C"/>
    <w:rsid w:val="00355722"/>
    <w:rsid w:val="00360FBD"/>
    <w:rsid w:val="0036239E"/>
    <w:rsid w:val="003665AD"/>
    <w:rsid w:val="003750C2"/>
    <w:rsid w:val="00380344"/>
    <w:rsid w:val="00392B83"/>
    <w:rsid w:val="003A4596"/>
    <w:rsid w:val="003B0183"/>
    <w:rsid w:val="003C054D"/>
    <w:rsid w:val="003D280E"/>
    <w:rsid w:val="003D6434"/>
    <w:rsid w:val="003E075D"/>
    <w:rsid w:val="003E43BC"/>
    <w:rsid w:val="004227BC"/>
    <w:rsid w:val="00442B87"/>
    <w:rsid w:val="004514C9"/>
    <w:rsid w:val="00453CAB"/>
    <w:rsid w:val="00456E15"/>
    <w:rsid w:val="00457655"/>
    <w:rsid w:val="004579CE"/>
    <w:rsid w:val="004736AD"/>
    <w:rsid w:val="00475535"/>
    <w:rsid w:val="00491E71"/>
    <w:rsid w:val="004A186F"/>
    <w:rsid w:val="004A78C8"/>
    <w:rsid w:val="004B7247"/>
    <w:rsid w:val="004B7863"/>
    <w:rsid w:val="004C024E"/>
    <w:rsid w:val="004C208E"/>
    <w:rsid w:val="004D5AB9"/>
    <w:rsid w:val="004D7133"/>
    <w:rsid w:val="004E4264"/>
    <w:rsid w:val="00516D5C"/>
    <w:rsid w:val="0052677D"/>
    <w:rsid w:val="0053275F"/>
    <w:rsid w:val="00534E76"/>
    <w:rsid w:val="00535D4E"/>
    <w:rsid w:val="005417A6"/>
    <w:rsid w:val="00541EC5"/>
    <w:rsid w:val="00544F0E"/>
    <w:rsid w:val="00546463"/>
    <w:rsid w:val="00555CCD"/>
    <w:rsid w:val="00563AFC"/>
    <w:rsid w:val="005647D2"/>
    <w:rsid w:val="005836C8"/>
    <w:rsid w:val="00584790"/>
    <w:rsid w:val="0058517F"/>
    <w:rsid w:val="005854D4"/>
    <w:rsid w:val="005854E1"/>
    <w:rsid w:val="0059001B"/>
    <w:rsid w:val="00595DB2"/>
    <w:rsid w:val="005A2556"/>
    <w:rsid w:val="005B5330"/>
    <w:rsid w:val="005B7EC3"/>
    <w:rsid w:val="005C319D"/>
    <w:rsid w:val="005D571D"/>
    <w:rsid w:val="005E0A9C"/>
    <w:rsid w:val="005E21E4"/>
    <w:rsid w:val="005F2F96"/>
    <w:rsid w:val="005F5899"/>
    <w:rsid w:val="0060253C"/>
    <w:rsid w:val="00614C81"/>
    <w:rsid w:val="00622E60"/>
    <w:rsid w:val="00625369"/>
    <w:rsid w:val="00625D02"/>
    <w:rsid w:val="00645B27"/>
    <w:rsid w:val="0064603E"/>
    <w:rsid w:val="0065617B"/>
    <w:rsid w:val="006661A7"/>
    <w:rsid w:val="006661F6"/>
    <w:rsid w:val="00682A47"/>
    <w:rsid w:val="00682EE7"/>
    <w:rsid w:val="00684F41"/>
    <w:rsid w:val="0069432B"/>
    <w:rsid w:val="006A2416"/>
    <w:rsid w:val="006A36C8"/>
    <w:rsid w:val="006B3958"/>
    <w:rsid w:val="006B4B8D"/>
    <w:rsid w:val="006D1153"/>
    <w:rsid w:val="006D126D"/>
    <w:rsid w:val="006D13F1"/>
    <w:rsid w:val="006D5C03"/>
    <w:rsid w:val="006E1E53"/>
    <w:rsid w:val="006F20B7"/>
    <w:rsid w:val="006F6528"/>
    <w:rsid w:val="00723FCF"/>
    <w:rsid w:val="007264DA"/>
    <w:rsid w:val="00727F3C"/>
    <w:rsid w:val="00737326"/>
    <w:rsid w:val="0073745A"/>
    <w:rsid w:val="00741F67"/>
    <w:rsid w:val="00752AFD"/>
    <w:rsid w:val="00763B7A"/>
    <w:rsid w:val="00774F73"/>
    <w:rsid w:val="00774FA5"/>
    <w:rsid w:val="0078566D"/>
    <w:rsid w:val="007A0600"/>
    <w:rsid w:val="007A0870"/>
    <w:rsid w:val="007A70DE"/>
    <w:rsid w:val="007B1611"/>
    <w:rsid w:val="007B1B4D"/>
    <w:rsid w:val="007B6BF9"/>
    <w:rsid w:val="007E367B"/>
    <w:rsid w:val="007E5C7F"/>
    <w:rsid w:val="007E7FFB"/>
    <w:rsid w:val="007F46E2"/>
    <w:rsid w:val="008045B3"/>
    <w:rsid w:val="0081231E"/>
    <w:rsid w:val="008230C1"/>
    <w:rsid w:val="00841333"/>
    <w:rsid w:val="0084330D"/>
    <w:rsid w:val="00851178"/>
    <w:rsid w:val="00853D97"/>
    <w:rsid w:val="008552D2"/>
    <w:rsid w:val="00857946"/>
    <w:rsid w:val="008834E8"/>
    <w:rsid w:val="008866CF"/>
    <w:rsid w:val="00891408"/>
    <w:rsid w:val="00896BD5"/>
    <w:rsid w:val="008A6F90"/>
    <w:rsid w:val="008B189F"/>
    <w:rsid w:val="008B352F"/>
    <w:rsid w:val="008C2071"/>
    <w:rsid w:val="008D42B3"/>
    <w:rsid w:val="008E4B4E"/>
    <w:rsid w:val="008F0883"/>
    <w:rsid w:val="00906BF4"/>
    <w:rsid w:val="0091229E"/>
    <w:rsid w:val="00913302"/>
    <w:rsid w:val="00920C2B"/>
    <w:rsid w:val="00921FED"/>
    <w:rsid w:val="009270C2"/>
    <w:rsid w:val="00937F9E"/>
    <w:rsid w:val="0094301F"/>
    <w:rsid w:val="009438F1"/>
    <w:rsid w:val="00947895"/>
    <w:rsid w:val="0095145F"/>
    <w:rsid w:val="009644CA"/>
    <w:rsid w:val="009703AF"/>
    <w:rsid w:val="00984737"/>
    <w:rsid w:val="009863D3"/>
    <w:rsid w:val="00995A35"/>
    <w:rsid w:val="009A6B80"/>
    <w:rsid w:val="009B580A"/>
    <w:rsid w:val="009B6FEE"/>
    <w:rsid w:val="009C05CC"/>
    <w:rsid w:val="009C60FB"/>
    <w:rsid w:val="009D19E1"/>
    <w:rsid w:val="009D2DE3"/>
    <w:rsid w:val="009E2687"/>
    <w:rsid w:val="009F025E"/>
    <w:rsid w:val="009F621E"/>
    <w:rsid w:val="00A05C80"/>
    <w:rsid w:val="00A23BEC"/>
    <w:rsid w:val="00A323F2"/>
    <w:rsid w:val="00A34C35"/>
    <w:rsid w:val="00A4041B"/>
    <w:rsid w:val="00A45088"/>
    <w:rsid w:val="00A47A38"/>
    <w:rsid w:val="00A55AC2"/>
    <w:rsid w:val="00A7413C"/>
    <w:rsid w:val="00AA36A7"/>
    <w:rsid w:val="00AA4B12"/>
    <w:rsid w:val="00AB09AE"/>
    <w:rsid w:val="00AB238C"/>
    <w:rsid w:val="00AC516F"/>
    <w:rsid w:val="00AC5CDB"/>
    <w:rsid w:val="00AD722A"/>
    <w:rsid w:val="00AF2ACC"/>
    <w:rsid w:val="00B00355"/>
    <w:rsid w:val="00B01E4A"/>
    <w:rsid w:val="00B07088"/>
    <w:rsid w:val="00B31052"/>
    <w:rsid w:val="00B36415"/>
    <w:rsid w:val="00B4060D"/>
    <w:rsid w:val="00B64BFA"/>
    <w:rsid w:val="00B70F13"/>
    <w:rsid w:val="00B716AA"/>
    <w:rsid w:val="00B74E71"/>
    <w:rsid w:val="00B80892"/>
    <w:rsid w:val="00B90D88"/>
    <w:rsid w:val="00BA5925"/>
    <w:rsid w:val="00BA5D37"/>
    <w:rsid w:val="00BC0571"/>
    <w:rsid w:val="00BD522A"/>
    <w:rsid w:val="00BE0433"/>
    <w:rsid w:val="00BE0A5D"/>
    <w:rsid w:val="00BE2EB2"/>
    <w:rsid w:val="00BF0200"/>
    <w:rsid w:val="00C0398F"/>
    <w:rsid w:val="00C1616E"/>
    <w:rsid w:val="00C264F8"/>
    <w:rsid w:val="00C305B3"/>
    <w:rsid w:val="00C3534F"/>
    <w:rsid w:val="00C37345"/>
    <w:rsid w:val="00C46A83"/>
    <w:rsid w:val="00C64621"/>
    <w:rsid w:val="00C72B8B"/>
    <w:rsid w:val="00C73091"/>
    <w:rsid w:val="00C758CC"/>
    <w:rsid w:val="00C771C1"/>
    <w:rsid w:val="00C91D48"/>
    <w:rsid w:val="00C94970"/>
    <w:rsid w:val="00CA1EA5"/>
    <w:rsid w:val="00CA62A2"/>
    <w:rsid w:val="00CA695B"/>
    <w:rsid w:val="00CB0184"/>
    <w:rsid w:val="00CB035C"/>
    <w:rsid w:val="00CC24DD"/>
    <w:rsid w:val="00CC5C48"/>
    <w:rsid w:val="00CC6169"/>
    <w:rsid w:val="00CF09E9"/>
    <w:rsid w:val="00D00CE7"/>
    <w:rsid w:val="00D011E3"/>
    <w:rsid w:val="00D026E7"/>
    <w:rsid w:val="00D06C7B"/>
    <w:rsid w:val="00D06D5E"/>
    <w:rsid w:val="00D31A6C"/>
    <w:rsid w:val="00D338C1"/>
    <w:rsid w:val="00D51CD4"/>
    <w:rsid w:val="00D65542"/>
    <w:rsid w:val="00D71141"/>
    <w:rsid w:val="00D7470F"/>
    <w:rsid w:val="00D82299"/>
    <w:rsid w:val="00D87A9B"/>
    <w:rsid w:val="00D90EC1"/>
    <w:rsid w:val="00DA11B9"/>
    <w:rsid w:val="00DB79BF"/>
    <w:rsid w:val="00DC5791"/>
    <w:rsid w:val="00DF32F9"/>
    <w:rsid w:val="00DF37A1"/>
    <w:rsid w:val="00E043E1"/>
    <w:rsid w:val="00E11FF2"/>
    <w:rsid w:val="00E32C61"/>
    <w:rsid w:val="00E51139"/>
    <w:rsid w:val="00E52E94"/>
    <w:rsid w:val="00E5577F"/>
    <w:rsid w:val="00E6133C"/>
    <w:rsid w:val="00E64502"/>
    <w:rsid w:val="00E64B20"/>
    <w:rsid w:val="00E72D87"/>
    <w:rsid w:val="00E744E6"/>
    <w:rsid w:val="00E76398"/>
    <w:rsid w:val="00E8326D"/>
    <w:rsid w:val="00E849ED"/>
    <w:rsid w:val="00EA29F2"/>
    <w:rsid w:val="00EA52F1"/>
    <w:rsid w:val="00EC7675"/>
    <w:rsid w:val="00ED50F5"/>
    <w:rsid w:val="00ED5D5A"/>
    <w:rsid w:val="00EE211D"/>
    <w:rsid w:val="00EE2253"/>
    <w:rsid w:val="00EE2D50"/>
    <w:rsid w:val="00EE4CD3"/>
    <w:rsid w:val="00EF0DC0"/>
    <w:rsid w:val="00EF56E2"/>
    <w:rsid w:val="00EF6CFD"/>
    <w:rsid w:val="00F0654E"/>
    <w:rsid w:val="00F066DA"/>
    <w:rsid w:val="00F2693B"/>
    <w:rsid w:val="00F31382"/>
    <w:rsid w:val="00F36F22"/>
    <w:rsid w:val="00F42A10"/>
    <w:rsid w:val="00F502C2"/>
    <w:rsid w:val="00F5593D"/>
    <w:rsid w:val="00F57A2E"/>
    <w:rsid w:val="00F610A7"/>
    <w:rsid w:val="00F72569"/>
    <w:rsid w:val="00F8515D"/>
    <w:rsid w:val="00F8687B"/>
    <w:rsid w:val="00F87A00"/>
    <w:rsid w:val="00F928A5"/>
    <w:rsid w:val="00F967DC"/>
    <w:rsid w:val="00FB7A80"/>
    <w:rsid w:val="00FC2206"/>
    <w:rsid w:val="00FD23AB"/>
    <w:rsid w:val="00FE39D8"/>
    <w:rsid w:val="00FE769C"/>
    <w:rsid w:val="00FF0D9F"/>
    <w:rsid w:val="00FF5F4A"/>
    <w:rsid w:val="00FF69F3"/>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F2693B"/>
    <w:pPr>
      <w:spacing w:before="480" w:after="480"/>
    </w:pPr>
    <w:rPr>
      <w:rFonts w:ascii="Times New Roman" w:hAnsi="Times New Roman"/>
      <w:color w:val="auto"/>
      <w:sz w:val="56"/>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3B0183"/>
    <w:pPr>
      <w:spacing w:after="60"/>
    </w:pPr>
    <w:rPr>
      <w:rFonts w:ascii="Times New Roman" w:hAnsi="Times New Roman"/>
      <w:color w:val="auto"/>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3B0183"/>
    <w:pPr>
      <w:spacing w:before="60"/>
      <w:ind w:left="709"/>
    </w:pPr>
    <w:rPr>
      <w:rFonts w:ascii="Times New Roman" w:hAnsi="Times New Roman"/>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3B0183"/>
    <w:rPr>
      <w:rFonts w:ascii="Times New Roman" w:eastAsiaTheme="majorEastAsia" w:hAnsi="Times New Roman" w:cstheme="majorBidi"/>
      <w:color w:val="1F4D78" w:themeColor="accent1" w:themeShade="7F"/>
      <w:sz w:val="24"/>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3B0183"/>
    <w:rPr>
      <w:rFonts w:ascii="Times New Roman" w:eastAsiaTheme="majorEastAsia" w:hAnsi="Times New Roman" w:cstheme="majorBidi"/>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3749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hyperlink" Target="https://www.odoo.com/fr_FR/" TargetMode="External"/><Relationship Id="rId25" Type="http://schemas.openxmlformats.org/officeDocument/2006/relationships/image" Target="media/image12.png"/><Relationship Id="rId26" Type="http://schemas.openxmlformats.org/officeDocument/2006/relationships/image" Target="media/image13.png"/><Relationship Id="rId27" Type="http://schemas.openxmlformats.org/officeDocument/2006/relationships/image" Target="media/image14.png"/><Relationship Id="rId28" Type="http://schemas.openxmlformats.org/officeDocument/2006/relationships/image" Target="media/image15.png"/><Relationship Id="rId29" Type="http://schemas.openxmlformats.org/officeDocument/2006/relationships/image" Target="media/image1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7.png"/><Relationship Id="rId31" Type="http://schemas.openxmlformats.org/officeDocument/2006/relationships/image" Target="media/image18.png"/><Relationship Id="rId32" Type="http://schemas.openxmlformats.org/officeDocument/2006/relationships/image" Target="media/image19.png"/><Relationship Id="rId9" Type="http://schemas.openxmlformats.org/officeDocument/2006/relationships/diagramData" Target="diagrams/data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33" Type="http://schemas.openxmlformats.org/officeDocument/2006/relationships/image" Target="media/image20.png"/><Relationship Id="rId34" Type="http://schemas.openxmlformats.org/officeDocument/2006/relationships/image" Target="media/image21.png"/><Relationship Id="rId35" Type="http://schemas.openxmlformats.org/officeDocument/2006/relationships/image" Target="media/image22.png"/><Relationship Id="rId36" Type="http://schemas.openxmlformats.org/officeDocument/2006/relationships/image" Target="media/image23.PNG"/><Relationship Id="rId10" Type="http://schemas.openxmlformats.org/officeDocument/2006/relationships/diagramLayout" Target="diagrams/layout1.xml"/><Relationship Id="rId11" Type="http://schemas.openxmlformats.org/officeDocument/2006/relationships/diagramQuickStyle" Target="diagrams/quickStyle1.xml"/><Relationship Id="rId12" Type="http://schemas.openxmlformats.org/officeDocument/2006/relationships/diagramColors" Target="diagrams/colors1.xml"/><Relationship Id="rId13" Type="http://schemas.microsoft.com/office/2007/relationships/diagramDrawing" Target="diagrams/drawing1.xml"/><Relationship Id="rId14" Type="http://schemas.openxmlformats.org/officeDocument/2006/relationships/image" Target="media/image2.tiff"/><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7" Type="http://schemas.openxmlformats.org/officeDocument/2006/relationships/image" Target="media/image24.png"/><Relationship Id="rId38" Type="http://schemas.openxmlformats.org/officeDocument/2006/relationships/image" Target="media/image25.png"/><Relationship Id="rId39" Type="http://schemas.openxmlformats.org/officeDocument/2006/relationships/image" Target="media/image26.emf"/><Relationship Id="rId40" Type="http://schemas.openxmlformats.org/officeDocument/2006/relationships/diagramData" Target="diagrams/data2.xml"/><Relationship Id="rId41" Type="http://schemas.openxmlformats.org/officeDocument/2006/relationships/diagramLayout" Target="diagrams/layout2.xml"/><Relationship Id="rId42" Type="http://schemas.openxmlformats.org/officeDocument/2006/relationships/diagramQuickStyle" Target="diagrams/quickStyle2.xml"/><Relationship Id="rId43" Type="http://schemas.openxmlformats.org/officeDocument/2006/relationships/diagramColors" Target="diagrams/colors2.xml"/><Relationship Id="rId44" Type="http://schemas.microsoft.com/office/2007/relationships/diagramDrawing" Target="diagrams/drawing2.xml"/><Relationship Id="rId45"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987169E-4FA8-D94E-8EF1-FDC18B4BA815}" type="doc">
      <dgm:prSet loTypeId="urn:microsoft.com/office/officeart/2005/8/layout/process1" loCatId="" qsTypeId="urn:microsoft.com/office/officeart/2005/8/quickstyle/simple4" qsCatId="simple" csTypeId="urn:microsoft.com/office/officeart/2005/8/colors/accent0_3" csCatId="mainScheme" phldr="1"/>
      <dgm:spPr/>
    </dgm:pt>
    <dgm:pt modelId="{28384915-1675-B04C-98B2-5364992BC2A8}">
      <dgm:prSet phldrT="[Texte]"/>
      <dgm:spPr/>
      <dgm:t>
        <a:bodyPr/>
        <a:lstStyle/>
        <a:p>
          <a:r>
            <a:rPr lang="fr-FR"/>
            <a:t>Problématiques</a:t>
          </a:r>
        </a:p>
      </dgm:t>
    </dgm:pt>
    <dgm:pt modelId="{BEB2FF8F-507A-6949-B109-2FCAD953DB66}" type="parTrans" cxnId="{5996146B-5895-E64B-89D7-4D5027C02081}">
      <dgm:prSet/>
      <dgm:spPr/>
      <dgm:t>
        <a:bodyPr/>
        <a:lstStyle/>
        <a:p>
          <a:endParaRPr lang="fr-FR"/>
        </a:p>
      </dgm:t>
    </dgm:pt>
    <dgm:pt modelId="{7FF29EEB-5954-F74A-A9E0-294796C9A592}" type="sibTrans" cxnId="{5996146B-5895-E64B-89D7-4D5027C02081}">
      <dgm:prSet/>
      <dgm:spPr/>
      <dgm:t>
        <a:bodyPr/>
        <a:lstStyle/>
        <a:p>
          <a:endParaRPr lang="fr-FR"/>
        </a:p>
      </dgm:t>
    </dgm:pt>
    <dgm:pt modelId="{375D6B64-C538-384A-B8FC-22FEF8130760}">
      <dgm:prSet phldrT="[Texte]"/>
      <dgm:spPr/>
      <dgm:t>
        <a:bodyPr/>
        <a:lstStyle/>
        <a:p>
          <a:r>
            <a:rPr lang="fr-FR"/>
            <a:t>Hypothèses</a:t>
          </a:r>
        </a:p>
      </dgm:t>
    </dgm:pt>
    <dgm:pt modelId="{C2791BB8-9E48-8145-8CAA-F36FF7EFE362}" type="parTrans" cxnId="{C32CE174-66D5-D043-8AB4-7C41C0F551A6}">
      <dgm:prSet/>
      <dgm:spPr/>
      <dgm:t>
        <a:bodyPr/>
        <a:lstStyle/>
        <a:p>
          <a:endParaRPr lang="fr-FR"/>
        </a:p>
      </dgm:t>
    </dgm:pt>
    <dgm:pt modelId="{8C8A8249-A99C-CB4E-BE8A-7B5182B0A7FF}" type="sibTrans" cxnId="{C32CE174-66D5-D043-8AB4-7C41C0F551A6}">
      <dgm:prSet/>
      <dgm:spPr/>
      <dgm:t>
        <a:bodyPr/>
        <a:lstStyle/>
        <a:p>
          <a:endParaRPr lang="fr-FR"/>
        </a:p>
      </dgm:t>
    </dgm:pt>
    <dgm:pt modelId="{D48F5B47-FD31-DC4D-8A52-596CA1264764}">
      <dgm:prSet phldrT="[Texte]"/>
      <dgm:spPr/>
      <dgm:t>
        <a:bodyPr/>
        <a:lstStyle/>
        <a:p>
          <a:r>
            <a:rPr lang="fr-FR"/>
            <a:t>Alternatives</a:t>
          </a:r>
        </a:p>
      </dgm:t>
    </dgm:pt>
    <dgm:pt modelId="{C3398813-B60C-B14B-8B41-1BC9077B06F5}" type="parTrans" cxnId="{692BA3C2-05A4-4F4D-8923-AFAF90BAAC23}">
      <dgm:prSet/>
      <dgm:spPr/>
      <dgm:t>
        <a:bodyPr/>
        <a:lstStyle/>
        <a:p>
          <a:endParaRPr lang="fr-FR"/>
        </a:p>
      </dgm:t>
    </dgm:pt>
    <dgm:pt modelId="{0589579E-69D1-4647-8BA5-2151AE0D7579}" type="sibTrans" cxnId="{692BA3C2-05A4-4F4D-8923-AFAF90BAAC23}">
      <dgm:prSet/>
      <dgm:spPr/>
      <dgm:t>
        <a:bodyPr/>
        <a:lstStyle/>
        <a:p>
          <a:endParaRPr lang="fr-FR"/>
        </a:p>
      </dgm:t>
    </dgm:pt>
    <dgm:pt modelId="{953507F9-E78C-F64B-B226-02CEB3813541}">
      <dgm:prSet/>
      <dgm:spPr/>
      <dgm:t>
        <a:bodyPr/>
        <a:lstStyle/>
        <a:p>
          <a:r>
            <a:rPr lang="fr-FR"/>
            <a:t>Limites et avantages</a:t>
          </a:r>
        </a:p>
      </dgm:t>
    </dgm:pt>
    <dgm:pt modelId="{4E9C03E5-A049-534A-865E-26E677172DE4}" type="parTrans" cxnId="{89B5DE4C-D29F-5F4F-B29E-73D7BF4312DD}">
      <dgm:prSet/>
      <dgm:spPr/>
      <dgm:t>
        <a:bodyPr/>
        <a:lstStyle/>
        <a:p>
          <a:endParaRPr lang="fr-FR"/>
        </a:p>
      </dgm:t>
    </dgm:pt>
    <dgm:pt modelId="{C4DC7554-0DE4-3C47-B716-781CDBF78FB3}" type="sibTrans" cxnId="{89B5DE4C-D29F-5F4F-B29E-73D7BF4312DD}">
      <dgm:prSet/>
      <dgm:spPr/>
      <dgm:t>
        <a:bodyPr/>
        <a:lstStyle/>
        <a:p>
          <a:endParaRPr lang="fr-FR"/>
        </a:p>
      </dgm:t>
    </dgm:pt>
    <dgm:pt modelId="{D97DF6F5-501A-5F45-9D92-8FB5CEE02BC9}">
      <dgm:prSet/>
      <dgm:spPr/>
      <dgm:t>
        <a:bodyPr/>
        <a:lstStyle/>
        <a:p>
          <a:r>
            <a:rPr lang="fr-FR"/>
            <a:t>Recommandations</a:t>
          </a:r>
        </a:p>
      </dgm:t>
    </dgm:pt>
    <dgm:pt modelId="{BFCB3069-EF87-0641-B862-9FBA8BF58F33}" type="parTrans" cxnId="{92FAE5E3-F6AA-8F43-B2F0-7CA7F75CD493}">
      <dgm:prSet/>
      <dgm:spPr/>
      <dgm:t>
        <a:bodyPr/>
        <a:lstStyle/>
        <a:p>
          <a:endParaRPr lang="fr-FR"/>
        </a:p>
      </dgm:t>
    </dgm:pt>
    <dgm:pt modelId="{8346D89C-2E41-DA46-984B-ABB1FFED1444}" type="sibTrans" cxnId="{92FAE5E3-F6AA-8F43-B2F0-7CA7F75CD493}">
      <dgm:prSet/>
      <dgm:spPr/>
      <dgm:t>
        <a:bodyPr/>
        <a:lstStyle/>
        <a:p>
          <a:endParaRPr lang="fr-FR"/>
        </a:p>
      </dgm:t>
    </dgm:pt>
    <dgm:pt modelId="{1674DCAD-ADDE-F24B-B63A-759CCDDEF07C}" type="pres">
      <dgm:prSet presAssocID="{A987169E-4FA8-D94E-8EF1-FDC18B4BA815}" presName="Name0" presStyleCnt="0">
        <dgm:presLayoutVars>
          <dgm:dir/>
          <dgm:resizeHandles val="exact"/>
        </dgm:presLayoutVars>
      </dgm:prSet>
      <dgm:spPr/>
    </dgm:pt>
    <dgm:pt modelId="{08545451-86C1-E34F-99C3-7A34095A9CDA}" type="pres">
      <dgm:prSet presAssocID="{28384915-1675-B04C-98B2-5364992BC2A8}" presName="node" presStyleLbl="node1" presStyleIdx="0" presStyleCnt="5">
        <dgm:presLayoutVars>
          <dgm:bulletEnabled val="1"/>
        </dgm:presLayoutVars>
      </dgm:prSet>
      <dgm:spPr/>
      <dgm:t>
        <a:bodyPr/>
        <a:lstStyle/>
        <a:p>
          <a:endParaRPr lang="fr-FR"/>
        </a:p>
      </dgm:t>
    </dgm:pt>
    <dgm:pt modelId="{432B0C5F-ED74-264F-9522-9938F57B2558}" type="pres">
      <dgm:prSet presAssocID="{7FF29EEB-5954-F74A-A9E0-294796C9A592}" presName="sibTrans" presStyleLbl="sibTrans2D1" presStyleIdx="0" presStyleCnt="4"/>
      <dgm:spPr/>
      <dgm:t>
        <a:bodyPr/>
        <a:lstStyle/>
        <a:p>
          <a:endParaRPr lang="fr-FR"/>
        </a:p>
      </dgm:t>
    </dgm:pt>
    <dgm:pt modelId="{79B0A703-1A52-EF4F-9DEC-FA457157C400}" type="pres">
      <dgm:prSet presAssocID="{7FF29EEB-5954-F74A-A9E0-294796C9A592}" presName="connectorText" presStyleLbl="sibTrans2D1" presStyleIdx="0" presStyleCnt="4"/>
      <dgm:spPr/>
      <dgm:t>
        <a:bodyPr/>
        <a:lstStyle/>
        <a:p>
          <a:endParaRPr lang="fr-FR"/>
        </a:p>
      </dgm:t>
    </dgm:pt>
    <dgm:pt modelId="{494F2514-ABB4-CB43-996D-9174AF5728B9}" type="pres">
      <dgm:prSet presAssocID="{375D6B64-C538-384A-B8FC-22FEF8130760}" presName="node" presStyleLbl="node1" presStyleIdx="1" presStyleCnt="5">
        <dgm:presLayoutVars>
          <dgm:bulletEnabled val="1"/>
        </dgm:presLayoutVars>
      </dgm:prSet>
      <dgm:spPr/>
      <dgm:t>
        <a:bodyPr/>
        <a:lstStyle/>
        <a:p>
          <a:endParaRPr lang="fr-FR"/>
        </a:p>
      </dgm:t>
    </dgm:pt>
    <dgm:pt modelId="{220464F1-262F-A249-BE04-89E4D8866C03}" type="pres">
      <dgm:prSet presAssocID="{8C8A8249-A99C-CB4E-BE8A-7B5182B0A7FF}" presName="sibTrans" presStyleLbl="sibTrans2D1" presStyleIdx="1" presStyleCnt="4"/>
      <dgm:spPr/>
      <dgm:t>
        <a:bodyPr/>
        <a:lstStyle/>
        <a:p>
          <a:endParaRPr lang="fr-FR"/>
        </a:p>
      </dgm:t>
    </dgm:pt>
    <dgm:pt modelId="{ABC88922-A6D9-7E4B-AFC3-4F5410B36D9B}" type="pres">
      <dgm:prSet presAssocID="{8C8A8249-A99C-CB4E-BE8A-7B5182B0A7FF}" presName="connectorText" presStyleLbl="sibTrans2D1" presStyleIdx="1" presStyleCnt="4"/>
      <dgm:spPr/>
      <dgm:t>
        <a:bodyPr/>
        <a:lstStyle/>
        <a:p>
          <a:endParaRPr lang="fr-FR"/>
        </a:p>
      </dgm:t>
    </dgm:pt>
    <dgm:pt modelId="{0B46F38B-A8B0-494F-91A2-B73971D8AFE7}" type="pres">
      <dgm:prSet presAssocID="{D48F5B47-FD31-DC4D-8A52-596CA1264764}" presName="node" presStyleLbl="node1" presStyleIdx="2" presStyleCnt="5">
        <dgm:presLayoutVars>
          <dgm:bulletEnabled val="1"/>
        </dgm:presLayoutVars>
      </dgm:prSet>
      <dgm:spPr/>
      <dgm:t>
        <a:bodyPr/>
        <a:lstStyle/>
        <a:p>
          <a:endParaRPr lang="fr-FR"/>
        </a:p>
      </dgm:t>
    </dgm:pt>
    <dgm:pt modelId="{D0A3B269-5717-BA44-A0BB-A17B7648F2EE}" type="pres">
      <dgm:prSet presAssocID="{0589579E-69D1-4647-8BA5-2151AE0D7579}" presName="sibTrans" presStyleLbl="sibTrans2D1" presStyleIdx="2" presStyleCnt="4"/>
      <dgm:spPr/>
      <dgm:t>
        <a:bodyPr/>
        <a:lstStyle/>
        <a:p>
          <a:endParaRPr lang="fr-FR"/>
        </a:p>
      </dgm:t>
    </dgm:pt>
    <dgm:pt modelId="{5F183FD9-AC6D-574D-98CF-FCA6BEB1866A}" type="pres">
      <dgm:prSet presAssocID="{0589579E-69D1-4647-8BA5-2151AE0D7579}" presName="connectorText" presStyleLbl="sibTrans2D1" presStyleIdx="2" presStyleCnt="4"/>
      <dgm:spPr/>
      <dgm:t>
        <a:bodyPr/>
        <a:lstStyle/>
        <a:p>
          <a:endParaRPr lang="fr-FR"/>
        </a:p>
      </dgm:t>
    </dgm:pt>
    <dgm:pt modelId="{734C22D7-BFC5-8040-9221-37718FD7FAB6}" type="pres">
      <dgm:prSet presAssocID="{953507F9-E78C-F64B-B226-02CEB3813541}" presName="node" presStyleLbl="node1" presStyleIdx="3" presStyleCnt="5">
        <dgm:presLayoutVars>
          <dgm:bulletEnabled val="1"/>
        </dgm:presLayoutVars>
      </dgm:prSet>
      <dgm:spPr/>
      <dgm:t>
        <a:bodyPr/>
        <a:lstStyle/>
        <a:p>
          <a:endParaRPr lang="fr-FR"/>
        </a:p>
      </dgm:t>
    </dgm:pt>
    <dgm:pt modelId="{0608C621-0B2F-0F45-B1E0-6F74878EA11B}" type="pres">
      <dgm:prSet presAssocID="{C4DC7554-0DE4-3C47-B716-781CDBF78FB3}" presName="sibTrans" presStyleLbl="sibTrans2D1" presStyleIdx="3" presStyleCnt="4"/>
      <dgm:spPr/>
      <dgm:t>
        <a:bodyPr/>
        <a:lstStyle/>
        <a:p>
          <a:endParaRPr lang="fr-FR"/>
        </a:p>
      </dgm:t>
    </dgm:pt>
    <dgm:pt modelId="{F2AD83AE-2D02-9D40-8B90-EA54BBA878F8}" type="pres">
      <dgm:prSet presAssocID="{C4DC7554-0DE4-3C47-B716-781CDBF78FB3}" presName="connectorText" presStyleLbl="sibTrans2D1" presStyleIdx="3" presStyleCnt="4"/>
      <dgm:spPr/>
      <dgm:t>
        <a:bodyPr/>
        <a:lstStyle/>
        <a:p>
          <a:endParaRPr lang="fr-FR"/>
        </a:p>
      </dgm:t>
    </dgm:pt>
    <dgm:pt modelId="{B05E68A4-A617-BB4A-9306-2F88A6BBE3AE}" type="pres">
      <dgm:prSet presAssocID="{D97DF6F5-501A-5F45-9D92-8FB5CEE02BC9}" presName="node" presStyleLbl="node1" presStyleIdx="4" presStyleCnt="5">
        <dgm:presLayoutVars>
          <dgm:bulletEnabled val="1"/>
        </dgm:presLayoutVars>
      </dgm:prSet>
      <dgm:spPr/>
      <dgm:t>
        <a:bodyPr/>
        <a:lstStyle/>
        <a:p>
          <a:endParaRPr lang="fr-FR"/>
        </a:p>
      </dgm:t>
    </dgm:pt>
  </dgm:ptLst>
  <dgm:cxnLst>
    <dgm:cxn modelId="{C32CE174-66D5-D043-8AB4-7C41C0F551A6}" srcId="{A987169E-4FA8-D94E-8EF1-FDC18B4BA815}" destId="{375D6B64-C538-384A-B8FC-22FEF8130760}" srcOrd="1" destOrd="0" parTransId="{C2791BB8-9E48-8145-8CAA-F36FF7EFE362}" sibTransId="{8C8A8249-A99C-CB4E-BE8A-7B5182B0A7FF}"/>
    <dgm:cxn modelId="{DBDA8620-6C24-4746-AD82-629EB4B10B79}" type="presOf" srcId="{0589579E-69D1-4647-8BA5-2151AE0D7579}" destId="{5F183FD9-AC6D-574D-98CF-FCA6BEB1866A}" srcOrd="1" destOrd="0" presId="urn:microsoft.com/office/officeart/2005/8/layout/process1"/>
    <dgm:cxn modelId="{B353F607-5F6F-9045-A7CB-D8CC2FC6E6BB}" type="presOf" srcId="{C4DC7554-0DE4-3C47-B716-781CDBF78FB3}" destId="{0608C621-0B2F-0F45-B1E0-6F74878EA11B}" srcOrd="0" destOrd="0" presId="urn:microsoft.com/office/officeart/2005/8/layout/process1"/>
    <dgm:cxn modelId="{97B4B24C-A0FE-8944-87C7-41741DD22EDA}" type="presOf" srcId="{A987169E-4FA8-D94E-8EF1-FDC18B4BA815}" destId="{1674DCAD-ADDE-F24B-B63A-759CCDDEF07C}" srcOrd="0" destOrd="0" presId="urn:microsoft.com/office/officeart/2005/8/layout/process1"/>
    <dgm:cxn modelId="{1FC0CBED-E7AD-2043-A798-46525155DFDA}" type="presOf" srcId="{0589579E-69D1-4647-8BA5-2151AE0D7579}" destId="{D0A3B269-5717-BA44-A0BB-A17B7648F2EE}" srcOrd="0" destOrd="0" presId="urn:microsoft.com/office/officeart/2005/8/layout/process1"/>
    <dgm:cxn modelId="{692BA3C2-05A4-4F4D-8923-AFAF90BAAC23}" srcId="{A987169E-4FA8-D94E-8EF1-FDC18B4BA815}" destId="{D48F5B47-FD31-DC4D-8A52-596CA1264764}" srcOrd="2" destOrd="0" parTransId="{C3398813-B60C-B14B-8B41-1BC9077B06F5}" sibTransId="{0589579E-69D1-4647-8BA5-2151AE0D7579}"/>
    <dgm:cxn modelId="{EAB03F41-B36C-7541-A817-AA88BAABF573}" type="presOf" srcId="{375D6B64-C538-384A-B8FC-22FEF8130760}" destId="{494F2514-ABB4-CB43-996D-9174AF5728B9}" srcOrd="0" destOrd="0" presId="urn:microsoft.com/office/officeart/2005/8/layout/process1"/>
    <dgm:cxn modelId="{A191381A-95EE-2B45-A13A-FD27915183FF}" type="presOf" srcId="{D97DF6F5-501A-5F45-9D92-8FB5CEE02BC9}" destId="{B05E68A4-A617-BB4A-9306-2F88A6BBE3AE}" srcOrd="0" destOrd="0" presId="urn:microsoft.com/office/officeart/2005/8/layout/process1"/>
    <dgm:cxn modelId="{8DF2BF5D-4DAB-5F4F-B4C3-0186D9FC7F79}" type="presOf" srcId="{7FF29EEB-5954-F74A-A9E0-294796C9A592}" destId="{432B0C5F-ED74-264F-9522-9938F57B2558}" srcOrd="0" destOrd="0" presId="urn:microsoft.com/office/officeart/2005/8/layout/process1"/>
    <dgm:cxn modelId="{A0C4EAD7-55B1-2D44-BDD6-6E8298EC2869}" type="presOf" srcId="{C4DC7554-0DE4-3C47-B716-781CDBF78FB3}" destId="{F2AD83AE-2D02-9D40-8B90-EA54BBA878F8}" srcOrd="1" destOrd="0" presId="urn:microsoft.com/office/officeart/2005/8/layout/process1"/>
    <dgm:cxn modelId="{CDE9FD7E-162B-DC48-B12B-A0F469A2A6EB}" type="presOf" srcId="{D48F5B47-FD31-DC4D-8A52-596CA1264764}" destId="{0B46F38B-A8B0-494F-91A2-B73971D8AFE7}" srcOrd="0" destOrd="0" presId="urn:microsoft.com/office/officeart/2005/8/layout/process1"/>
    <dgm:cxn modelId="{92FAE5E3-F6AA-8F43-B2F0-7CA7F75CD493}" srcId="{A987169E-4FA8-D94E-8EF1-FDC18B4BA815}" destId="{D97DF6F5-501A-5F45-9D92-8FB5CEE02BC9}" srcOrd="4" destOrd="0" parTransId="{BFCB3069-EF87-0641-B862-9FBA8BF58F33}" sibTransId="{8346D89C-2E41-DA46-984B-ABB1FFED1444}"/>
    <dgm:cxn modelId="{66C0ECD0-C7E6-E746-9D5D-0F6541605A3F}" type="presOf" srcId="{7FF29EEB-5954-F74A-A9E0-294796C9A592}" destId="{79B0A703-1A52-EF4F-9DEC-FA457157C400}" srcOrd="1" destOrd="0" presId="urn:microsoft.com/office/officeart/2005/8/layout/process1"/>
    <dgm:cxn modelId="{B8EA25D6-35EE-CC47-9FA4-D3EDC7693DD3}" type="presOf" srcId="{8C8A8249-A99C-CB4E-BE8A-7B5182B0A7FF}" destId="{ABC88922-A6D9-7E4B-AFC3-4F5410B36D9B}" srcOrd="1" destOrd="0" presId="urn:microsoft.com/office/officeart/2005/8/layout/process1"/>
    <dgm:cxn modelId="{89B5DE4C-D29F-5F4F-B29E-73D7BF4312DD}" srcId="{A987169E-4FA8-D94E-8EF1-FDC18B4BA815}" destId="{953507F9-E78C-F64B-B226-02CEB3813541}" srcOrd="3" destOrd="0" parTransId="{4E9C03E5-A049-534A-865E-26E677172DE4}" sibTransId="{C4DC7554-0DE4-3C47-B716-781CDBF78FB3}"/>
    <dgm:cxn modelId="{B4F121BF-8650-2A40-9DF5-36653C8A8EF9}" type="presOf" srcId="{8C8A8249-A99C-CB4E-BE8A-7B5182B0A7FF}" destId="{220464F1-262F-A249-BE04-89E4D8866C03}" srcOrd="0" destOrd="0" presId="urn:microsoft.com/office/officeart/2005/8/layout/process1"/>
    <dgm:cxn modelId="{69FC6114-7F1D-F840-9477-13FC3646CDA8}" type="presOf" srcId="{28384915-1675-B04C-98B2-5364992BC2A8}" destId="{08545451-86C1-E34F-99C3-7A34095A9CDA}" srcOrd="0" destOrd="0" presId="urn:microsoft.com/office/officeart/2005/8/layout/process1"/>
    <dgm:cxn modelId="{F5910D6F-BA9C-BA4D-A03F-B8B743B994EA}" type="presOf" srcId="{953507F9-E78C-F64B-B226-02CEB3813541}" destId="{734C22D7-BFC5-8040-9221-37718FD7FAB6}" srcOrd="0" destOrd="0" presId="urn:microsoft.com/office/officeart/2005/8/layout/process1"/>
    <dgm:cxn modelId="{5996146B-5895-E64B-89D7-4D5027C02081}" srcId="{A987169E-4FA8-D94E-8EF1-FDC18B4BA815}" destId="{28384915-1675-B04C-98B2-5364992BC2A8}" srcOrd="0" destOrd="0" parTransId="{BEB2FF8F-507A-6949-B109-2FCAD953DB66}" sibTransId="{7FF29EEB-5954-F74A-A9E0-294796C9A592}"/>
    <dgm:cxn modelId="{2C5FFAC2-33B8-484E-920D-5E12DE59AE85}" type="presParOf" srcId="{1674DCAD-ADDE-F24B-B63A-759CCDDEF07C}" destId="{08545451-86C1-E34F-99C3-7A34095A9CDA}" srcOrd="0" destOrd="0" presId="urn:microsoft.com/office/officeart/2005/8/layout/process1"/>
    <dgm:cxn modelId="{CF700424-22D8-6F47-B0FE-4B700063FE52}" type="presParOf" srcId="{1674DCAD-ADDE-F24B-B63A-759CCDDEF07C}" destId="{432B0C5F-ED74-264F-9522-9938F57B2558}" srcOrd="1" destOrd="0" presId="urn:microsoft.com/office/officeart/2005/8/layout/process1"/>
    <dgm:cxn modelId="{FB29E0C2-C798-0F4D-B508-CC42049B898B}" type="presParOf" srcId="{432B0C5F-ED74-264F-9522-9938F57B2558}" destId="{79B0A703-1A52-EF4F-9DEC-FA457157C400}" srcOrd="0" destOrd="0" presId="urn:microsoft.com/office/officeart/2005/8/layout/process1"/>
    <dgm:cxn modelId="{150BE63B-6ABA-9940-8618-80B5DA0FDF75}" type="presParOf" srcId="{1674DCAD-ADDE-F24B-B63A-759CCDDEF07C}" destId="{494F2514-ABB4-CB43-996D-9174AF5728B9}" srcOrd="2" destOrd="0" presId="urn:microsoft.com/office/officeart/2005/8/layout/process1"/>
    <dgm:cxn modelId="{A96E6007-6DD2-A340-90F2-3F0C97901238}" type="presParOf" srcId="{1674DCAD-ADDE-F24B-B63A-759CCDDEF07C}" destId="{220464F1-262F-A249-BE04-89E4D8866C03}" srcOrd="3" destOrd="0" presId="urn:microsoft.com/office/officeart/2005/8/layout/process1"/>
    <dgm:cxn modelId="{68584156-ACCD-E943-B8BF-67DB86B7C0AB}" type="presParOf" srcId="{220464F1-262F-A249-BE04-89E4D8866C03}" destId="{ABC88922-A6D9-7E4B-AFC3-4F5410B36D9B}" srcOrd="0" destOrd="0" presId="urn:microsoft.com/office/officeart/2005/8/layout/process1"/>
    <dgm:cxn modelId="{DEE12103-74D5-1343-9891-C1E86E791BB4}" type="presParOf" srcId="{1674DCAD-ADDE-F24B-B63A-759CCDDEF07C}" destId="{0B46F38B-A8B0-494F-91A2-B73971D8AFE7}" srcOrd="4" destOrd="0" presId="urn:microsoft.com/office/officeart/2005/8/layout/process1"/>
    <dgm:cxn modelId="{1C9A322C-0B03-C144-93BA-0A105509A53D}" type="presParOf" srcId="{1674DCAD-ADDE-F24B-B63A-759CCDDEF07C}" destId="{D0A3B269-5717-BA44-A0BB-A17B7648F2EE}" srcOrd="5" destOrd="0" presId="urn:microsoft.com/office/officeart/2005/8/layout/process1"/>
    <dgm:cxn modelId="{622C9542-6B98-CD46-9A73-1691BEDBC613}" type="presParOf" srcId="{D0A3B269-5717-BA44-A0BB-A17B7648F2EE}" destId="{5F183FD9-AC6D-574D-98CF-FCA6BEB1866A}" srcOrd="0" destOrd="0" presId="urn:microsoft.com/office/officeart/2005/8/layout/process1"/>
    <dgm:cxn modelId="{250B7DDB-323E-ED41-AA0B-17A3697B0972}" type="presParOf" srcId="{1674DCAD-ADDE-F24B-B63A-759CCDDEF07C}" destId="{734C22D7-BFC5-8040-9221-37718FD7FAB6}" srcOrd="6" destOrd="0" presId="urn:microsoft.com/office/officeart/2005/8/layout/process1"/>
    <dgm:cxn modelId="{EE228CA5-8E83-494C-ADAD-1B757FAC7012}" type="presParOf" srcId="{1674DCAD-ADDE-F24B-B63A-759CCDDEF07C}" destId="{0608C621-0B2F-0F45-B1E0-6F74878EA11B}" srcOrd="7" destOrd="0" presId="urn:microsoft.com/office/officeart/2005/8/layout/process1"/>
    <dgm:cxn modelId="{481658A2-780D-434C-8C20-33C2A009C559}" type="presParOf" srcId="{0608C621-0B2F-0F45-B1E0-6F74878EA11B}" destId="{F2AD83AE-2D02-9D40-8B90-EA54BBA878F8}" srcOrd="0" destOrd="0" presId="urn:microsoft.com/office/officeart/2005/8/layout/process1"/>
    <dgm:cxn modelId="{018159F3-C7F0-D249-8CBC-DDA38FAA79B8}" type="presParOf" srcId="{1674DCAD-ADDE-F24B-B63A-759CCDDEF07C}" destId="{B05E68A4-A617-BB4A-9306-2F88A6BBE3AE}" srcOrd="8"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554E57C-E16A-E046-9F72-316E3554F9E1}" type="doc">
      <dgm:prSet loTypeId="urn:microsoft.com/office/officeart/2005/8/layout/chevron1" loCatId="" qsTypeId="urn:microsoft.com/office/officeart/2005/8/quickstyle/simple4" qsCatId="simple" csTypeId="urn:microsoft.com/office/officeart/2005/8/colors/accent1_2" csCatId="accent1" phldr="1"/>
      <dgm:spPr/>
    </dgm:pt>
    <dgm:pt modelId="{4A8C4BDC-1A7B-FE4B-853B-97120F9314D7}">
      <dgm:prSet phldrT="[Texte]" custT="1"/>
      <dgm:spPr/>
      <dgm:t>
        <a:bodyPr/>
        <a:lstStyle/>
        <a:p>
          <a:r>
            <a:rPr lang="fr-FR" sz="1400"/>
            <a:t>Inventaire</a:t>
          </a:r>
        </a:p>
      </dgm:t>
    </dgm:pt>
    <dgm:pt modelId="{2E521C3B-26A5-984E-ADEE-45E344637D55}" type="parTrans" cxnId="{CB1F71E4-2E5A-E946-9634-41C351956E2C}">
      <dgm:prSet/>
      <dgm:spPr/>
      <dgm:t>
        <a:bodyPr/>
        <a:lstStyle/>
        <a:p>
          <a:endParaRPr lang="fr-FR" sz="1050"/>
        </a:p>
      </dgm:t>
    </dgm:pt>
    <dgm:pt modelId="{8B197691-5348-0B47-B94E-178EEB0389F0}" type="sibTrans" cxnId="{CB1F71E4-2E5A-E946-9634-41C351956E2C}">
      <dgm:prSet/>
      <dgm:spPr/>
      <dgm:t>
        <a:bodyPr/>
        <a:lstStyle/>
        <a:p>
          <a:endParaRPr lang="fr-FR" sz="1050"/>
        </a:p>
      </dgm:t>
    </dgm:pt>
    <dgm:pt modelId="{6ADE7F5D-ACEE-C641-9160-2FDB12300CA8}">
      <dgm:prSet phldrT="[Texte]" custT="1"/>
      <dgm:spPr/>
      <dgm:t>
        <a:bodyPr/>
        <a:lstStyle/>
        <a:p>
          <a:r>
            <a:rPr lang="fr-FR" sz="1400"/>
            <a:t>Vente</a:t>
          </a:r>
        </a:p>
      </dgm:t>
    </dgm:pt>
    <dgm:pt modelId="{AAC2737A-BFFB-9E4A-A2D7-BB895DA2D317}" type="parTrans" cxnId="{43811D0E-6539-8243-BCD9-16F3AA645A12}">
      <dgm:prSet/>
      <dgm:spPr/>
      <dgm:t>
        <a:bodyPr/>
        <a:lstStyle/>
        <a:p>
          <a:endParaRPr lang="fr-FR" sz="1050"/>
        </a:p>
      </dgm:t>
    </dgm:pt>
    <dgm:pt modelId="{37D6903F-BD1E-D54B-8BAA-5C8703A7F093}" type="sibTrans" cxnId="{43811D0E-6539-8243-BCD9-16F3AA645A12}">
      <dgm:prSet/>
      <dgm:spPr/>
      <dgm:t>
        <a:bodyPr/>
        <a:lstStyle/>
        <a:p>
          <a:endParaRPr lang="fr-FR" sz="1050"/>
        </a:p>
      </dgm:t>
    </dgm:pt>
    <dgm:pt modelId="{982B56F8-47A9-2045-BB80-AF212DD530DA}" type="pres">
      <dgm:prSet presAssocID="{7554E57C-E16A-E046-9F72-316E3554F9E1}" presName="Name0" presStyleCnt="0">
        <dgm:presLayoutVars>
          <dgm:dir/>
          <dgm:animLvl val="lvl"/>
          <dgm:resizeHandles val="exact"/>
        </dgm:presLayoutVars>
      </dgm:prSet>
      <dgm:spPr/>
    </dgm:pt>
    <dgm:pt modelId="{B880A832-F944-8F4F-A3AE-DF2312B557C6}" type="pres">
      <dgm:prSet presAssocID="{4A8C4BDC-1A7B-FE4B-853B-97120F9314D7}" presName="parTxOnly" presStyleLbl="node1" presStyleIdx="0" presStyleCnt="2">
        <dgm:presLayoutVars>
          <dgm:chMax val="0"/>
          <dgm:chPref val="0"/>
          <dgm:bulletEnabled val="1"/>
        </dgm:presLayoutVars>
      </dgm:prSet>
      <dgm:spPr/>
      <dgm:t>
        <a:bodyPr/>
        <a:lstStyle/>
        <a:p>
          <a:endParaRPr lang="fr-FR"/>
        </a:p>
      </dgm:t>
    </dgm:pt>
    <dgm:pt modelId="{C2C99F30-0292-8042-8886-67EF8DB24089}" type="pres">
      <dgm:prSet presAssocID="{8B197691-5348-0B47-B94E-178EEB0389F0}" presName="parTxOnlySpace" presStyleCnt="0"/>
      <dgm:spPr/>
    </dgm:pt>
    <dgm:pt modelId="{FE856EE5-3BAB-304A-B0C5-3E8FB6455AA4}" type="pres">
      <dgm:prSet presAssocID="{6ADE7F5D-ACEE-C641-9160-2FDB12300CA8}" presName="parTxOnly" presStyleLbl="node1" presStyleIdx="1" presStyleCnt="2">
        <dgm:presLayoutVars>
          <dgm:chMax val="0"/>
          <dgm:chPref val="0"/>
          <dgm:bulletEnabled val="1"/>
        </dgm:presLayoutVars>
      </dgm:prSet>
      <dgm:spPr/>
      <dgm:t>
        <a:bodyPr/>
        <a:lstStyle/>
        <a:p>
          <a:endParaRPr lang="fr-FR"/>
        </a:p>
      </dgm:t>
    </dgm:pt>
  </dgm:ptLst>
  <dgm:cxnLst>
    <dgm:cxn modelId="{43811D0E-6539-8243-BCD9-16F3AA645A12}" srcId="{7554E57C-E16A-E046-9F72-316E3554F9E1}" destId="{6ADE7F5D-ACEE-C641-9160-2FDB12300CA8}" srcOrd="1" destOrd="0" parTransId="{AAC2737A-BFFB-9E4A-A2D7-BB895DA2D317}" sibTransId="{37D6903F-BD1E-D54B-8BAA-5C8703A7F093}"/>
    <dgm:cxn modelId="{CB1F71E4-2E5A-E946-9634-41C351956E2C}" srcId="{7554E57C-E16A-E046-9F72-316E3554F9E1}" destId="{4A8C4BDC-1A7B-FE4B-853B-97120F9314D7}" srcOrd="0" destOrd="0" parTransId="{2E521C3B-26A5-984E-ADEE-45E344637D55}" sibTransId="{8B197691-5348-0B47-B94E-178EEB0389F0}"/>
    <dgm:cxn modelId="{8F397934-BE5D-FA4F-820A-D9747F4D9BE9}" type="presOf" srcId="{6ADE7F5D-ACEE-C641-9160-2FDB12300CA8}" destId="{FE856EE5-3BAB-304A-B0C5-3E8FB6455AA4}" srcOrd="0" destOrd="0" presId="urn:microsoft.com/office/officeart/2005/8/layout/chevron1"/>
    <dgm:cxn modelId="{D8C78DA2-C349-EA40-A398-ECB676611E95}" type="presOf" srcId="{4A8C4BDC-1A7B-FE4B-853B-97120F9314D7}" destId="{B880A832-F944-8F4F-A3AE-DF2312B557C6}" srcOrd="0" destOrd="0" presId="urn:microsoft.com/office/officeart/2005/8/layout/chevron1"/>
    <dgm:cxn modelId="{B0598E22-8E47-764D-A652-7E46B75199AF}" type="presOf" srcId="{7554E57C-E16A-E046-9F72-316E3554F9E1}" destId="{982B56F8-47A9-2045-BB80-AF212DD530DA}" srcOrd="0" destOrd="0" presId="urn:microsoft.com/office/officeart/2005/8/layout/chevron1"/>
    <dgm:cxn modelId="{71574C79-2D09-3846-AF8C-93B0CCB7C5E4}" type="presParOf" srcId="{982B56F8-47A9-2045-BB80-AF212DD530DA}" destId="{B880A832-F944-8F4F-A3AE-DF2312B557C6}" srcOrd="0" destOrd="0" presId="urn:microsoft.com/office/officeart/2005/8/layout/chevron1"/>
    <dgm:cxn modelId="{CBDEB75F-F834-2247-B1DB-56C624CF2146}" type="presParOf" srcId="{982B56F8-47A9-2045-BB80-AF212DD530DA}" destId="{C2C99F30-0292-8042-8886-67EF8DB24089}" srcOrd="1" destOrd="0" presId="urn:microsoft.com/office/officeart/2005/8/layout/chevron1"/>
    <dgm:cxn modelId="{C3F725CA-EB5D-034B-92DB-47F17C9366EF}" type="presParOf" srcId="{982B56F8-47A9-2045-BB80-AF212DD530DA}" destId="{FE856EE5-3BAB-304A-B0C5-3E8FB6455AA4}" srcOrd="2"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8545451-86C1-E34F-99C3-7A34095A9CDA}">
      <dsp:nvSpPr>
        <dsp:cNvPr id="0" name=""/>
        <dsp:cNvSpPr/>
      </dsp:nvSpPr>
      <dsp:spPr>
        <a:xfrm>
          <a:off x="2285"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Problématiques</a:t>
          </a:r>
        </a:p>
      </dsp:txBody>
      <dsp:txXfrm>
        <a:off x="14734" y="613073"/>
        <a:ext cx="683492" cy="400136"/>
      </dsp:txXfrm>
    </dsp:sp>
    <dsp:sp modelId="{432B0C5F-ED74-264F-9522-9938F57B2558}">
      <dsp:nvSpPr>
        <dsp:cNvPr id="0" name=""/>
        <dsp:cNvSpPr/>
      </dsp:nvSpPr>
      <dsp:spPr>
        <a:xfrm>
          <a:off x="781515"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781515" y="760437"/>
        <a:ext cx="105125" cy="105408"/>
      </dsp:txXfrm>
    </dsp:sp>
    <dsp:sp modelId="{494F2514-ABB4-CB43-996D-9174AF5728B9}">
      <dsp:nvSpPr>
        <dsp:cNvPr id="0" name=""/>
        <dsp:cNvSpPr/>
      </dsp:nvSpPr>
      <dsp:spPr>
        <a:xfrm>
          <a:off x="994032"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Hypothèses</a:t>
          </a:r>
        </a:p>
      </dsp:txBody>
      <dsp:txXfrm>
        <a:off x="1006481" y="613073"/>
        <a:ext cx="683492" cy="400136"/>
      </dsp:txXfrm>
    </dsp:sp>
    <dsp:sp modelId="{220464F1-262F-A249-BE04-89E4D8866C03}">
      <dsp:nvSpPr>
        <dsp:cNvPr id="0" name=""/>
        <dsp:cNvSpPr/>
      </dsp:nvSpPr>
      <dsp:spPr>
        <a:xfrm>
          <a:off x="1773262"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1773262" y="760437"/>
        <a:ext cx="105125" cy="105408"/>
      </dsp:txXfrm>
    </dsp:sp>
    <dsp:sp modelId="{0B46F38B-A8B0-494F-91A2-B73971D8AFE7}">
      <dsp:nvSpPr>
        <dsp:cNvPr id="0" name=""/>
        <dsp:cNvSpPr/>
      </dsp:nvSpPr>
      <dsp:spPr>
        <a:xfrm>
          <a:off x="1985779"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Alternatives</a:t>
          </a:r>
        </a:p>
      </dsp:txBody>
      <dsp:txXfrm>
        <a:off x="1998228" y="613073"/>
        <a:ext cx="683492" cy="400136"/>
      </dsp:txXfrm>
    </dsp:sp>
    <dsp:sp modelId="{D0A3B269-5717-BA44-A0BB-A17B7648F2EE}">
      <dsp:nvSpPr>
        <dsp:cNvPr id="0" name=""/>
        <dsp:cNvSpPr/>
      </dsp:nvSpPr>
      <dsp:spPr>
        <a:xfrm>
          <a:off x="2765009"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2765009" y="760437"/>
        <a:ext cx="105125" cy="105408"/>
      </dsp:txXfrm>
    </dsp:sp>
    <dsp:sp modelId="{734C22D7-BFC5-8040-9221-37718FD7FAB6}">
      <dsp:nvSpPr>
        <dsp:cNvPr id="0" name=""/>
        <dsp:cNvSpPr/>
      </dsp:nvSpPr>
      <dsp:spPr>
        <a:xfrm>
          <a:off x="2977526"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Limites et avantages</a:t>
          </a:r>
        </a:p>
      </dsp:txBody>
      <dsp:txXfrm>
        <a:off x="2989975" y="613073"/>
        <a:ext cx="683492" cy="400136"/>
      </dsp:txXfrm>
    </dsp:sp>
    <dsp:sp modelId="{0608C621-0B2F-0F45-B1E0-6F74878EA11B}">
      <dsp:nvSpPr>
        <dsp:cNvPr id="0" name=""/>
        <dsp:cNvSpPr/>
      </dsp:nvSpPr>
      <dsp:spPr>
        <a:xfrm>
          <a:off x="3756756"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3756756" y="760437"/>
        <a:ext cx="105125" cy="105408"/>
      </dsp:txXfrm>
    </dsp:sp>
    <dsp:sp modelId="{B05E68A4-A617-BB4A-9306-2F88A6BBE3AE}">
      <dsp:nvSpPr>
        <dsp:cNvPr id="0" name=""/>
        <dsp:cNvSpPr/>
      </dsp:nvSpPr>
      <dsp:spPr>
        <a:xfrm>
          <a:off x="3969273"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Recommandations</a:t>
          </a:r>
        </a:p>
      </dsp:txBody>
      <dsp:txXfrm>
        <a:off x="3981722" y="613073"/>
        <a:ext cx="683492" cy="40013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80A832-F944-8F4F-A3AE-DF2312B557C6}">
      <dsp:nvSpPr>
        <dsp:cNvPr id="0" name=""/>
        <dsp:cNvSpPr/>
      </dsp:nvSpPr>
      <dsp:spPr>
        <a:xfrm>
          <a:off x="4113"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Inventaire</a:t>
          </a:r>
        </a:p>
      </dsp:txBody>
      <dsp:txXfrm>
        <a:off x="495873" y="138239"/>
        <a:ext cx="1475281" cy="983520"/>
      </dsp:txXfrm>
    </dsp:sp>
    <dsp:sp modelId="{FE856EE5-3BAB-304A-B0C5-3E8FB6455AA4}">
      <dsp:nvSpPr>
        <dsp:cNvPr id="0" name=""/>
        <dsp:cNvSpPr/>
      </dsp:nvSpPr>
      <dsp:spPr>
        <a:xfrm>
          <a:off x="2217034"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Vente</a:t>
          </a:r>
        </a:p>
      </dsp:txBody>
      <dsp:txXfrm>
        <a:off x="2708794" y="138239"/>
        <a:ext cx="1475281" cy="98352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8A4944-4872-6D4A-B65C-40501D9F9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1</TotalTime>
  <Pages>62</Pages>
  <Words>23584</Words>
  <Characters>129716</Characters>
  <Application>Microsoft Macintosh Word</Application>
  <DocSecurity>0</DocSecurity>
  <Lines>1080</Lines>
  <Paragraphs>305</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152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202</cp:revision>
  <cp:lastPrinted>2016-05-25T09:51:00Z</cp:lastPrinted>
  <dcterms:created xsi:type="dcterms:W3CDTF">2016-05-18T10:39:00Z</dcterms:created>
  <dcterms:modified xsi:type="dcterms:W3CDTF">2016-06-01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